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A7CD1C" w14:textId="77777777" w:rsidR="00607B45" w:rsidRPr="007A6A4A" w:rsidRDefault="00607B45" w:rsidP="0034352C">
      <w:pPr>
        <w:pStyle w:val="BATitle"/>
      </w:pPr>
      <w:bookmarkStart w:id="0" w:name="_GoBack"/>
      <w:bookmarkEnd w:id="0"/>
      <w:r w:rsidRPr="007A6A4A">
        <w:t xml:space="preserve">Thicker shells </w:t>
      </w:r>
      <w:r w:rsidR="009F1C60" w:rsidRPr="007A6A4A">
        <w:t>compensate</w:t>
      </w:r>
      <w:r w:rsidRPr="007A6A4A">
        <w:t xml:space="preserve"> dissolution in brachiopods under future ocean acidification and warming</w:t>
      </w:r>
    </w:p>
    <w:p w14:paraId="3474695D" w14:textId="77777777" w:rsidR="009025D2" w:rsidRPr="007A6A4A" w:rsidRDefault="009025D2" w:rsidP="0034352C">
      <w:pPr>
        <w:pStyle w:val="BBAuthorName"/>
      </w:pPr>
      <w:r w:rsidRPr="007A6A4A">
        <w:t>Emma L. Cross</w:t>
      </w:r>
      <w:r w:rsidR="004E3732">
        <w:rPr>
          <w:position w:val="12"/>
          <w:sz w:val="16"/>
          <w:szCs w:val="16"/>
        </w:rPr>
        <w:t>†</w:t>
      </w:r>
      <w:r w:rsidR="00D51D0F" w:rsidRPr="00D51D0F">
        <w:rPr>
          <w:rFonts w:ascii="Times New Roman" w:hAnsi="Times New Roman"/>
          <w:vertAlign w:val="superscript"/>
        </w:rPr>
        <w:t>,</w:t>
      </w:r>
      <w:r w:rsidR="004E3732" w:rsidRPr="004E3732">
        <w:rPr>
          <w:position w:val="12"/>
          <w:szCs w:val="16"/>
        </w:rPr>
        <w:t xml:space="preserve"> </w:t>
      </w:r>
      <w:r w:rsidR="004E3732" w:rsidRPr="004E3732">
        <w:rPr>
          <w:position w:val="12"/>
          <w:sz w:val="16"/>
          <w:szCs w:val="16"/>
        </w:rPr>
        <w:t>‡</w:t>
      </w:r>
      <w:r w:rsidRPr="007A6A4A">
        <w:t>, Elizabeth M. Harper</w:t>
      </w:r>
      <w:r w:rsidR="004E3732">
        <w:rPr>
          <w:position w:val="12"/>
          <w:sz w:val="16"/>
          <w:szCs w:val="16"/>
        </w:rPr>
        <w:t>†</w:t>
      </w:r>
      <w:r w:rsidRPr="007A6A4A">
        <w:t>, Lloyd S. Peck</w:t>
      </w:r>
      <w:r w:rsidR="004E3732" w:rsidRPr="004E3732">
        <w:rPr>
          <w:position w:val="12"/>
          <w:sz w:val="16"/>
          <w:szCs w:val="16"/>
        </w:rPr>
        <w:t>‡</w:t>
      </w:r>
    </w:p>
    <w:p w14:paraId="70FAE57B" w14:textId="77777777" w:rsidR="004314AD" w:rsidRPr="007A6A4A" w:rsidRDefault="004314AD" w:rsidP="004314AD">
      <w:pPr>
        <w:pStyle w:val="BCAuthorAddress"/>
      </w:pPr>
    </w:p>
    <w:p w14:paraId="64429193" w14:textId="77777777" w:rsidR="004314AD" w:rsidRPr="007A6A4A" w:rsidRDefault="004E3732" w:rsidP="0034352C">
      <w:pPr>
        <w:pStyle w:val="BCAuthorAddress"/>
      </w:pPr>
      <w:r>
        <w:rPr>
          <w:position w:val="12"/>
          <w:sz w:val="16"/>
          <w:szCs w:val="16"/>
        </w:rPr>
        <w:t>†</w:t>
      </w:r>
      <w:r w:rsidR="009025D2" w:rsidRPr="007A6A4A">
        <w:t xml:space="preserve">Department of Earth Sciences, University of Cambridge, Downing Street, Cambridge, CB2 3EQ, UK. </w:t>
      </w:r>
    </w:p>
    <w:p w14:paraId="68D791D6" w14:textId="77777777" w:rsidR="009025D2" w:rsidRPr="004E3732" w:rsidRDefault="004E3732" w:rsidP="00504FEE">
      <w:pPr>
        <w:pStyle w:val="BCAuthorAddress"/>
        <w:rPr>
          <w:sz w:val="32"/>
        </w:rPr>
      </w:pPr>
      <w:r w:rsidRPr="004E3732">
        <w:rPr>
          <w:position w:val="12"/>
          <w:szCs w:val="16"/>
        </w:rPr>
        <w:t>‡</w:t>
      </w:r>
      <w:r w:rsidR="009025D2" w:rsidRPr="007A6A4A">
        <w:t>British Antarctic Survey, Natural Environment Research Council, High Cross, Madingley Road, Cambridge, CB3 0ET, UK</w:t>
      </w:r>
    </w:p>
    <w:p w14:paraId="3102ABFD" w14:textId="77777777" w:rsidR="004314AD" w:rsidRPr="007A6A4A" w:rsidRDefault="004314AD" w:rsidP="004314AD">
      <w:pPr>
        <w:pStyle w:val="BIEmailAddress"/>
      </w:pPr>
    </w:p>
    <w:p w14:paraId="4E8CDC4E" w14:textId="77777777" w:rsidR="004E3732" w:rsidRPr="00504FEE" w:rsidRDefault="004314AD" w:rsidP="00504FEE">
      <w:pPr>
        <w:pStyle w:val="BGKeywords"/>
      </w:pPr>
      <w:r w:rsidRPr="007A6A4A">
        <w:t>KEYWORDS:</w:t>
      </w:r>
      <w:r w:rsidR="009025D2" w:rsidRPr="007A6A4A">
        <w:t xml:space="preserve"> global warming, climate change, </w:t>
      </w:r>
      <w:r w:rsidR="00807FC0" w:rsidRPr="007A6A4A">
        <w:t xml:space="preserve">shell dissolution, </w:t>
      </w:r>
      <w:r w:rsidR="00615A78" w:rsidRPr="007A6A4A">
        <w:t xml:space="preserve">shell thickness, </w:t>
      </w:r>
      <w:r w:rsidR="00807FC0" w:rsidRPr="007A6A4A">
        <w:t>compensatory mechanisms</w:t>
      </w:r>
      <w:r w:rsidR="00976055" w:rsidRPr="007A6A4A">
        <w:t>, phenotypic plasticity</w:t>
      </w:r>
      <w:r w:rsidR="009F1C60" w:rsidRPr="007A6A4A">
        <w:t xml:space="preserve">, </w:t>
      </w:r>
      <w:r w:rsidR="009F1C60" w:rsidRPr="007A6A4A">
        <w:rPr>
          <w:i/>
        </w:rPr>
        <w:t>Calloria inconspicua</w:t>
      </w:r>
      <w:r w:rsidR="009F1C60" w:rsidRPr="007A6A4A">
        <w:t xml:space="preserve">, </w:t>
      </w:r>
      <w:r w:rsidR="009F1C60" w:rsidRPr="007A6A4A">
        <w:rPr>
          <w:i/>
        </w:rPr>
        <w:t>Liothyrella uva</w:t>
      </w:r>
      <w:r w:rsidR="009F1C60" w:rsidRPr="007A6A4A">
        <w:t>, Terebratulide</w:t>
      </w:r>
      <w:r w:rsidR="004E3732">
        <w:t xml:space="preserve"> </w:t>
      </w:r>
    </w:p>
    <w:p w14:paraId="0CEC7C8C" w14:textId="51DE58F1" w:rsidR="00200FD5" w:rsidRPr="007A6A4A" w:rsidRDefault="004314AD" w:rsidP="004314AD">
      <w:pPr>
        <w:pStyle w:val="BDAbstract"/>
      </w:pPr>
      <w:r w:rsidRPr="007A6A4A">
        <w:br w:type="page"/>
      </w:r>
      <w:r w:rsidRPr="007A6A4A">
        <w:lastRenderedPageBreak/>
        <w:t>ABSTRACT</w:t>
      </w:r>
    </w:p>
    <w:p w14:paraId="6772C306" w14:textId="7BA905EC" w:rsidR="00D809DB" w:rsidRPr="0035727A" w:rsidRDefault="009E5D3C" w:rsidP="00764B05">
      <w:pPr>
        <w:pStyle w:val="TAMainText"/>
      </w:pPr>
      <w:r>
        <w:rPr>
          <w:noProof/>
          <w:lang w:eastAsia="en-GB"/>
        </w:rPr>
        <w:drawing>
          <wp:anchor distT="0" distB="0" distL="114300" distR="114300" simplePos="0" relativeHeight="251658240" behindDoc="0" locked="0" layoutInCell="1" allowOverlap="1" wp14:anchorId="29777842" wp14:editId="1E551623">
            <wp:simplePos x="0" y="0"/>
            <wp:positionH relativeFrom="column">
              <wp:posOffset>2721610</wp:posOffset>
            </wp:positionH>
            <wp:positionV relativeFrom="paragraph">
              <wp:posOffset>45720</wp:posOffset>
            </wp:positionV>
            <wp:extent cx="3035300" cy="1714500"/>
            <wp:effectExtent l="0" t="0" r="12700" b="12700"/>
            <wp:wrapTight wrapText="bothSides">
              <wp:wrapPolygon edited="0">
                <wp:start x="0" y="0"/>
                <wp:lineTo x="0" y="21440"/>
                <wp:lineTo x="21510" y="21440"/>
                <wp:lineTo x="21510" y="0"/>
                <wp:lineTo x="0" y="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 abstract.pdf"/>
                    <pic:cNvPicPr/>
                  </pic:nvPicPr>
                  <pic:blipFill>
                    <a:blip r:embed="rId6">
                      <a:extLst>
                        <a:ext uri="{28A0092B-C50C-407E-A947-70E740481C1C}">
                          <a14:useLocalDpi xmlns:a14="http://schemas.microsoft.com/office/drawing/2010/main" val="0"/>
                        </a:ext>
                      </a:extLst>
                    </a:blip>
                    <a:stretch>
                      <a:fillRect/>
                    </a:stretch>
                  </pic:blipFill>
                  <pic:spPr>
                    <a:xfrm>
                      <a:off x="0" y="0"/>
                      <a:ext cx="3035300" cy="1714500"/>
                    </a:xfrm>
                    <a:prstGeom prst="rect">
                      <a:avLst/>
                    </a:prstGeom>
                  </pic:spPr>
                </pic:pic>
              </a:graphicData>
            </a:graphic>
            <wp14:sizeRelH relativeFrom="page">
              <wp14:pctWidth>0</wp14:pctWidth>
            </wp14:sizeRelH>
            <wp14:sizeRelV relativeFrom="page">
              <wp14:pctHeight>0</wp14:pctHeight>
            </wp14:sizeRelV>
          </wp:anchor>
        </w:drawing>
      </w:r>
      <w:r w:rsidR="009C60CC" w:rsidRPr="0035727A">
        <w:t xml:space="preserve">Organisms with long generation times require phenotypic plasticity to </w:t>
      </w:r>
      <w:r w:rsidR="00E962C2">
        <w:t>survive</w:t>
      </w:r>
      <w:r w:rsidR="009C60CC" w:rsidRPr="0035727A">
        <w:t xml:space="preserve"> in changing environments until gene</w:t>
      </w:r>
      <w:r w:rsidR="00182B47" w:rsidRPr="0035727A">
        <w:t>tic adaptation can be</w:t>
      </w:r>
      <w:r w:rsidR="00792490" w:rsidRPr="0035727A">
        <w:t xml:space="preserve"> achieved. </w:t>
      </w:r>
      <w:r w:rsidR="00E962C2">
        <w:t>M</w:t>
      </w:r>
      <w:r w:rsidR="000E0059" w:rsidRPr="007A6A4A">
        <w:t xml:space="preserve">arine calcifiers </w:t>
      </w:r>
      <w:r w:rsidR="00E962C2">
        <w:t>are</w:t>
      </w:r>
      <w:r w:rsidR="000E0059" w:rsidRPr="007A6A4A">
        <w:t xml:space="preserve"> </w:t>
      </w:r>
      <w:r w:rsidR="000E0059">
        <w:t>particularly</w:t>
      </w:r>
      <w:r w:rsidR="000E0059" w:rsidRPr="007A6A4A">
        <w:t xml:space="preserve"> vulnerable to ocean acidification</w:t>
      </w:r>
      <w:r w:rsidR="00E962C2">
        <w:t xml:space="preserve"> due to a reduction in shell-building </w:t>
      </w:r>
      <w:r w:rsidR="00BA7B2C">
        <w:t>carbonate ions</w:t>
      </w:r>
      <w:r w:rsidR="000E0059">
        <w:t>.</w:t>
      </w:r>
      <w:r w:rsidR="000E0059" w:rsidRPr="007A6A4A">
        <w:t xml:space="preserve"> </w:t>
      </w:r>
      <w:r w:rsidR="00A57679" w:rsidRPr="0035727A">
        <w:t xml:space="preserve">Long-term experiments assess organisms’ abilities to acclimatise or even adapt to environmental change. </w:t>
      </w:r>
      <w:r w:rsidR="0052560A" w:rsidRPr="0035727A">
        <w:t>Here we present a</w:t>
      </w:r>
      <w:r w:rsidR="00A6761F" w:rsidRPr="0035727A">
        <w:t>n unexpected</w:t>
      </w:r>
      <w:r w:rsidR="0052560A" w:rsidRPr="0035727A">
        <w:t xml:space="preserve"> </w:t>
      </w:r>
      <w:r w:rsidR="00976055" w:rsidRPr="0035727A">
        <w:t>compensatory response to extensive shell dissolution in a highly calcium-carbonate-</w:t>
      </w:r>
      <w:r w:rsidR="0052560A" w:rsidRPr="0035727A">
        <w:t xml:space="preserve">dependent </w:t>
      </w:r>
      <w:r w:rsidR="00976055" w:rsidRPr="0035727A">
        <w:t>organism</w:t>
      </w:r>
      <w:r w:rsidR="00197821" w:rsidRPr="0035727A">
        <w:t xml:space="preserve"> </w:t>
      </w:r>
      <w:r w:rsidR="00A6761F" w:rsidRPr="0035727A">
        <w:t>after long-term culture</w:t>
      </w:r>
      <w:r w:rsidR="00197821" w:rsidRPr="0035727A">
        <w:t xml:space="preserve"> </w:t>
      </w:r>
      <w:r w:rsidR="00A6761F" w:rsidRPr="0035727A">
        <w:t xml:space="preserve">in predicted end-century </w:t>
      </w:r>
      <w:r w:rsidR="00197821" w:rsidRPr="0035727A">
        <w:t>acidification and warming conditions</w:t>
      </w:r>
      <w:r w:rsidR="00976055" w:rsidRPr="0035727A">
        <w:t xml:space="preserve">. </w:t>
      </w:r>
      <w:r w:rsidR="00EC157B" w:rsidRPr="0035727A">
        <w:t xml:space="preserve">Substantial shell dissolution </w:t>
      </w:r>
      <w:r w:rsidR="00BF110D" w:rsidRPr="0035727A">
        <w:t xml:space="preserve">with decreasing pH </w:t>
      </w:r>
      <w:r w:rsidR="005C492B" w:rsidRPr="0035727A">
        <w:t xml:space="preserve">posed a threat </w:t>
      </w:r>
      <w:r w:rsidR="00BF110D" w:rsidRPr="0035727A">
        <w:t>to</w:t>
      </w:r>
      <w:r w:rsidR="005C492B" w:rsidRPr="0035727A">
        <w:t xml:space="preserve"> both </w:t>
      </w:r>
      <w:r w:rsidR="000E0059" w:rsidRPr="0035727A">
        <w:t>a polar (</w:t>
      </w:r>
      <w:r w:rsidR="000E0059" w:rsidRPr="0035727A">
        <w:rPr>
          <w:i/>
        </w:rPr>
        <w:t>Liothyrella uva</w:t>
      </w:r>
      <w:r w:rsidR="000E0059" w:rsidRPr="0035727A">
        <w:t>) and a temperate (</w:t>
      </w:r>
      <w:r w:rsidR="000E0059" w:rsidRPr="0035727A">
        <w:rPr>
          <w:i/>
        </w:rPr>
        <w:t>Calloria inconspicua</w:t>
      </w:r>
      <w:r w:rsidR="000E0059" w:rsidRPr="0035727A">
        <w:t>) brachiopod</w:t>
      </w:r>
      <w:r w:rsidR="000E0059">
        <w:t xml:space="preserve"> after </w:t>
      </w:r>
      <w:r w:rsidR="000E0059" w:rsidRPr="0035727A">
        <w:t>7 months and 3 months</w:t>
      </w:r>
      <w:r w:rsidR="000E0059">
        <w:t xml:space="preserve"> exposure</w:t>
      </w:r>
      <w:r w:rsidR="000E0059" w:rsidRPr="0035727A">
        <w:t>, respectively</w:t>
      </w:r>
      <w:r w:rsidR="00EC157B" w:rsidRPr="0035727A">
        <w:t xml:space="preserve">, with more extensive dissolution present in </w:t>
      </w:r>
      <w:r w:rsidR="00EC157B" w:rsidRPr="0035727A">
        <w:rPr>
          <w:i/>
        </w:rPr>
        <w:t>L. uv</w:t>
      </w:r>
      <w:r w:rsidR="00A94A8C" w:rsidRPr="0035727A">
        <w:rPr>
          <w:i/>
        </w:rPr>
        <w:t xml:space="preserve">a. </w:t>
      </w:r>
      <w:r w:rsidR="00A94A8C" w:rsidRPr="0035727A">
        <w:t xml:space="preserve">This </w:t>
      </w:r>
      <w:r w:rsidR="00A6761F" w:rsidRPr="0035727A">
        <w:t xml:space="preserve">impact </w:t>
      </w:r>
      <w:r w:rsidR="00A94A8C" w:rsidRPr="0035727A">
        <w:t xml:space="preserve">was reflected in decreased outer primary layer thickness in </w:t>
      </w:r>
      <w:r w:rsidR="00A94A8C" w:rsidRPr="0035727A">
        <w:rPr>
          <w:i/>
        </w:rPr>
        <w:t>L. uva</w:t>
      </w:r>
      <w:r w:rsidR="00A94A8C" w:rsidRPr="0035727A">
        <w:t xml:space="preserve">. </w:t>
      </w:r>
      <w:r w:rsidR="005C492B" w:rsidRPr="0035727A">
        <w:t xml:space="preserve">A compensatory response </w:t>
      </w:r>
      <w:r w:rsidR="00BF110D" w:rsidRPr="0035727A">
        <w:t xml:space="preserve">of increasing </w:t>
      </w:r>
      <w:r w:rsidR="00764B05" w:rsidRPr="0035727A">
        <w:t xml:space="preserve">inner </w:t>
      </w:r>
      <w:r w:rsidR="00BF110D" w:rsidRPr="0035727A">
        <w:t>secondary layer thickness</w:t>
      </w:r>
      <w:r w:rsidR="00DA5AD0" w:rsidRPr="0035727A">
        <w:t>,</w:t>
      </w:r>
      <w:r w:rsidR="00BF110D" w:rsidRPr="0035727A">
        <w:t xml:space="preserve"> and </w:t>
      </w:r>
      <w:r w:rsidR="00DA5AD0" w:rsidRPr="0035727A">
        <w:t>thereby</w:t>
      </w:r>
      <w:r w:rsidR="00BF110D" w:rsidRPr="0035727A">
        <w:t xml:space="preserve"> producing a thicker shell </w:t>
      </w:r>
      <w:r w:rsidR="005C492B" w:rsidRPr="0035727A">
        <w:t xml:space="preserve">was exhibited by </w:t>
      </w:r>
      <w:r w:rsidR="005C492B" w:rsidRPr="0035727A">
        <w:rPr>
          <w:i/>
        </w:rPr>
        <w:t>L. uva</w:t>
      </w:r>
      <w:r w:rsidR="00BF110D" w:rsidRPr="0035727A">
        <w:rPr>
          <w:i/>
        </w:rPr>
        <w:t>.</w:t>
      </w:r>
      <w:r w:rsidR="005C492B" w:rsidRPr="0035727A">
        <w:rPr>
          <w:i/>
        </w:rPr>
        <w:t xml:space="preserve"> </w:t>
      </w:r>
      <w:r w:rsidR="0099694B">
        <w:t>L</w:t>
      </w:r>
      <w:r w:rsidR="00BF110D" w:rsidRPr="0035727A">
        <w:t xml:space="preserve">ess extensive dissolution in </w:t>
      </w:r>
      <w:r w:rsidR="00BF110D" w:rsidRPr="0035727A">
        <w:rPr>
          <w:i/>
        </w:rPr>
        <w:t xml:space="preserve">C. inconspicua </w:t>
      </w:r>
      <w:r w:rsidR="0035727A">
        <w:t xml:space="preserve">with decreasing pH </w:t>
      </w:r>
      <w:r w:rsidR="00DA5AD0" w:rsidRPr="0035727A">
        <w:t xml:space="preserve">did not affect </w:t>
      </w:r>
      <w:r w:rsidR="00BA7D9C" w:rsidRPr="0035727A">
        <w:t xml:space="preserve">shell thickness. </w:t>
      </w:r>
      <w:r w:rsidR="00BF110D" w:rsidRPr="0035727A">
        <w:t xml:space="preserve">Increased temperature </w:t>
      </w:r>
      <w:r w:rsidR="00C06D24" w:rsidRPr="0035727A">
        <w:t>did not impact</w:t>
      </w:r>
      <w:r w:rsidR="00D80D2F" w:rsidRPr="0035727A">
        <w:t xml:space="preserve"> </w:t>
      </w:r>
      <w:r w:rsidR="00BF110D" w:rsidRPr="0035727A">
        <w:t>shell dissolution or thickness.</w:t>
      </w:r>
      <w:r w:rsidR="00976055" w:rsidRPr="0035727A">
        <w:t xml:space="preserve"> </w:t>
      </w:r>
      <w:r w:rsidR="001A22FA" w:rsidRPr="0035727A">
        <w:t>Brachiopod</w:t>
      </w:r>
      <w:r w:rsidR="00CE6987" w:rsidRPr="0035727A">
        <w:t xml:space="preserve"> </w:t>
      </w:r>
      <w:r w:rsidR="001A22FA" w:rsidRPr="0035727A">
        <w:t xml:space="preserve">ability </w:t>
      </w:r>
      <w:r w:rsidR="00CE6987" w:rsidRPr="0035727A">
        <w:t xml:space="preserve">to produce a thicker shell when extensive shell dissolution occurs suggests this marine calcifier has </w:t>
      </w:r>
      <w:r w:rsidR="00DA5AD0" w:rsidRPr="0035727A">
        <w:t>great plasticity in</w:t>
      </w:r>
      <w:r w:rsidR="00CE6987" w:rsidRPr="0035727A">
        <w:t xml:space="preserve"> calcification </w:t>
      </w:r>
      <w:r w:rsidR="006F5E74" w:rsidRPr="0035727A">
        <w:t>providing</w:t>
      </w:r>
      <w:r w:rsidR="00CE6987" w:rsidRPr="0035727A">
        <w:t xml:space="preserve"> insights into how similar species might cope under future environmental change.</w:t>
      </w:r>
      <w:r w:rsidR="00E6550F" w:rsidRPr="00E6550F">
        <w:rPr>
          <w:b/>
        </w:rPr>
        <w:t xml:space="preserve"> </w:t>
      </w:r>
    </w:p>
    <w:p w14:paraId="38B0B7EA" w14:textId="77777777" w:rsidR="00125EF7" w:rsidRPr="007A6A4A" w:rsidRDefault="006F0F4F" w:rsidP="00556F78">
      <w:pPr>
        <w:pStyle w:val="TAMainText"/>
      </w:pPr>
      <w:r w:rsidRPr="007A6A4A">
        <w:rPr>
          <w:b/>
        </w:rPr>
        <w:br w:type="page"/>
      </w:r>
      <w:r w:rsidR="004314AD" w:rsidRPr="007A6A4A">
        <w:lastRenderedPageBreak/>
        <w:t>INTRODUCTION</w:t>
      </w:r>
    </w:p>
    <w:p w14:paraId="6E8C53B6" w14:textId="77777777" w:rsidR="00E6503A" w:rsidRPr="007A6A4A" w:rsidRDefault="00526F9C" w:rsidP="00287395">
      <w:pPr>
        <w:pStyle w:val="TAMainText"/>
        <w:rPr>
          <w:color w:val="FF0000"/>
        </w:rPr>
      </w:pPr>
      <w:r w:rsidRPr="007A6A4A">
        <w:t>Changing environments pose</w:t>
      </w:r>
      <w:r w:rsidR="005163D3" w:rsidRPr="007A6A4A">
        <w:t xml:space="preserve"> serious risk</w:t>
      </w:r>
      <w:r w:rsidRPr="007A6A4A">
        <w:t xml:space="preserve">s to organisms </w:t>
      </w:r>
      <w:r w:rsidR="005163D3" w:rsidRPr="007A6A4A">
        <w:t>that cannot shift their geographic range, physiologically acclimatise or genetically adapt</w:t>
      </w:r>
      <w:hyperlink w:anchor="_ENREF_1" w:tooltip="Peck, 2011 #232" w:history="1">
        <w:r w:rsidR="002E4B2A" w:rsidRPr="007A6A4A">
          <w:fldChar w:fldCharType="begin"/>
        </w:r>
        <w:r w:rsidR="002E4B2A">
          <w:instrText xml:space="preserve"> ADDIN EN.CITE &lt;EndNote&gt;&lt;Cite&gt;&lt;Author&gt;Peck&lt;/Author&gt;&lt;Year&gt;2011&lt;/Year&gt;&lt;RecNum&gt;232&lt;/RecNum&gt;&lt;DisplayText&gt;&lt;style face="superscript" font="Times New Roman"&gt;1&lt;/style&gt;&lt;/DisplayText&gt;&lt;record&gt;&lt;rec-number&gt;232&lt;/rec-number&gt;&lt;foreign-keys&gt;&lt;key app="EN" db-id="aa5wf2v5npws2fea5dz5e0ddsrzfw55rdavr" timestamp="1401752818"&gt;232&lt;/key&gt;&lt;/foreign-keys&gt;&lt;ref-type name="Journal Article"&gt;17&lt;/ref-type&gt;&lt;contributors&gt;&lt;authors&gt;&lt;author&gt;Peck, L. S.&lt;/author&gt;&lt;/authors&gt;&lt;/contributors&gt;&lt;titles&gt;&lt;title&gt;Organisms and responses to environmental change&lt;/title&gt;&lt;secondary-title&gt;Marine Genomics&lt;/secondary-title&gt;&lt;/titles&gt;&lt;periodical&gt;&lt;full-title&gt;Marine Genomics&lt;/full-title&gt;&lt;abbr-1&gt;Mar. Genom.&lt;/abbr-1&gt;&lt;/periodical&gt;&lt;pages&gt;237-243&lt;/pages&gt;&lt;volume&gt;4&lt;/volume&gt;&lt;dates&gt;&lt;year&gt;2011&lt;/year&gt;&lt;/dates&gt;&lt;urls&gt;&lt;/urls&gt;&lt;electronic-resource-num&gt;10.1016/j.margen.2011.07.001&lt;/electronic-resource-num&gt;&lt;/record&gt;&lt;/Cite&gt;&lt;/EndNote&gt;</w:instrText>
        </w:r>
        <w:r w:rsidR="002E4B2A" w:rsidRPr="007A6A4A">
          <w:fldChar w:fldCharType="separate"/>
        </w:r>
        <w:r w:rsidR="002E4B2A" w:rsidRPr="00D51D0F">
          <w:rPr>
            <w:rFonts w:ascii="Times New Roman" w:hAnsi="Times New Roman"/>
            <w:noProof/>
            <w:vertAlign w:val="superscript"/>
          </w:rPr>
          <w:t>1</w:t>
        </w:r>
        <w:r w:rsidR="002E4B2A" w:rsidRPr="007A6A4A">
          <w:fldChar w:fldCharType="end"/>
        </w:r>
      </w:hyperlink>
      <w:r w:rsidR="005163D3" w:rsidRPr="007A6A4A">
        <w:t xml:space="preserve">. </w:t>
      </w:r>
      <w:r w:rsidRPr="007A6A4A">
        <w:t>C</w:t>
      </w:r>
      <w:r w:rsidR="003A5874" w:rsidRPr="007A6A4A">
        <w:t>urrent understanding of the biological impacts of oce</w:t>
      </w:r>
      <w:r w:rsidR="00162F78" w:rsidRPr="007A6A4A">
        <w:t>an acidification and warming</w:t>
      </w:r>
      <w:r w:rsidR="00C02F65">
        <w:t xml:space="preserve"> </w:t>
      </w:r>
      <w:r w:rsidR="00162F78" w:rsidRPr="007A6A4A">
        <w:t xml:space="preserve">is largely based on short- (days) to medium-term (weeks) laboratory and field experiments </w:t>
      </w:r>
      <w:r w:rsidRPr="007A6A4A">
        <w:t>that have revealed mixed responses in</w:t>
      </w:r>
      <w:r w:rsidR="00EF63DF" w:rsidRPr="007A6A4A">
        <w:t xml:space="preserve"> many species</w:t>
      </w:r>
      <w:hyperlink w:anchor="_ENREF_2" w:tooltip="Doney, 2009 #120" w:history="1">
        <w:r w:rsidR="002E4B2A" w:rsidRPr="007A6A4A">
          <w:fldChar w:fldCharType="begin">
            <w:fldData xml:space="preserve">PEVuZE5vdGU+PENpdGU+PEF1dGhvcj5Eb25leTwvQXV0aG9yPjxZZWFyPjIwMDk8L1llYXI+PFJl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</w:fldData>
          </w:fldChar>
        </w:r>
        <w:r w:rsidR="002E4B2A">
          <w:instrText xml:space="preserve"> ADDIN EN.CITE </w:instrText>
        </w:r>
        <w:r w:rsidR="002E4B2A">
          <w:fldChar w:fldCharType="begin">
            <w:fldData xml:space="preserve">PEVuZE5vdGU+PENpdGU+PEF1dGhvcj5Eb25leTwvQXV0aG9yPjxZZWFyPjIwMDk8L1llYXI+PFJl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</w:fldData>
          </w:fldChar>
        </w:r>
        <w:r w:rsidR="002E4B2A">
          <w:instrText xml:space="preserve"> ADDIN EN.CITE.DATA </w:instrText>
        </w:r>
        <w:r w:rsidR="002E4B2A">
          <w:fldChar w:fldCharType="end"/>
        </w:r>
        <w:r w:rsidR="002E4B2A" w:rsidRPr="007A6A4A">
          <w:fldChar w:fldCharType="separate"/>
        </w:r>
        <w:r w:rsidR="002E4B2A" w:rsidRPr="00D51D0F">
          <w:rPr>
            <w:rFonts w:ascii="Times New Roman" w:hAnsi="Times New Roman"/>
            <w:noProof/>
            <w:vertAlign w:val="superscript"/>
          </w:rPr>
          <w:t>2-5</w:t>
        </w:r>
        <w:r w:rsidR="002E4B2A" w:rsidRPr="007A6A4A">
          <w:fldChar w:fldCharType="end"/>
        </w:r>
      </w:hyperlink>
      <w:r w:rsidR="00D43AAA" w:rsidRPr="007A6A4A">
        <w:t>.</w:t>
      </w:r>
      <w:r w:rsidR="00D031DF" w:rsidRPr="007A6A4A">
        <w:t xml:space="preserve"> </w:t>
      </w:r>
      <w:r w:rsidRPr="007A6A4A">
        <w:t>More recently</w:t>
      </w:r>
      <w:r w:rsidR="000121B1" w:rsidRPr="007A6A4A">
        <w:t xml:space="preserve">, </w:t>
      </w:r>
      <w:r w:rsidR="00162F78" w:rsidRPr="007A6A4A">
        <w:t xml:space="preserve">however, </w:t>
      </w:r>
      <w:r w:rsidR="000121B1" w:rsidRPr="007A6A4A">
        <w:t>there has been an increase in l</w:t>
      </w:r>
      <w:r w:rsidR="00BA3F50" w:rsidRPr="007A6A4A">
        <w:t xml:space="preserve">ong-term </w:t>
      </w:r>
      <w:r w:rsidR="00162F78" w:rsidRPr="007A6A4A">
        <w:t xml:space="preserve">(many months to years) </w:t>
      </w:r>
      <w:r w:rsidR="00BA3F50" w:rsidRPr="007A6A4A">
        <w:t>studies</w:t>
      </w:r>
      <w:r w:rsidR="00162F78" w:rsidRPr="007A6A4A">
        <w:t xml:space="preserve"> </w:t>
      </w:r>
      <w:r w:rsidRPr="007A6A4A">
        <w:t>that demonstrate surprising abilities</w:t>
      </w:r>
      <w:r w:rsidR="000121B1" w:rsidRPr="007A6A4A">
        <w:t xml:space="preserve"> of marine organisms to acclimate</w:t>
      </w:r>
      <w:hyperlink w:anchor="_ENREF_6" w:tooltip="Cross, 2015 #331" w:history="1">
        <w:r w:rsidR="002E4B2A" w:rsidRPr="007A6A4A">
          <w:fldChar w:fldCharType="begin">
            <w:fldData xml:space="preserve">PEVuZE5vdGU+PENpdGU+PEF1dGhvcj5Dcm9zczwvQXV0aG9yPjxZZWFyPjIwMTU8L1llYXI+PFJl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MTMwLTE0MzwvcGFnZXM+PHZvbHVtZT4yMTwv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yNTMxLTI1NDU8L3BhZ2VzPjx2
b2x1bWU+MTYxPC92b2x1bWU+PG51bWJlcj4xMTwvbnVtYmVyPjxkYXRlcz48eWVhcj4yMDE0PC95
ZWFyPjxwdWItZGF0ZXM+PGRhdGU+MjAxNC8wOC8yNDwvZGF0ZT48L3B1Yi1kYXRlcz48L2RhdGVz
PjxwdWJsaXNoZXI+U3ByaW5nZXIgQmVybGluIEhlaWRlbGJlcmc8L3B1Ymxpc2hlcj48aXNibj4w
MDI1LTMxNjI8L2lzYm4+PHVybHM+PHJlbGF0ZWQtdXJscz48dXJsPmh0dHA6Ly9keC5kb2kub3Jn
LzEwLjEwMDcvczAwMjI3LTAxNC0yNTI1LTQ8L3VybD48L3JlbGF0ZWQtdXJscz48L3VybHM+PGVs
ZWN0cm9uaWMtcmVzb3VyY2UtbnVtPmRvaToxMC4xMDA3L3MwMDIyNy0wMTQtMjUyNS00PC9lbGVj
dHJvbmljLXJlc291cmNlLW51bT48bGFuZ3VhZ2U+RW5nbGlzaDwvbGFuZ3VhZ2U+PC9yZWNvcmQ+
PC9DaXRlPjwvRW5kTm90ZT5=
</w:fldData>
          </w:fldChar>
        </w:r>
        <w:r w:rsidR="002E4B2A">
          <w:instrText xml:space="preserve"> ADDIN EN.CITE </w:instrText>
        </w:r>
        <w:r w:rsidR="002E4B2A">
          <w:fldChar w:fldCharType="begin">
            <w:fldData xml:space="preserve">PEVuZE5vdGU+PENpdGU+PEF1dGhvcj5Dcm9zczwvQXV0aG9yPjxZZWFyPjIwMTU8L1llYXI+PFJl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MTMwLTE0MzwvcGFnZXM+PHZvbHVtZT4yMTwv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yNTMxLTI1NDU8L3BhZ2VzPjx2
b2x1bWU+MTYxPC92b2x1bWU+PG51bWJlcj4xMTwvbnVtYmVyPjxkYXRlcz48eWVhcj4yMDE0PC95
ZWFyPjxwdWItZGF0ZXM+PGRhdGU+MjAxNC8wOC8yNDwvZGF0ZT48L3B1Yi1kYXRlcz48L2RhdGVz
PjxwdWJsaXNoZXI+U3ByaW5nZXIgQmVybGluIEhlaWRlbGJlcmc8L3B1Ymxpc2hlcj48aXNibj4w
MDI1LTMxNjI8L2lzYm4+PHVybHM+PHJlbGF0ZWQtdXJscz48dXJsPmh0dHA6Ly9keC5kb2kub3Jn
LzEwLjEwMDcvczAwMjI3LTAxNC0yNTI1LTQ8L3VybD48L3JlbGF0ZWQtdXJscz48L3VybHM+PGVs
ZWN0cm9uaWMtcmVzb3VyY2UtbnVtPmRvaToxMC4xMDA3L3MwMDIyNy0wMTQtMjUyNS00PC9lbGVj
dHJvbmljLXJlc291cmNlLW51bT48bGFuZ3VhZ2U+RW5nbGlzaDwvbGFuZ3VhZ2U+PC9yZWNvcmQ+
PC9DaXRlPjwvRW5kTm90ZT5=
</w:fldData>
          </w:fldChar>
        </w:r>
        <w:r w:rsidR="002E4B2A">
          <w:instrText xml:space="preserve"> ADDIN EN.CITE.DATA </w:instrText>
        </w:r>
        <w:r w:rsidR="002E4B2A">
          <w:fldChar w:fldCharType="end"/>
        </w:r>
        <w:r w:rsidR="002E4B2A" w:rsidRPr="007A6A4A">
          <w:fldChar w:fldCharType="separate"/>
        </w:r>
        <w:r w:rsidR="002E4B2A" w:rsidRPr="00D51D0F">
          <w:rPr>
            <w:rFonts w:ascii="Times New Roman" w:hAnsi="Times New Roman"/>
            <w:noProof/>
            <w:vertAlign w:val="superscript"/>
          </w:rPr>
          <w:t>6-10</w:t>
        </w:r>
        <w:r w:rsidR="002E4B2A" w:rsidRPr="007A6A4A">
          <w:fldChar w:fldCharType="end"/>
        </w:r>
      </w:hyperlink>
      <w:r w:rsidRPr="007A6A4A">
        <w:t>,</w:t>
      </w:r>
      <w:r w:rsidR="000C13A6" w:rsidRPr="007A6A4A">
        <w:t xml:space="preserve"> </w:t>
      </w:r>
      <w:r w:rsidR="00EF63DF" w:rsidRPr="007A6A4A">
        <w:t>or even adapt</w:t>
      </w:r>
      <w:r w:rsidR="00B20D3C" w:rsidRPr="007A6A4A">
        <w:t xml:space="preserve"> </w:t>
      </w:r>
      <w:r w:rsidR="00EF63DF" w:rsidRPr="007A6A4A">
        <w:t>in organisms with short generation times</w:t>
      </w:r>
      <w:hyperlink w:anchor="_ENREF_11" w:tooltip="Collins, 2014 #649" w:history="1">
        <w:r w:rsidR="002E4B2A" w:rsidRPr="007A6A4A">
          <w:fldChar w:fldCharType="begin">
            <w:fldData xml:space="preserve">PEVuZE5vdGU+PENpdGU+PEF1dGhvcj5Db2xsaW5zPC9BdXRob3I+PFllYXI+MjAxNDwvWWVhcj48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</w:fldData>
          </w:fldChar>
        </w:r>
        <w:r w:rsidR="002E4B2A">
          <w:instrText xml:space="preserve"> ADDIN EN.CITE </w:instrText>
        </w:r>
        <w:r w:rsidR="002E4B2A">
          <w:fldChar w:fldCharType="begin">
            <w:fldData xml:space="preserve">PEVuZE5vdGU+PENpdGU+PEF1dGhvcj5Db2xsaW5zPC9BdXRob3I+PFllYXI+MjAxNDwvWWVhcj48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</w:fldData>
          </w:fldChar>
        </w:r>
        <w:r w:rsidR="002E4B2A">
          <w:instrText xml:space="preserve"> ADDIN EN.CITE.DATA </w:instrText>
        </w:r>
        <w:r w:rsidR="002E4B2A">
          <w:fldChar w:fldCharType="end"/>
        </w:r>
        <w:r w:rsidR="002E4B2A" w:rsidRPr="007A6A4A">
          <w:fldChar w:fldCharType="separate"/>
        </w:r>
        <w:r w:rsidR="002E4B2A" w:rsidRPr="00D51D0F">
          <w:rPr>
            <w:rFonts w:ascii="Times New Roman" w:hAnsi="Times New Roman"/>
            <w:noProof/>
            <w:vertAlign w:val="superscript"/>
          </w:rPr>
          <w:t>11-13</w:t>
        </w:r>
        <w:r w:rsidR="002E4B2A" w:rsidRPr="007A6A4A">
          <w:fldChar w:fldCharType="end"/>
        </w:r>
      </w:hyperlink>
      <w:r w:rsidR="000C13A6" w:rsidRPr="007A6A4A">
        <w:t xml:space="preserve"> </w:t>
      </w:r>
      <w:r w:rsidR="000121B1" w:rsidRPr="007A6A4A">
        <w:t>to decreased pH and increased temperature.</w:t>
      </w:r>
      <w:r w:rsidR="002036CF" w:rsidRPr="007A6A4A">
        <w:rPr>
          <w:color w:val="FF0000"/>
        </w:rPr>
        <w:t xml:space="preserve"> </w:t>
      </w:r>
      <w:r w:rsidR="002036CF" w:rsidRPr="007A6A4A">
        <w:t>C</w:t>
      </w:r>
      <w:r w:rsidR="00A44CF3" w:rsidRPr="007A6A4A">
        <w:t xml:space="preserve">ompensatory mechanisms </w:t>
      </w:r>
      <w:r w:rsidR="003A5874" w:rsidRPr="007A6A4A">
        <w:t xml:space="preserve">could be paramount </w:t>
      </w:r>
      <w:r w:rsidR="00A56E4B" w:rsidRPr="007A6A4A">
        <w:t xml:space="preserve">to </w:t>
      </w:r>
      <w:r w:rsidR="00A44CF3" w:rsidRPr="007A6A4A">
        <w:t xml:space="preserve">maintain overall performance of </w:t>
      </w:r>
      <w:r w:rsidR="00A233D3" w:rsidRPr="007A6A4A">
        <w:t>organisms</w:t>
      </w:r>
      <w:r w:rsidR="00A44CF3" w:rsidRPr="007A6A4A">
        <w:t xml:space="preserve"> </w:t>
      </w:r>
      <w:r w:rsidR="00A56E4B" w:rsidRPr="007A6A4A">
        <w:t xml:space="preserve">that </w:t>
      </w:r>
      <w:r w:rsidRPr="007A6A4A">
        <w:t>have limited capacities to alter their geographic</w:t>
      </w:r>
      <w:r w:rsidR="00A56E4B" w:rsidRPr="007A6A4A">
        <w:t xml:space="preserve"> range </w:t>
      </w:r>
      <w:r w:rsidR="00A44CF3" w:rsidRPr="007A6A4A">
        <w:t xml:space="preserve">under future </w:t>
      </w:r>
      <w:r w:rsidRPr="007A6A4A">
        <w:t xml:space="preserve">changed </w:t>
      </w:r>
      <w:r w:rsidR="00A44CF3" w:rsidRPr="007A6A4A">
        <w:t>conditions</w:t>
      </w:r>
      <w:r w:rsidR="000462DC" w:rsidRPr="007A6A4A">
        <w:t xml:space="preserve"> and </w:t>
      </w:r>
      <w:r w:rsidR="00B04871" w:rsidRPr="007A6A4A">
        <w:t>subsequently</w:t>
      </w:r>
      <w:r w:rsidR="000462DC" w:rsidRPr="007A6A4A">
        <w:t xml:space="preserve"> </w:t>
      </w:r>
      <w:r w:rsidR="00A233D3" w:rsidRPr="007A6A4A">
        <w:t>sustain</w:t>
      </w:r>
      <w:r w:rsidR="000462DC" w:rsidRPr="007A6A4A">
        <w:t xml:space="preserve"> their </w:t>
      </w:r>
      <w:r w:rsidR="00A233D3" w:rsidRPr="007A6A4A">
        <w:t xml:space="preserve">key </w:t>
      </w:r>
      <w:r w:rsidR="000462DC" w:rsidRPr="007A6A4A">
        <w:t>ecological functions in our oceans</w:t>
      </w:r>
      <w:hyperlink w:anchor="_ENREF_14" w:tooltip="Leung, 2017 #776" w:history="1">
        <w:r w:rsidR="002E4B2A" w:rsidRPr="007A6A4A">
          <w:fldChar w:fldCharType="begin"/>
        </w:r>
        <w:r w:rsidR="002E4B2A">
          <w:instrText xml:space="preserve"> ADDIN EN.CITE &lt;EndNote&gt;&lt;Cite&gt;&lt;Author&gt;Leung&lt;/Author&gt;&lt;Year&gt;2017&lt;/Year&gt;&lt;RecNum&gt;776&lt;/RecNum&gt;&lt;DisplayText&gt;&lt;style face="superscript" font="Times New Roman"&gt;14&lt;/style&gt;&lt;/DisplayText&gt;&lt;record&gt;&lt;rec-number&gt;776&lt;/rec-number&gt;&lt;foreign-keys&gt;&lt;key app="EN" db-id="aa5wf2v5npws2fea5dz5e0ddsrzfw55rdavr" timestamp="1487276742"&gt;776&lt;/key&gt;&lt;/foreign-keys&gt;&lt;ref-type name="Journal Article"&gt;17&lt;/ref-type&gt;&lt;contributors&gt;&lt;authors&gt;&lt;author&gt;Leung, J. Y. S.&lt;/author&gt;&lt;author&gt;Russell, B. D.&lt;/author&gt;&lt;author&gt;Connell, S. D.&lt;/author&gt;&lt;/authors&gt;&lt;/contributors&gt;&lt;titles&gt;&lt;title&gt;Mineralogical plasticity acts as a compensatory mechanism to the impacts of ocean acidification&lt;/title&gt;&lt;secondary-title&gt;Environmental Science &amp;amp; Technology&lt;/secondary-title&gt;&lt;/titles&gt;&lt;periodical&gt;&lt;full-title&gt;Environmental Science &amp;amp; Technology&lt;/full-title&gt;&lt;abbr-1&gt;Environ. Sci. Technol.&lt;/abbr-1&gt;&lt;abbr-2&gt;Environ Sci Technol&lt;/abbr-2&gt;&lt;/periodical&gt;&lt;pages&gt;2652-2659&lt;/pages&gt;&lt;volume&gt;51&lt;/volume&gt;&lt;number&gt;5&lt;/number&gt;&lt;dates&gt;&lt;year&gt;2017&lt;/year&gt;&lt;pub-dates&gt;&lt;date&gt;2017/02/15&lt;/date&gt;&lt;/pub-dates&gt;&lt;/dates&gt;&lt;publisher&gt;American Chemical Society&lt;/publisher&gt;&lt;isbn&gt;0013-936X&lt;/isbn&gt;&lt;urls&gt;&lt;related-urls&gt;&lt;url&gt;http://dx.doi.org/10.1021/acs.est.6b04709&lt;/url&gt;&lt;/related-urls&gt;&lt;/urls&gt;&lt;electronic-resource-num&gt;10.1021/acs.est.6b04709&lt;/electronic-resource-num&gt;&lt;/record&gt;&lt;/Cite&gt;&lt;/EndNote&gt;</w:instrText>
        </w:r>
        <w:r w:rsidR="002E4B2A" w:rsidRPr="007A6A4A">
          <w:fldChar w:fldCharType="separate"/>
        </w:r>
        <w:r w:rsidR="002E4B2A" w:rsidRPr="00D51D0F">
          <w:rPr>
            <w:rFonts w:ascii="Times New Roman" w:hAnsi="Times New Roman"/>
            <w:noProof/>
            <w:vertAlign w:val="superscript"/>
          </w:rPr>
          <w:t>14</w:t>
        </w:r>
        <w:r w:rsidR="002E4B2A" w:rsidRPr="007A6A4A">
          <w:fldChar w:fldCharType="end"/>
        </w:r>
      </w:hyperlink>
      <w:r w:rsidR="000462DC" w:rsidRPr="007A6A4A">
        <w:t>.</w:t>
      </w:r>
    </w:p>
    <w:p w14:paraId="187466CE" w14:textId="77777777" w:rsidR="00615A78" w:rsidRPr="007A6A4A" w:rsidRDefault="00A7029D" w:rsidP="00287395">
      <w:pPr>
        <w:pStyle w:val="TAMainText"/>
      </w:pPr>
      <w:r w:rsidRPr="007A6A4A">
        <w:t xml:space="preserve">Marine calcifiers are considered the most vulnerable organisms to ocean acidification due to </w:t>
      </w:r>
      <w:r w:rsidR="00AD7A9C" w:rsidRPr="007A6A4A">
        <w:t xml:space="preserve">the reduction in </w:t>
      </w:r>
      <w:r w:rsidRPr="007A6A4A">
        <w:t xml:space="preserve">carbonate ions </w:t>
      </w:r>
      <w:r w:rsidR="00AD7A9C" w:rsidRPr="007A6A4A">
        <w:t>making shell production more difficult and energetically expensive</w:t>
      </w:r>
      <w:r w:rsidR="00CD69C3" w:rsidRPr="007A6A4A">
        <w:fldChar w:fldCharType="begin">
          <w:fldData xml:space="preserve">PEVuZE5vdGU+PENpdGU+PEF1dGhvcj5Eb25leTwvQXV0aG9yPjxZZWFyPjIwMDk8L1llYXI+PFJl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</w:fldData>
        </w:fldChar>
      </w:r>
      <w:r w:rsidR="0016608C">
        <w:instrText xml:space="preserve"> ADDIN EN.CITE </w:instrText>
      </w:r>
      <w:r w:rsidR="0016608C">
        <w:fldChar w:fldCharType="begin">
          <w:fldData xml:space="preserve">PEVuZE5vdGU+PENpdGU+PEF1dGhvcj5Eb25leTwvQXV0aG9yPjxZZWFyPjIwMDk8L1llYXI+PFJl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</w:fldData>
        </w:fldChar>
      </w:r>
      <w:r w:rsidR="0016608C">
        <w:instrText xml:space="preserve"> ADDIN EN.CITE.DATA </w:instrText>
      </w:r>
      <w:r w:rsidR="0016608C">
        <w:fldChar w:fldCharType="end"/>
      </w:r>
      <w:r w:rsidR="00CD69C3" w:rsidRPr="007A6A4A">
        <w:fldChar w:fldCharType="separate"/>
      </w:r>
      <w:hyperlink w:anchor="_ENREF_2" w:tooltip="Doney, 2009 #120" w:history="1">
        <w:r w:rsidR="002E4B2A" w:rsidRPr="0016608C">
          <w:rPr>
            <w:rFonts w:ascii="Times New Roman" w:hAnsi="Times New Roman"/>
            <w:noProof/>
            <w:vertAlign w:val="superscript"/>
          </w:rPr>
          <w:t>2</w:t>
        </w:r>
      </w:hyperlink>
      <w:r w:rsidR="0016608C" w:rsidRPr="0016608C">
        <w:rPr>
          <w:rFonts w:ascii="Times New Roman" w:hAnsi="Times New Roman"/>
          <w:noProof/>
          <w:vertAlign w:val="superscript"/>
        </w:rPr>
        <w:t>,</w:t>
      </w:r>
      <w:hyperlink w:anchor="_ENREF_15" w:tooltip="Byrne, 2013 #117" w:history="1">
        <w:r w:rsidR="002E4B2A" w:rsidRPr="0016608C">
          <w:rPr>
            <w:rFonts w:ascii="Times New Roman" w:hAnsi="Times New Roman"/>
            <w:noProof/>
            <w:vertAlign w:val="superscript"/>
          </w:rPr>
          <w:t>15</w:t>
        </w:r>
      </w:hyperlink>
      <w:r w:rsidR="0016608C" w:rsidRPr="0016608C">
        <w:rPr>
          <w:rFonts w:ascii="Times New Roman" w:hAnsi="Times New Roman"/>
          <w:noProof/>
          <w:vertAlign w:val="superscript"/>
        </w:rPr>
        <w:t>,</w:t>
      </w:r>
      <w:hyperlink w:anchor="_ENREF_16" w:tooltip="Watson, 2012 #166" w:history="1">
        <w:r w:rsidR="002E4B2A" w:rsidRPr="0016608C">
          <w:rPr>
            <w:rFonts w:ascii="Times New Roman" w:hAnsi="Times New Roman"/>
            <w:noProof/>
            <w:vertAlign w:val="superscript"/>
          </w:rPr>
          <w:t>16</w:t>
        </w:r>
      </w:hyperlink>
      <w:r w:rsidR="00CD69C3" w:rsidRPr="007A6A4A">
        <w:fldChar w:fldCharType="end"/>
      </w:r>
      <w:r w:rsidRPr="007A6A4A">
        <w:t xml:space="preserve">. </w:t>
      </w:r>
      <w:r w:rsidR="00615A78" w:rsidRPr="007A6A4A">
        <w:t>The</w:t>
      </w:r>
      <w:r w:rsidR="00526F9C" w:rsidRPr="007A6A4A">
        <w:t xml:space="preserve"> external skeleton</w:t>
      </w:r>
      <w:r w:rsidR="00A50059" w:rsidRPr="007A6A4A">
        <w:t xml:space="preserve"> is crucial for protecting </w:t>
      </w:r>
      <w:r w:rsidR="00D8226B" w:rsidRPr="007A6A4A">
        <w:t>animal tissue</w:t>
      </w:r>
      <w:r w:rsidR="00615A78" w:rsidRPr="007A6A4A">
        <w:t xml:space="preserve"> in shell-bearing organisms</w:t>
      </w:r>
      <w:r w:rsidR="00A50059" w:rsidRPr="007A6A4A">
        <w:t xml:space="preserve"> against predation, infection and loss of bodily fluids</w:t>
      </w:r>
      <w:r w:rsidR="00053E79" w:rsidRPr="007A6A4A">
        <w:fldChar w:fldCharType="begin">
          <w:fldData xml:space="preserve">PEVuZE5vdGU+PENpdGU+PEF1dGhvcj5WZXJtZWlqPC9BdXRob3I+PFllYXI+MTk3NzwvWWVhcj48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</w:fldData>
        </w:fldChar>
      </w:r>
      <w:r w:rsidR="0016608C">
        <w:instrText xml:space="preserve"> ADDIN EN.CITE </w:instrText>
      </w:r>
      <w:r w:rsidR="0016608C">
        <w:fldChar w:fldCharType="begin">
          <w:fldData xml:space="preserve">PEVuZE5vdGU+PENpdGU+PEF1dGhvcj5WZXJtZWlqPC9BdXRob3I+PFllYXI+MTk3NzwvWWVhcj48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</w:fldData>
        </w:fldChar>
      </w:r>
      <w:r w:rsidR="0016608C">
        <w:instrText xml:space="preserve"> ADDIN EN.CITE.DATA </w:instrText>
      </w:r>
      <w:r w:rsidR="0016608C">
        <w:fldChar w:fldCharType="end"/>
      </w:r>
      <w:r w:rsidR="00053E79" w:rsidRPr="007A6A4A">
        <w:fldChar w:fldCharType="separate"/>
      </w:r>
      <w:hyperlink w:anchor="_ENREF_17" w:tooltip="Vermeij, 1977 #660" w:history="1">
        <w:r w:rsidR="002E4B2A" w:rsidRPr="0016608C">
          <w:rPr>
            <w:rFonts w:ascii="Times New Roman" w:hAnsi="Times New Roman"/>
            <w:noProof/>
            <w:vertAlign w:val="superscript"/>
          </w:rPr>
          <w:t>17</w:t>
        </w:r>
      </w:hyperlink>
      <w:r w:rsidR="0016608C" w:rsidRPr="0016608C">
        <w:rPr>
          <w:rFonts w:ascii="Times New Roman" w:hAnsi="Times New Roman"/>
          <w:noProof/>
          <w:vertAlign w:val="superscript"/>
        </w:rPr>
        <w:t>,</w:t>
      </w:r>
      <w:hyperlink w:anchor="_ENREF_18" w:tooltip="Harper, 2012 #107" w:history="1">
        <w:r w:rsidR="002E4B2A" w:rsidRPr="0016608C">
          <w:rPr>
            <w:rFonts w:ascii="Times New Roman" w:hAnsi="Times New Roman"/>
            <w:noProof/>
            <w:vertAlign w:val="superscript"/>
          </w:rPr>
          <w:t>18</w:t>
        </w:r>
      </w:hyperlink>
      <w:r w:rsidR="00053E79" w:rsidRPr="007A6A4A">
        <w:fldChar w:fldCharType="end"/>
      </w:r>
      <w:r w:rsidR="00A50059" w:rsidRPr="007A6A4A">
        <w:t>.</w:t>
      </w:r>
      <w:r w:rsidR="009A50ED" w:rsidRPr="007A6A4A">
        <w:t xml:space="preserve"> A</w:t>
      </w:r>
      <w:r w:rsidR="00615A78" w:rsidRPr="007A6A4A">
        <w:t>ny negative impacts to shell integrity</w:t>
      </w:r>
      <w:r w:rsidR="009A50ED" w:rsidRPr="007A6A4A">
        <w:t>, therefore,</w:t>
      </w:r>
      <w:r w:rsidR="00615A78" w:rsidRPr="007A6A4A">
        <w:t xml:space="preserve"> could compromise its protective function and potentially prove fatal. Shell integrity</w:t>
      </w:r>
      <w:r w:rsidR="009F1C60" w:rsidRPr="007A6A4A">
        <w:t xml:space="preserve"> may</w:t>
      </w:r>
      <w:r w:rsidR="00615A78" w:rsidRPr="007A6A4A">
        <w:t xml:space="preserve"> be affected by erosion from natural scour or attack from shell-bo</w:t>
      </w:r>
      <w:r w:rsidR="00526F9C" w:rsidRPr="007A6A4A">
        <w:t>ring organisms as well as</w:t>
      </w:r>
      <w:r w:rsidR="009C1894" w:rsidRPr="007A6A4A">
        <w:t xml:space="preserve"> dissolution. </w:t>
      </w:r>
      <w:r w:rsidR="009C74E3" w:rsidRPr="007A6A4A">
        <w:t>The calcified shell of all shell-bearing organisms is protected by an outer organic layer, the periostracum</w:t>
      </w:r>
      <w:r w:rsidR="009C74E3" w:rsidRPr="007A6A4A">
        <w:fldChar w:fldCharType="begin"/>
      </w:r>
      <w:r w:rsidR="0016608C">
        <w:instrText xml:space="preserve"> ADDIN EN.CITE &lt;EndNote&gt;&lt;Cite&gt;&lt;Author&gt;Harper&lt;/Author&gt;&lt;Year&gt;1997&lt;/Year&gt;&lt;RecNum&gt;577&lt;/RecNum&gt;&lt;DisplayText&gt;&lt;style face="superscript" font="Times New Roman"&gt;19,20&lt;/style&gt;&lt;/DisplayText&gt;&lt;record&gt;&lt;rec-number&gt;577&lt;/rec-number&gt;&lt;foreign-keys&gt;&lt;key app="EN" db-id="aa5wf2v5npws2fea5dz5e0ddsrzfw55rdavr" timestamp="1457013883"&gt;577&lt;/key&gt;&lt;/foreign-keys&gt;&lt;ref-type name="Journal Article"&gt;17&lt;/ref-type&gt;&lt;contributors&gt;&lt;authors&gt;&lt;author&gt;Harper, E. M.&lt;/author&gt;&lt;/authors&gt;&lt;/contributors&gt;&lt;titles&gt;&lt;title&gt;The molluscan periostracum: an important constraint in bivalve evolution&lt;/title&gt;&lt;secondary-title&gt;Palaeonotology&lt;/secondary-title&gt;&lt;/titles&gt;&lt;periodical&gt;&lt;full-title&gt;Palaeonotology&lt;/full-title&gt;&lt;/periodical&gt;&lt;pages&gt;71-97&lt;/pages&gt;&lt;volume&gt;40&lt;/volume&gt;&lt;dates&gt;&lt;year&gt;1997&lt;/year&gt;&lt;/dates&gt;&lt;urls&gt;&lt;/urls&gt;&lt;/record&gt;&lt;/Cite&gt;&lt;Cite&gt;&lt;Author&gt;Williams&lt;/Author&gt;&lt;Year&gt;1978&lt;/Year&gt;&lt;RecNum&gt;299&lt;/RecNum&gt;&lt;record&gt;&lt;rec-number&gt;299&lt;/rec-number&gt;&lt;foreign-keys&gt;&lt;key app="EN" db-id="aa5wf2v5npws2fea5dz5e0ddsrzfw55rdavr" timestamp="1408381470"&gt;299&lt;/key&gt;&lt;/foreign-keys&gt;&lt;ref-type name="Journal Article"&gt;17&lt;/ref-type&gt;&lt;contributors&gt;&lt;authors&gt;&lt;author&gt;Williams, A.&lt;/author&gt;&lt;author&gt;Mackay, S.&lt;/author&gt;&lt;/authors&gt;&lt;/contributors&gt;&lt;titles&gt;&lt;title&gt;Secretion and ultrastructure of the periostracum of some terebratulide brachiopods&lt;/title&gt;&lt;secondary-title&gt;Proceedings of the Royal Society of London, Series B: Biological Sciences&lt;/secondary-title&gt;&lt;/titles&gt;&lt;periodical&gt;&lt;full-title&gt;Proceedings of the Royal Society of London, Series B: Biological Sciences&lt;/full-title&gt;&lt;abbr-1&gt;Proc. R. Soc. B.&lt;/abbr-1&gt;&lt;abbr-2&gt;Proc R Soc Lond, Ser B: Biol Sci&lt;/abbr-2&gt;&lt;/periodical&gt;&lt;pages&gt;191-209&lt;/pages&gt;&lt;volume&gt;202&lt;/volume&gt;&lt;number&gt;1147&lt;/number&gt;&lt;dates&gt;&lt;year&gt;1978&lt;/year&gt;&lt;/dates&gt;&lt;urls&gt;&lt;/urls&gt;&lt;/record&gt;&lt;/Cite&gt;&lt;/EndNote&gt;</w:instrText>
      </w:r>
      <w:r w:rsidR="009C74E3" w:rsidRPr="007A6A4A">
        <w:fldChar w:fldCharType="separate"/>
      </w:r>
      <w:hyperlink w:anchor="_ENREF_19" w:tooltip="Harper, 1997 #577" w:history="1">
        <w:r w:rsidR="002E4B2A" w:rsidRPr="0016608C">
          <w:rPr>
            <w:rFonts w:ascii="Times New Roman" w:hAnsi="Times New Roman"/>
            <w:noProof/>
            <w:vertAlign w:val="superscript"/>
          </w:rPr>
          <w:t>19</w:t>
        </w:r>
      </w:hyperlink>
      <w:r w:rsidR="0016608C" w:rsidRPr="0016608C">
        <w:rPr>
          <w:rFonts w:ascii="Times New Roman" w:hAnsi="Times New Roman"/>
          <w:noProof/>
          <w:vertAlign w:val="superscript"/>
        </w:rPr>
        <w:t>,</w:t>
      </w:r>
      <w:hyperlink w:anchor="_ENREF_20" w:tooltip="Williams, 1978 #299" w:history="1">
        <w:r w:rsidR="002E4B2A" w:rsidRPr="0016608C">
          <w:rPr>
            <w:rFonts w:ascii="Times New Roman" w:hAnsi="Times New Roman"/>
            <w:noProof/>
            <w:vertAlign w:val="superscript"/>
          </w:rPr>
          <w:t>20</w:t>
        </w:r>
      </w:hyperlink>
      <w:r w:rsidR="009C74E3" w:rsidRPr="007A6A4A">
        <w:fldChar w:fldCharType="end"/>
      </w:r>
      <w:r w:rsidR="009C74E3" w:rsidRPr="007A6A4A">
        <w:t xml:space="preserve">. </w:t>
      </w:r>
      <w:r w:rsidR="00F71521" w:rsidRPr="007A6A4A">
        <w:t>Abrasion of this</w:t>
      </w:r>
      <w:r w:rsidR="00615A78" w:rsidRPr="007A6A4A">
        <w:t xml:space="preserve"> </w:t>
      </w:r>
      <w:r w:rsidR="0019253C" w:rsidRPr="007A6A4A">
        <w:t>prote</w:t>
      </w:r>
      <w:r w:rsidR="0020129F">
        <w:t>ctive layer and subsequently</w:t>
      </w:r>
      <w:r w:rsidR="0019253C" w:rsidRPr="007A6A4A">
        <w:t xml:space="preserve"> inner shell layers naturally</w:t>
      </w:r>
      <w:r w:rsidR="00383D95" w:rsidRPr="007A6A4A">
        <w:t xml:space="preserve"> </w:t>
      </w:r>
      <w:r w:rsidR="0019253C" w:rsidRPr="007A6A4A">
        <w:t>occur</w:t>
      </w:r>
      <w:r w:rsidR="007038FF" w:rsidRPr="007A6A4A">
        <w:t>s</w:t>
      </w:r>
      <w:r w:rsidR="00615A78" w:rsidRPr="007A6A4A">
        <w:t xml:space="preserve"> through </w:t>
      </w:r>
      <w:r w:rsidR="007038FF" w:rsidRPr="007A6A4A">
        <w:t xml:space="preserve">abrasion from suspended inorganic particulate material, </w:t>
      </w:r>
      <w:r w:rsidR="00615A78" w:rsidRPr="007A6A4A">
        <w:t xml:space="preserve">the movement of individuals against each other, </w:t>
      </w:r>
      <w:r w:rsidR="007038FF" w:rsidRPr="007A6A4A">
        <w:t xml:space="preserve">and </w:t>
      </w:r>
      <w:r w:rsidR="00615A78" w:rsidRPr="007A6A4A">
        <w:t xml:space="preserve">with other calcified biota or substrata. </w:t>
      </w:r>
      <w:r w:rsidR="00DA02E4" w:rsidRPr="007A6A4A">
        <w:t>Shell d</w:t>
      </w:r>
      <w:r w:rsidR="004239BB" w:rsidRPr="007A6A4A">
        <w:t xml:space="preserve">issolution </w:t>
      </w:r>
      <w:r w:rsidR="00347302" w:rsidRPr="007A6A4A">
        <w:t>also poses a threat</w:t>
      </w:r>
      <w:r w:rsidR="00DA02E4" w:rsidRPr="007A6A4A">
        <w:t xml:space="preserve"> depending on the solubility</w:t>
      </w:r>
      <w:r w:rsidR="00615A78" w:rsidRPr="007A6A4A">
        <w:t xml:space="preserve"> of the biomineral, the chemical characteristics of the surrounding seawater and </w:t>
      </w:r>
      <w:r w:rsidR="000121B1" w:rsidRPr="007A6A4A">
        <w:t>metabolic by-</w:t>
      </w:r>
      <w:r w:rsidR="00615A78" w:rsidRPr="007A6A4A">
        <w:t>products released by the adhering biofilm</w:t>
      </w:r>
      <w:r w:rsidR="004835F5" w:rsidRPr="007A6A4A">
        <w:fldChar w:fldCharType="begin">
          <w:fldData xml:space="preserve">PEVuZE5vdGU+PENpdGU+PEF1dGhvcj5OaWVuaHVpczwvQXV0aG9yPjxZZWFyPjIwMTA8L1llYXI+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</w:fldData>
        </w:fldChar>
      </w:r>
      <w:r w:rsidR="0016608C">
        <w:instrText xml:space="preserve"> ADDIN EN.CITE </w:instrText>
      </w:r>
      <w:r w:rsidR="0016608C">
        <w:fldChar w:fldCharType="begin">
          <w:fldData xml:space="preserve">PEVuZE5vdGU+PENpdGU+PEF1dGhvcj5OaWVuaHVpczwvQXV0aG9yPjxZZWFyPjIwMTA8L1llYXI+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</w:fldData>
        </w:fldChar>
      </w:r>
      <w:r w:rsidR="0016608C">
        <w:instrText xml:space="preserve"> ADDIN EN.CITE.DATA </w:instrText>
      </w:r>
      <w:r w:rsidR="0016608C">
        <w:fldChar w:fldCharType="end"/>
      </w:r>
      <w:r w:rsidR="004835F5" w:rsidRPr="007A6A4A">
        <w:fldChar w:fldCharType="separate"/>
      </w:r>
      <w:hyperlink w:anchor="_ENREF_21" w:tooltip="Nienhuis, 2010 #157" w:history="1">
        <w:r w:rsidR="002E4B2A" w:rsidRPr="0016608C">
          <w:rPr>
            <w:rFonts w:ascii="Times New Roman" w:hAnsi="Times New Roman"/>
            <w:noProof/>
            <w:vertAlign w:val="superscript"/>
          </w:rPr>
          <w:t>21</w:t>
        </w:r>
      </w:hyperlink>
      <w:r w:rsidR="0016608C" w:rsidRPr="0016608C">
        <w:rPr>
          <w:rFonts w:ascii="Times New Roman" w:hAnsi="Times New Roman"/>
          <w:noProof/>
          <w:vertAlign w:val="superscript"/>
        </w:rPr>
        <w:t>,</w:t>
      </w:r>
      <w:hyperlink w:anchor="_ENREF_22" w:tooltip="Bausch, 2018 #906" w:history="1">
        <w:r w:rsidR="002E4B2A" w:rsidRPr="0016608C">
          <w:rPr>
            <w:rFonts w:ascii="Times New Roman" w:hAnsi="Times New Roman"/>
            <w:noProof/>
            <w:vertAlign w:val="superscript"/>
          </w:rPr>
          <w:t>22</w:t>
        </w:r>
      </w:hyperlink>
      <w:r w:rsidR="004835F5" w:rsidRPr="007A6A4A">
        <w:fldChar w:fldCharType="end"/>
      </w:r>
      <w:r w:rsidR="00347302" w:rsidRPr="007A6A4A">
        <w:t xml:space="preserve">. </w:t>
      </w:r>
      <w:r w:rsidR="008F3E33" w:rsidRPr="007A6A4A">
        <w:t>Predicted environmental conditions for 2100</w:t>
      </w:r>
      <w:r w:rsidR="00347302" w:rsidRPr="007A6A4A">
        <w:t xml:space="preserve"> </w:t>
      </w:r>
      <w:r w:rsidR="008F3E33" w:rsidRPr="007A6A4A">
        <w:t>will shift surface seawater carbonate chemistry to favour CaCO</w:t>
      </w:r>
      <w:r w:rsidR="008F3E33" w:rsidRPr="00AA11D5">
        <w:rPr>
          <w:rFonts w:ascii="Times New Roman" w:hAnsi="Times New Roman"/>
          <w:vertAlign w:val="subscript"/>
        </w:rPr>
        <w:t>3</w:t>
      </w:r>
      <w:r w:rsidR="008F3E33" w:rsidRPr="007A6A4A">
        <w:t xml:space="preserve"> dissolution, which could exacerbate the </w:t>
      </w:r>
      <w:r w:rsidR="009F1C60" w:rsidRPr="007A6A4A">
        <w:t xml:space="preserve">loss of </w:t>
      </w:r>
      <w:r w:rsidR="008F3E33" w:rsidRPr="007A6A4A">
        <w:t>shell integrity of marine calcifiers</w:t>
      </w:r>
      <w:r w:rsidR="00DD2E78" w:rsidRPr="007A6A4A">
        <w:t>.</w:t>
      </w:r>
      <w:r w:rsidR="008F3E33" w:rsidRPr="007A6A4A">
        <w:t xml:space="preserve"> </w:t>
      </w:r>
    </w:p>
    <w:p w14:paraId="44989FB6" w14:textId="77777777" w:rsidR="00615A78" w:rsidRPr="007A6A4A" w:rsidRDefault="009F1C60" w:rsidP="00287395">
      <w:pPr>
        <w:pStyle w:val="TAMainText"/>
      </w:pPr>
      <w:r w:rsidRPr="007A6A4A">
        <w:t>C</w:t>
      </w:r>
      <w:r w:rsidR="00DE7295" w:rsidRPr="007A6A4A">
        <w:t>ompensatory mechanisms</w:t>
      </w:r>
      <w:r w:rsidR="00400BE7" w:rsidRPr="007A6A4A">
        <w:t xml:space="preserve"> </w:t>
      </w:r>
      <w:r w:rsidRPr="007A6A4A">
        <w:t>may</w:t>
      </w:r>
      <w:r w:rsidR="00B53A2F" w:rsidRPr="007A6A4A">
        <w:t xml:space="preserve"> </w:t>
      </w:r>
      <w:r w:rsidR="00A92EAA" w:rsidRPr="007A6A4A">
        <w:t>counteract</w:t>
      </w:r>
      <w:r w:rsidR="00B53A2F" w:rsidRPr="007A6A4A">
        <w:t xml:space="preserve"> deleterious ocean acidification and warming</w:t>
      </w:r>
      <w:r w:rsidRPr="007A6A4A">
        <w:t xml:space="preserve"> </w:t>
      </w:r>
      <w:r w:rsidR="00A21827" w:rsidRPr="007A6A4A">
        <w:t>effects on</w:t>
      </w:r>
      <w:r w:rsidRPr="007A6A4A">
        <w:t xml:space="preserve"> organism</w:t>
      </w:r>
      <w:r w:rsidR="00A21827" w:rsidRPr="007A6A4A">
        <w:t>s</w:t>
      </w:r>
      <w:r w:rsidR="00B53A2F" w:rsidRPr="007A6A4A">
        <w:t>.</w:t>
      </w:r>
      <w:r w:rsidR="00B53A2F" w:rsidRPr="007A6A4A">
        <w:rPr>
          <w:color w:val="FF0000"/>
        </w:rPr>
        <w:t xml:space="preserve"> </w:t>
      </w:r>
      <w:r w:rsidR="00697342" w:rsidRPr="007A6A4A">
        <w:t xml:space="preserve">For these to succeed, the compensatory mechanism </w:t>
      </w:r>
      <w:r w:rsidR="00C141E1" w:rsidRPr="007A6A4A">
        <w:t>must</w:t>
      </w:r>
      <w:r w:rsidR="00697342" w:rsidRPr="007A6A4A">
        <w:t xml:space="preserve"> occur </w:t>
      </w:r>
      <w:r w:rsidR="00563558" w:rsidRPr="007A6A4A">
        <w:t>at a faster rate</w:t>
      </w:r>
      <w:r w:rsidR="00697342" w:rsidRPr="007A6A4A">
        <w:t xml:space="preserve"> than </w:t>
      </w:r>
      <w:r w:rsidR="00563558" w:rsidRPr="007A6A4A">
        <w:t xml:space="preserve">that of </w:t>
      </w:r>
      <w:r w:rsidR="00697342" w:rsidRPr="007A6A4A">
        <w:t>the deleterious effect</w:t>
      </w:r>
      <w:r w:rsidR="00230C5F" w:rsidRPr="007A6A4A">
        <w:t xml:space="preserve"> </w:t>
      </w:r>
      <w:r w:rsidRPr="007A6A4A">
        <w:t>to</w:t>
      </w:r>
      <w:r w:rsidR="00230C5F" w:rsidRPr="007A6A4A">
        <w:t xml:space="preserve"> provide </w:t>
      </w:r>
      <w:r w:rsidR="00A21827" w:rsidRPr="007A6A4A">
        <w:t>successful protection</w:t>
      </w:r>
      <w:r w:rsidR="00697342" w:rsidRPr="007A6A4A">
        <w:t>.</w:t>
      </w:r>
      <w:r w:rsidR="00697342" w:rsidRPr="007A6A4A">
        <w:rPr>
          <w:color w:val="FF0000"/>
        </w:rPr>
        <w:t xml:space="preserve"> </w:t>
      </w:r>
      <w:r w:rsidR="00615A78" w:rsidRPr="007A6A4A">
        <w:t>Phenotypic plasticity of shell morphology has been reported in shelled organisms in response to the presence of predators</w:t>
      </w:r>
      <w:hyperlink w:anchor="_ENREF_23" w:tooltip="Freeman, 2006 #590" w:history="1">
        <w:r w:rsidR="002E4B2A" w:rsidRPr="007A6A4A">
          <w:fldChar w:fldCharType="begin"/>
        </w:r>
        <w:r w:rsidR="002E4B2A">
          <w:instrText xml:space="preserve"> ADDIN EN.CITE &lt;EndNote&gt;&lt;Cite&gt;&lt;Author&gt;Freeman&lt;/Author&gt;&lt;Year&gt;2006&lt;/Year&gt;&lt;RecNum&gt;590&lt;/RecNum&gt;&lt;DisplayText&gt;&lt;style face="superscript" font="Times New Roman"&gt;23&lt;/style&gt;&lt;/DisplayText&gt;&lt;record&gt;&lt;rec-number&gt;590&lt;/rec-number&gt;&lt;foreign-keys&gt;&lt;key app="EN" db-id="aa5wf2v5npws2fea5dz5e0ddsrzfw55rdavr" timestamp="1457537208"&gt;590&lt;/key&gt;&lt;/foreign-keys&gt;&lt;ref-type name="Journal Article"&gt;17&lt;/ref-type&gt;&lt;contributors&gt;&lt;authors&gt;&lt;author&gt;Freeman, A. S.&lt;/author&gt;&lt;author&gt;Byers, J. E.&lt;/author&gt;&lt;/authors&gt;&lt;/contributors&gt;&lt;titles&gt;&lt;title&gt;Divergent induced responses to an invasive predator in marine mussel populations&lt;/title&gt;&lt;secondary-title&gt;Science&lt;/secondary-title&gt;&lt;/titles&gt;&lt;periodical&gt;&lt;full-title&gt;Science&lt;/full-title&gt;&lt;abbr-1&gt;Science&lt;/abbr-1&gt;&lt;abbr-2&gt;Science&lt;/abbr-2&gt;&lt;/periodical&gt;&lt;pages&gt;831-834&lt;/pages&gt;&lt;volume&gt;313&lt;/volume&gt;&lt;dates&gt;&lt;year&gt;2006&lt;/year&gt;&lt;/dates&gt;&lt;urls&gt;&lt;/urls&gt;&lt;/record&gt;&lt;/Cite&gt;&lt;/EndNote&gt;</w:instrText>
        </w:r>
        <w:r w:rsidR="002E4B2A" w:rsidRPr="007A6A4A">
          <w:fldChar w:fldCharType="separate"/>
        </w:r>
        <w:r w:rsidR="002E4B2A" w:rsidRPr="00CA7287">
          <w:rPr>
            <w:rFonts w:ascii="Times New Roman" w:hAnsi="Times New Roman"/>
            <w:noProof/>
            <w:vertAlign w:val="superscript"/>
          </w:rPr>
          <w:t>23</w:t>
        </w:r>
        <w:r w:rsidR="002E4B2A" w:rsidRPr="007A6A4A">
          <w:fldChar w:fldCharType="end"/>
        </w:r>
      </w:hyperlink>
      <w:r w:rsidR="0094773C" w:rsidRPr="007A6A4A">
        <w:t xml:space="preserve"> </w:t>
      </w:r>
      <w:r w:rsidR="000B0B71">
        <w:t>and</w:t>
      </w:r>
      <w:r w:rsidR="00615A78" w:rsidRPr="007A6A4A">
        <w:t xml:space="preserve"> changing environmental conditions</w:t>
      </w:r>
      <w:r w:rsidR="00B04871" w:rsidRPr="007A6A4A">
        <w:fldChar w:fldCharType="begin">
          <w:fldData xml:space="preserve">PEVuZE5vdGU+PENpdGU+PEF1dGhvcj5MZXVuZzwvQXV0aG9yPjxZZWFyPjIwMTc8L1llYXI+PFJl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</w:fldData>
        </w:fldChar>
      </w:r>
      <w:r w:rsidR="0016608C">
        <w:instrText xml:space="preserve"> ADDIN EN.CITE </w:instrText>
      </w:r>
      <w:r w:rsidR="0016608C">
        <w:fldChar w:fldCharType="begin">
          <w:fldData xml:space="preserve">PEVuZE5vdGU+PENpdGU+PEF1dGhvcj5MZXVuZzwvQXV0aG9yPjxZZWFyPjIwMTc8L1llYXI+PFJl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</w:fldData>
        </w:fldChar>
      </w:r>
      <w:r w:rsidR="0016608C">
        <w:instrText xml:space="preserve"> ADDIN EN.CITE.DATA </w:instrText>
      </w:r>
      <w:r w:rsidR="0016608C">
        <w:fldChar w:fldCharType="end"/>
      </w:r>
      <w:r w:rsidR="00B04871" w:rsidRPr="007A6A4A">
        <w:fldChar w:fldCharType="separate"/>
      </w:r>
      <w:hyperlink w:anchor="_ENREF_14" w:tooltip="Leung, 2017 #776" w:history="1">
        <w:r w:rsidR="002E4B2A" w:rsidRPr="0016608C">
          <w:rPr>
            <w:rFonts w:ascii="Times New Roman" w:hAnsi="Times New Roman"/>
            <w:noProof/>
            <w:vertAlign w:val="superscript"/>
          </w:rPr>
          <w:t>14</w:t>
        </w:r>
      </w:hyperlink>
      <w:r w:rsidR="0016608C" w:rsidRPr="0016608C">
        <w:rPr>
          <w:rFonts w:ascii="Times New Roman" w:hAnsi="Times New Roman"/>
          <w:noProof/>
          <w:vertAlign w:val="superscript"/>
        </w:rPr>
        <w:t>,</w:t>
      </w:r>
      <w:hyperlink w:anchor="_ENREF_24" w:tooltip="Peyer, 2010 #595" w:history="1">
        <w:r w:rsidR="002E4B2A" w:rsidRPr="0016608C">
          <w:rPr>
            <w:rFonts w:ascii="Times New Roman" w:hAnsi="Times New Roman"/>
            <w:noProof/>
            <w:vertAlign w:val="superscript"/>
          </w:rPr>
          <w:t>24-26</w:t>
        </w:r>
      </w:hyperlink>
      <w:r w:rsidR="00B04871" w:rsidRPr="007A6A4A">
        <w:fldChar w:fldCharType="end"/>
      </w:r>
      <w:r w:rsidR="00615A78" w:rsidRPr="007A6A4A">
        <w:t xml:space="preserve">. These </w:t>
      </w:r>
      <w:r w:rsidR="008553EB" w:rsidRPr="007A6A4A">
        <w:t xml:space="preserve">include shell thickening, </w:t>
      </w:r>
      <w:r w:rsidR="00615A78" w:rsidRPr="007A6A4A">
        <w:t xml:space="preserve">production of a more rotund shell </w:t>
      </w:r>
      <w:r w:rsidR="008553EB" w:rsidRPr="007A6A4A">
        <w:t xml:space="preserve">and increased shell growth </w:t>
      </w:r>
      <w:r w:rsidR="0029157F" w:rsidRPr="007A6A4A">
        <w:t xml:space="preserve">rates </w:t>
      </w:r>
      <w:r w:rsidR="008553EB" w:rsidRPr="007A6A4A">
        <w:t xml:space="preserve">through </w:t>
      </w:r>
      <w:r w:rsidR="00B861C1" w:rsidRPr="007A6A4A">
        <w:t xml:space="preserve">plasticity </w:t>
      </w:r>
      <w:r w:rsidR="009503B8">
        <w:t xml:space="preserve">in producing </w:t>
      </w:r>
      <w:r w:rsidR="00382096" w:rsidRPr="007A6A4A">
        <w:t>differe</w:t>
      </w:r>
      <w:r w:rsidR="00CA7287">
        <w:t>nt calcium carbonate polymorphs</w:t>
      </w:r>
      <w:r w:rsidR="00346A6F" w:rsidRPr="007A6A4A">
        <w:fldChar w:fldCharType="begin">
          <w:fldData xml:space="preserve">PEVuZE5vdGU+PENpdGU+PEF1dGhvcj5UZWxlc2NhPC9BdXRob3I+PFllYXI+MjAxODwvWWVhcj48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</w:fldData>
        </w:fldChar>
      </w:r>
      <w:r w:rsidR="0016608C">
        <w:instrText xml:space="preserve"> ADDIN EN.CITE </w:instrText>
      </w:r>
      <w:r w:rsidR="0016608C">
        <w:fldChar w:fldCharType="begin">
          <w:fldData xml:space="preserve">PEVuZE5vdGU+PENpdGU+PEF1dGhvcj5UZWxlc2NhPC9BdXRob3I+PFllYXI+MjAxODwvWWVhcj48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</w:fldData>
        </w:fldChar>
      </w:r>
      <w:r w:rsidR="0016608C">
        <w:instrText xml:space="preserve"> ADDIN EN.CITE.DATA </w:instrText>
      </w:r>
      <w:r w:rsidR="0016608C">
        <w:fldChar w:fldCharType="end"/>
      </w:r>
      <w:r w:rsidR="00346A6F" w:rsidRPr="007A6A4A">
        <w:fldChar w:fldCharType="separate"/>
      </w:r>
      <w:hyperlink w:anchor="_ENREF_14" w:tooltip="Leung, 2017 #776" w:history="1">
        <w:r w:rsidR="002E4B2A" w:rsidRPr="0016608C">
          <w:rPr>
            <w:rFonts w:ascii="Times New Roman" w:hAnsi="Times New Roman"/>
            <w:noProof/>
            <w:vertAlign w:val="superscript"/>
          </w:rPr>
          <w:t>14</w:t>
        </w:r>
      </w:hyperlink>
      <w:r w:rsidR="0016608C" w:rsidRPr="0016608C">
        <w:rPr>
          <w:rFonts w:ascii="Times New Roman" w:hAnsi="Times New Roman"/>
          <w:noProof/>
          <w:vertAlign w:val="superscript"/>
        </w:rPr>
        <w:t>,</w:t>
      </w:r>
      <w:hyperlink w:anchor="_ENREF_23" w:tooltip="Freeman, 2006 #590" w:history="1">
        <w:r w:rsidR="002E4B2A" w:rsidRPr="0016608C">
          <w:rPr>
            <w:rFonts w:ascii="Times New Roman" w:hAnsi="Times New Roman"/>
            <w:noProof/>
            <w:vertAlign w:val="superscript"/>
          </w:rPr>
          <w:t>23-29</w:t>
        </w:r>
      </w:hyperlink>
      <w:r w:rsidR="00346A6F" w:rsidRPr="007A6A4A">
        <w:fldChar w:fldCharType="end"/>
      </w:r>
      <w:r w:rsidR="00CA7287">
        <w:t xml:space="preserve">. </w:t>
      </w:r>
      <w:r w:rsidR="00615A78" w:rsidRPr="007A6A4A">
        <w:t>Production of a thicker periostracum could also withstand more wear and deter dissolution</w:t>
      </w:r>
      <w:hyperlink w:anchor="_ENREF_30" w:tooltip="Telesca, 2018 #1015" w:history="1">
        <w:r w:rsidR="002E4B2A" w:rsidRPr="007A6A4A">
          <w:fldChar w:fldCharType="begin"/>
        </w:r>
        <w:r w:rsidR="002E4B2A">
          <w:instrText xml:space="preserve"> ADDIN EN.CITE &lt;EndNote&gt;&lt;Cite&gt;&lt;Author&gt;Telesca&lt;/Author&gt;&lt;Year&gt;2018&lt;/Year&gt;&lt;RecNum&gt;1015&lt;/RecNum&gt;&lt;DisplayText&gt;&lt;style face="superscript" font="Times New Roman"&gt;30&lt;/style&gt;&lt;/DisplayText&gt;&lt;record&gt;&lt;rec-number&gt;1015&lt;/rec-number&gt;&lt;foreign-keys&gt;&lt;key app="EN" db-id="aa5wf2v5npws2fea5dz5e0ddsrzfw55rdavr" timestamp="1535824141"&gt;1015&lt;/key&gt;&lt;key app="ENWeb" db-id=""&gt;0&lt;/key&gt;&lt;/foreign-keys&gt;&lt;ref-type name="Journal Article"&gt;17&lt;/ref-type&gt;&lt;contributors&gt;&lt;authors&gt;&lt;author&gt;Telesca, L.&lt;/author&gt;&lt;author&gt;Peck, L. S.&lt;/author&gt;&lt;author&gt;Sanders, T.&lt;/author&gt;&lt;author&gt;Thyrring, J.&lt;/author&gt;&lt;author&gt;Sejr, M. K.&lt;/author&gt;&lt;author&gt;Harper, E. M.&lt;/author&gt;&lt;/authors&gt;&lt;/contributors&gt;&lt;titles&gt;&lt;title&gt;Plasticity and environmental heterogeneity predict geographic resilience patterns of foundation species to future change&lt;/title&gt;&lt;secondary-title&gt;bioRxiv&lt;/secondary-title&gt;&lt;/titles&gt;&lt;periodical&gt;&lt;full-title&gt;bioRxiv&lt;/full-title&gt;&lt;/periodical&gt;&lt;dates&gt;&lt;year&gt;2018&lt;/year&gt;&lt;/dates&gt;&lt;urls&gt;&lt;/urls&gt;&lt;electronic-resource-num&gt;10.1101/401588&lt;/electronic-resource-num&gt;&lt;/record&gt;&lt;/Cite&gt;&lt;/EndNote&gt;</w:instrText>
        </w:r>
        <w:r w:rsidR="002E4B2A" w:rsidRPr="007A6A4A">
          <w:fldChar w:fldCharType="separate"/>
        </w:r>
        <w:r w:rsidR="002E4B2A" w:rsidRPr="00CA7287">
          <w:rPr>
            <w:rFonts w:ascii="Times New Roman" w:hAnsi="Times New Roman"/>
            <w:noProof/>
            <w:vertAlign w:val="superscript"/>
          </w:rPr>
          <w:t>30</w:t>
        </w:r>
        <w:r w:rsidR="002E4B2A" w:rsidRPr="007A6A4A">
          <w:fldChar w:fldCharType="end"/>
        </w:r>
      </w:hyperlink>
      <w:r w:rsidR="00615A78" w:rsidRPr="007A6A4A">
        <w:t xml:space="preserve">. </w:t>
      </w:r>
      <w:r w:rsidRPr="007A6A4A">
        <w:t>Periostracum loss or s</w:t>
      </w:r>
      <w:r w:rsidR="00697342" w:rsidRPr="007A6A4A">
        <w:t>hell dissolution at the external surface</w:t>
      </w:r>
      <w:r w:rsidR="00F9573D" w:rsidRPr="007A6A4A">
        <w:t xml:space="preserve"> far away from the secretory tissue</w:t>
      </w:r>
      <w:r w:rsidR="00697342" w:rsidRPr="007A6A4A">
        <w:t xml:space="preserve"> cannot be </w:t>
      </w:r>
      <w:r w:rsidR="00F9573D" w:rsidRPr="007A6A4A">
        <w:t xml:space="preserve">directly repaired </w:t>
      </w:r>
      <w:r w:rsidR="003B305C" w:rsidRPr="007A6A4A">
        <w:t>by the organism.</w:t>
      </w:r>
      <w:r w:rsidR="00697342" w:rsidRPr="007A6A4A">
        <w:t xml:space="preserve"> </w:t>
      </w:r>
      <w:r w:rsidR="003B305C" w:rsidRPr="007A6A4A">
        <w:t>C</w:t>
      </w:r>
      <w:r w:rsidR="00284F29" w:rsidRPr="007A6A4A">
        <w:t xml:space="preserve">ompensatory mechanisms such as </w:t>
      </w:r>
      <w:r w:rsidR="00F9573D" w:rsidRPr="007A6A4A">
        <w:t>induced thickening</w:t>
      </w:r>
      <w:r w:rsidR="003B305C" w:rsidRPr="007A6A4A">
        <w:t>, however,</w:t>
      </w:r>
      <w:r w:rsidR="00284F29" w:rsidRPr="007A6A4A">
        <w:t xml:space="preserve"> could counteract </w:t>
      </w:r>
      <w:r w:rsidR="00697342" w:rsidRPr="007A6A4A">
        <w:t>this potentially fatal effect of ocean acidification</w:t>
      </w:r>
      <w:r w:rsidR="00284F29" w:rsidRPr="007A6A4A">
        <w:t>.</w:t>
      </w:r>
      <w:r w:rsidR="00697342" w:rsidRPr="007A6A4A">
        <w:rPr>
          <w:color w:val="FF0000"/>
        </w:rPr>
        <w:t xml:space="preserve"> </w:t>
      </w:r>
    </w:p>
    <w:p w14:paraId="2E33EFC5" w14:textId="77777777" w:rsidR="00615A78" w:rsidRPr="007A6A4A" w:rsidRDefault="007E12EF" w:rsidP="00556F78">
      <w:pPr>
        <w:pStyle w:val="TAMainText"/>
        <w:rPr>
          <w:i/>
        </w:rPr>
      </w:pPr>
      <w:r w:rsidRPr="007A6A4A">
        <w:t>Brachiopod</w:t>
      </w:r>
      <w:r w:rsidR="00400BE7" w:rsidRPr="007A6A4A">
        <w:t>s</w:t>
      </w:r>
      <w:r w:rsidR="00BD078C" w:rsidRPr="007A6A4A">
        <w:t xml:space="preserve"> are one of the m</w:t>
      </w:r>
      <w:r w:rsidR="00DE4952">
        <w:t>ost calcium-carbonate-</w:t>
      </w:r>
      <w:r w:rsidR="00BD078C" w:rsidRPr="007A6A4A">
        <w:t>dependent groups of marine animals because their calcareous skeleton and other support structures make up &gt; 90% of their dry mass</w:t>
      </w:r>
      <w:r w:rsidR="00BD078C" w:rsidRPr="007A6A4A">
        <w:fldChar w:fldCharType="begin">
          <w:fldData xml:space="preserve">PEVuZE5vdGU+PENpdGU+PEF1dGhvcj5QZWNrPC9BdXRob3I+PFllYXI+MTk5MzwvWWVhcj48UmVj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</w:fldData>
        </w:fldChar>
      </w:r>
      <w:r w:rsidR="0016608C">
        <w:instrText xml:space="preserve"> ADDIN EN.CITE </w:instrText>
      </w:r>
      <w:r w:rsidR="0016608C">
        <w:fldChar w:fldCharType="begin">
          <w:fldData xml:space="preserve">PEVuZE5vdGU+PENpdGU+PEF1dGhvcj5QZWNrPC9BdXRob3I+PFllYXI+MTk5MzwvWWVhcj48UmVj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</w:fldData>
        </w:fldChar>
      </w:r>
      <w:r w:rsidR="0016608C">
        <w:instrText xml:space="preserve"> ADDIN EN.CITE.DATA </w:instrText>
      </w:r>
      <w:r w:rsidR="0016608C">
        <w:fldChar w:fldCharType="end"/>
      </w:r>
      <w:r w:rsidR="00BD078C" w:rsidRPr="007A6A4A">
        <w:fldChar w:fldCharType="separate"/>
      </w:r>
      <w:hyperlink w:anchor="_ENREF_31" w:tooltip="Peck, 1993 #45" w:history="1">
        <w:r w:rsidR="002E4B2A" w:rsidRPr="0016608C">
          <w:rPr>
            <w:rFonts w:ascii="Times New Roman" w:hAnsi="Times New Roman"/>
            <w:noProof/>
            <w:vertAlign w:val="superscript"/>
          </w:rPr>
          <w:t>31</w:t>
        </w:r>
      </w:hyperlink>
      <w:r w:rsidR="0016608C" w:rsidRPr="0016608C">
        <w:rPr>
          <w:rFonts w:ascii="Times New Roman" w:hAnsi="Times New Roman"/>
          <w:noProof/>
          <w:vertAlign w:val="superscript"/>
        </w:rPr>
        <w:t>,</w:t>
      </w:r>
      <w:hyperlink w:anchor="_ENREF_32" w:tooltip="Peck, 2008 #48" w:history="1">
        <w:r w:rsidR="002E4B2A" w:rsidRPr="0016608C">
          <w:rPr>
            <w:rFonts w:ascii="Times New Roman" w:hAnsi="Times New Roman"/>
            <w:noProof/>
            <w:vertAlign w:val="superscript"/>
          </w:rPr>
          <w:t>32</w:t>
        </w:r>
      </w:hyperlink>
      <w:r w:rsidR="00BD078C" w:rsidRPr="007A6A4A">
        <w:fldChar w:fldCharType="end"/>
      </w:r>
      <w:r w:rsidR="00BD078C" w:rsidRPr="007A6A4A">
        <w:t xml:space="preserve">. </w:t>
      </w:r>
      <w:r w:rsidR="009A0169" w:rsidRPr="007A6A4A">
        <w:t xml:space="preserve">Rhynchonelliform brachiopods possess a low-magnesium calcite shell </w:t>
      </w:r>
      <w:r w:rsidR="005905B8" w:rsidRPr="007A6A4A">
        <w:t>consisting</w:t>
      </w:r>
      <w:r w:rsidR="00BD078C" w:rsidRPr="007A6A4A">
        <w:t xml:space="preserve"> of the periostracum underlain by </w:t>
      </w:r>
      <w:r w:rsidR="00A867B8" w:rsidRPr="007A6A4A">
        <w:t>two biomineralised inner layers;</w:t>
      </w:r>
      <w:r w:rsidR="00BD078C" w:rsidRPr="007A6A4A">
        <w:t xml:space="preserve"> the </w:t>
      </w:r>
      <w:r w:rsidR="00F9573D" w:rsidRPr="007A6A4A">
        <w:t xml:space="preserve">thin </w:t>
      </w:r>
      <w:r w:rsidR="00A867B8" w:rsidRPr="007A6A4A">
        <w:t xml:space="preserve">nanocrystalline </w:t>
      </w:r>
      <w:r w:rsidR="00BD078C" w:rsidRPr="007A6A4A">
        <w:t>primary</w:t>
      </w:r>
      <w:r w:rsidR="00A867B8" w:rsidRPr="007A6A4A">
        <w:t xml:space="preserve"> layer</w:t>
      </w:r>
      <w:r w:rsidR="00BD078C" w:rsidRPr="007A6A4A">
        <w:t xml:space="preserve"> and </w:t>
      </w:r>
      <w:r w:rsidR="00A867B8" w:rsidRPr="007A6A4A">
        <w:t xml:space="preserve">the </w:t>
      </w:r>
      <w:r w:rsidR="00F9573D" w:rsidRPr="007A6A4A">
        <w:t xml:space="preserve">generally much thicker </w:t>
      </w:r>
      <w:r w:rsidR="00A867B8" w:rsidRPr="007A6A4A">
        <w:t>fibrous secondary layer</w:t>
      </w:r>
      <w:r w:rsidR="00BD078C" w:rsidRPr="007A6A4A">
        <w:fldChar w:fldCharType="begin">
          <w:fldData xml:space="preserve">PEVuZE5vdGU+PENpdGU+PEF1dGhvcj5XaWxsaWFtczwvQXV0aG9yPjxZZWFyPjE5OTc8L1llYXI+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</w:fldData>
        </w:fldChar>
      </w:r>
      <w:r w:rsidR="0016608C">
        <w:instrText xml:space="preserve"> ADDIN EN.CITE </w:instrText>
      </w:r>
      <w:r w:rsidR="0016608C">
        <w:fldChar w:fldCharType="begin">
          <w:fldData xml:space="preserve">PEVuZE5vdGU+PENpdGU+PEF1dGhvcj5XaWxsaWFtczwvQXV0aG9yPjxZZWFyPjE5OTc8L1llYXI+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</w:fldData>
        </w:fldChar>
      </w:r>
      <w:r w:rsidR="0016608C">
        <w:instrText xml:space="preserve"> ADDIN EN.CITE.DATA </w:instrText>
      </w:r>
      <w:r w:rsidR="0016608C">
        <w:fldChar w:fldCharType="end"/>
      </w:r>
      <w:r w:rsidR="00BD078C" w:rsidRPr="007A6A4A">
        <w:fldChar w:fldCharType="separate"/>
      </w:r>
      <w:hyperlink w:anchor="_ENREF_33" w:tooltip="Williams, 1997 #720" w:history="1">
        <w:r w:rsidR="002E4B2A" w:rsidRPr="0016608C">
          <w:rPr>
            <w:rFonts w:ascii="Times New Roman" w:hAnsi="Times New Roman"/>
            <w:noProof/>
            <w:vertAlign w:val="superscript"/>
          </w:rPr>
          <w:t>33</w:t>
        </w:r>
      </w:hyperlink>
      <w:r w:rsidR="0016608C" w:rsidRPr="0016608C">
        <w:rPr>
          <w:rFonts w:ascii="Times New Roman" w:hAnsi="Times New Roman"/>
          <w:noProof/>
          <w:vertAlign w:val="superscript"/>
        </w:rPr>
        <w:t>,</w:t>
      </w:r>
      <w:hyperlink w:anchor="_ENREF_34" w:tooltip="Goetz, 2009 #240" w:history="1">
        <w:r w:rsidR="002E4B2A" w:rsidRPr="0016608C">
          <w:rPr>
            <w:rFonts w:ascii="Times New Roman" w:hAnsi="Times New Roman"/>
            <w:noProof/>
            <w:vertAlign w:val="superscript"/>
          </w:rPr>
          <w:t>34</w:t>
        </w:r>
      </w:hyperlink>
      <w:r w:rsidR="00BD078C" w:rsidRPr="007A6A4A">
        <w:fldChar w:fldCharType="end"/>
      </w:r>
      <w:r w:rsidR="00BD078C" w:rsidRPr="007A6A4A">
        <w:t>.</w:t>
      </w:r>
      <w:r w:rsidR="00BD078C" w:rsidRPr="007A6A4A">
        <w:rPr>
          <w:color w:val="FF0000"/>
        </w:rPr>
        <w:t xml:space="preserve"> </w:t>
      </w:r>
      <w:r w:rsidR="00F9573D" w:rsidRPr="007A6A4A">
        <w:t>In previously published work we showed that s</w:t>
      </w:r>
      <w:r w:rsidR="00615A78" w:rsidRPr="007A6A4A">
        <w:t xml:space="preserve">hell growth rates of the </w:t>
      </w:r>
      <w:r w:rsidR="008F63FB" w:rsidRPr="007A6A4A">
        <w:t>polar brachiopod</w:t>
      </w:r>
      <w:r w:rsidR="00615A78" w:rsidRPr="007A6A4A">
        <w:t xml:space="preserve"> </w:t>
      </w:r>
      <w:r w:rsidR="00615A78" w:rsidRPr="007A6A4A">
        <w:rPr>
          <w:i/>
        </w:rPr>
        <w:t xml:space="preserve">L. uva </w:t>
      </w:r>
      <w:r w:rsidR="00615A78" w:rsidRPr="007A6A4A">
        <w:t xml:space="preserve">and </w:t>
      </w:r>
      <w:r w:rsidR="008F63FB" w:rsidRPr="007A6A4A">
        <w:t xml:space="preserve">temperate brachiopod </w:t>
      </w:r>
      <w:r w:rsidR="00615A78" w:rsidRPr="007A6A4A">
        <w:rPr>
          <w:i/>
        </w:rPr>
        <w:t xml:space="preserve">C. inconspicua </w:t>
      </w:r>
      <w:r w:rsidR="002D102F" w:rsidRPr="007A6A4A">
        <w:t>we</w:t>
      </w:r>
      <w:r w:rsidR="00615A78" w:rsidRPr="007A6A4A">
        <w:t xml:space="preserve">re not impacted by predicted </w:t>
      </w:r>
      <w:r w:rsidR="00F9573D" w:rsidRPr="007A6A4A">
        <w:t>end-century seawater pH’s</w:t>
      </w:r>
      <w:r w:rsidR="00B861C1" w:rsidRPr="007A6A4A">
        <w:fldChar w:fldCharType="begin">
          <w:fldData xml:space="preserve">PEVuZE5vdGU+PENpdGU+PEF1dGhvcj5Dcm9zczwvQXV0aG9yPjxZZWFyPjIwMTU8L1llYXI+PFJl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OTIwLTkyNjwvcGFnZXM+PHZvbHVtZT43
Mzwvdm9sdW1lPjxudW1iZXI+MzwvbnVtYmVyPjxkYXRlcz48eWVhcj4yMDE2PC95ZWFyPjxwdWIt
ZGF0ZXM+PGRhdGU+TWFyY2ggNCwgMjAxNTwvZGF0ZT48L3B1Yi1kYXRlcz48L2RhdGVzPjx1cmxz
PjxyZWxhdGVkLXVybHM+PHVybD5odHRwOi8vaWNlc2ptcy5veGZvcmRqb3VybmFscy5vcmcvY29u
dGVudC9lYXJseS8yMDE1LzAzLzA0L2ljZXNqbXMuZnN2MDMxLmFic3RyYWN0PC91cmw+PC9yZWxh
dGVkLXVybHM+PC91cmxzPjxlbGVjdHJvbmljLXJlc291cmNlLW51bT5kb2k6MTAuMTA5My9pY2Vz
am1zL2ZzdjAzMTwvZWxlY3Ryb25pYy1yZXNvdXJjZS1udW0+PC9yZWNvcmQ+PC9DaXRlPjwvRW5k
Tm90ZT4A
</w:fldData>
        </w:fldChar>
      </w:r>
      <w:r w:rsidR="0016608C">
        <w:instrText xml:space="preserve"> ADDIN EN.CITE </w:instrText>
      </w:r>
      <w:r w:rsidR="0016608C">
        <w:fldChar w:fldCharType="begin">
          <w:fldData xml:space="preserve">PEVuZE5vdGU+PENpdGU+PEF1dGhvcj5Dcm9zczwvQXV0aG9yPjxZZWFyPjIwMTU8L1llYXI+PFJl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OTIwLTkyNjwvcGFnZXM+PHZvbHVtZT43
Mzwvdm9sdW1lPjxudW1iZXI+MzwvbnVtYmVyPjxkYXRlcz48eWVhcj4yMDE2PC95ZWFyPjxwdWIt
ZGF0ZXM+PGRhdGU+TWFyY2ggNCwgMjAxNTwvZGF0ZT48L3B1Yi1kYXRlcz48L2RhdGVzPjx1cmxz
PjxyZWxhdGVkLXVybHM+PHVybD5odHRwOi8vaWNlc2ptcy5veGZvcmRqb3VybmFscy5vcmcvY29u
dGVudC9lYXJseS8yMDE1LzAzLzA0L2ljZXNqbXMuZnN2MDMxLmFic3RyYWN0PC91cmw+PC9yZWxh
dGVkLXVybHM+PC91cmxzPjxlbGVjdHJvbmljLXJlc291cmNlLW51bT5kb2k6MTAuMTA5My9pY2Vz
am1zL2ZzdjAzMTwvZWxlY3Ryb25pYy1yZXNvdXJjZS1udW0+PC9yZWNvcmQ+PC9DaXRlPjwvRW5k
Tm90ZT4A
</w:fldData>
        </w:fldChar>
      </w:r>
      <w:r w:rsidR="0016608C">
        <w:instrText xml:space="preserve"> ADDIN EN.CITE.DATA </w:instrText>
      </w:r>
      <w:r w:rsidR="0016608C">
        <w:fldChar w:fldCharType="end"/>
      </w:r>
      <w:r w:rsidR="00B861C1" w:rsidRPr="007A6A4A">
        <w:fldChar w:fldCharType="separate"/>
      </w:r>
      <w:hyperlink w:anchor="_ENREF_6" w:tooltip="Cross, 2015 #331" w:history="1">
        <w:r w:rsidR="002E4B2A" w:rsidRPr="0016608C">
          <w:rPr>
            <w:rFonts w:ascii="Times New Roman" w:hAnsi="Times New Roman"/>
            <w:noProof/>
            <w:vertAlign w:val="superscript"/>
          </w:rPr>
          <w:t>6</w:t>
        </w:r>
      </w:hyperlink>
      <w:r w:rsidR="0016608C" w:rsidRPr="0016608C">
        <w:rPr>
          <w:rFonts w:ascii="Times New Roman" w:hAnsi="Times New Roman"/>
          <w:noProof/>
          <w:vertAlign w:val="superscript"/>
        </w:rPr>
        <w:t>,</w:t>
      </w:r>
      <w:hyperlink w:anchor="_ENREF_7" w:tooltip="Cross, 2016 #397" w:history="1">
        <w:r w:rsidR="002E4B2A" w:rsidRPr="0016608C">
          <w:rPr>
            <w:rFonts w:ascii="Times New Roman" w:hAnsi="Times New Roman"/>
            <w:noProof/>
            <w:vertAlign w:val="superscript"/>
          </w:rPr>
          <w:t>7</w:t>
        </w:r>
      </w:hyperlink>
      <w:r w:rsidR="00B861C1" w:rsidRPr="007A6A4A">
        <w:fldChar w:fldCharType="end"/>
      </w:r>
      <w:r w:rsidR="008E6D69">
        <w:t>. A</w:t>
      </w:r>
      <w:r w:rsidR="00A5579B">
        <w:t xml:space="preserve">nother study </w:t>
      </w:r>
      <w:r w:rsidR="00DE4952">
        <w:t>demonstrated</w:t>
      </w:r>
      <w:r w:rsidR="00A5579B" w:rsidRPr="007A6A4A">
        <w:t xml:space="preserve"> increased </w:t>
      </w:r>
      <w:r w:rsidR="00DE4952" w:rsidRPr="007A6A4A">
        <w:t xml:space="preserve">dissolution </w:t>
      </w:r>
      <w:r w:rsidR="00A5579B" w:rsidRPr="007A6A4A">
        <w:t xml:space="preserve">in the Antarctic </w:t>
      </w:r>
      <w:r w:rsidR="00A5579B" w:rsidRPr="007A6A4A">
        <w:rPr>
          <w:i/>
        </w:rPr>
        <w:t>L. uva</w:t>
      </w:r>
      <w:r w:rsidR="00A5579B" w:rsidRPr="007A6A4A">
        <w:t xml:space="preserve"> in pH 7.4 conditions after only 14 days</w:t>
      </w:r>
      <w:hyperlink w:anchor="_ENREF_35" w:tooltip="McClintock, 2009 #154" w:history="1">
        <w:r w:rsidR="002E4B2A" w:rsidRPr="007A6A4A">
          <w:fldChar w:fldCharType="begin"/>
        </w:r>
        <w:r w:rsidR="002E4B2A">
          <w:instrText xml:space="preserve"> ADDIN EN.CITE &lt;EndNote&gt;&lt;Cite&gt;&lt;Author&gt;McClintock&lt;/Author&gt;&lt;Year&gt;2009&lt;/Year&gt;&lt;RecNum&gt;154&lt;/RecNum&gt;&lt;DisplayText&gt;&lt;style face="superscript" font="Times New Roman"&gt;35&lt;/style&gt;&lt;/DisplayText&gt;&lt;record&gt;&lt;rec-number&gt;154&lt;/rec-number&gt;&lt;foreign-keys&gt;&lt;key app="EN" db-id="aa5wf2v5npws2fea5dz5e0ddsrzfw55rdavr" timestamp="1398709698"&gt;154&lt;/key&gt;&lt;/foreign-keys&gt;&lt;ref-type name="Journal Article"&gt;17&lt;/ref-type&gt;&lt;contributors&gt;&lt;authors&gt;&lt;author&gt;McClintock, J. B.&lt;/author&gt;&lt;author&gt;Angus, R. A.&lt;/author&gt;&lt;author&gt;McDonald, M. R.&lt;/author&gt;&lt;author&gt;Amsler, C. D.&lt;/author&gt;&lt;author&gt;Catledge, S. A.&lt;/author&gt;&lt;author&gt;Vohra, Y. K.&lt;/author&gt;&lt;/authors&gt;&lt;/contributors&gt;&lt;titles&gt;&lt;title&gt;Rapid dissolution of shells of weakly calcified Antarctic benthic macroorganisms indicates high vulnerability to ocean acidification&lt;/title&gt;&lt;secondary-title&gt;Antarctic Science&lt;/secondary-title&gt;&lt;/titles&gt;&lt;periodical&gt;&lt;full-title&gt;Antarctic Science&lt;/full-title&gt;&lt;abbr-1&gt;Antarct. Sci.&lt;/abbr-1&gt;&lt;abbr-2&gt;Antarct Sci&lt;/abbr-2&gt;&lt;/periodical&gt;&lt;pages&gt;449-456&lt;/pages&gt;&lt;volume&gt;21&lt;/volume&gt;&lt;number&gt;5&lt;/number&gt;&lt;dates&gt;&lt;year&gt;2009&lt;/year&gt;&lt;/dates&gt;&lt;isbn&gt;0954-1020&amp;#xD;1365-2079&lt;/isbn&gt;&lt;urls&gt;&lt;/urls&gt;&lt;electronic-resource-num&gt;10.1017/s0954102009990198&lt;/electronic-resource-num&gt;&lt;/record&gt;&lt;/Cite&gt;&lt;/EndNote&gt;</w:instrText>
        </w:r>
        <w:r w:rsidR="002E4B2A" w:rsidRPr="007A6A4A">
          <w:fldChar w:fldCharType="separate"/>
        </w:r>
        <w:r w:rsidR="002E4B2A" w:rsidRPr="00CA7287">
          <w:rPr>
            <w:rFonts w:ascii="Times New Roman" w:hAnsi="Times New Roman"/>
            <w:noProof/>
            <w:vertAlign w:val="superscript"/>
          </w:rPr>
          <w:t>35</w:t>
        </w:r>
        <w:r w:rsidR="002E4B2A" w:rsidRPr="007A6A4A">
          <w:fldChar w:fldCharType="end"/>
        </w:r>
      </w:hyperlink>
      <w:r w:rsidR="008E6D69">
        <w:t>,</w:t>
      </w:r>
      <w:r w:rsidR="00615A78" w:rsidRPr="007A6A4A">
        <w:t xml:space="preserve"> </w:t>
      </w:r>
      <w:r w:rsidR="008E6D69">
        <w:t>h</w:t>
      </w:r>
      <w:r w:rsidR="00F9573D" w:rsidRPr="007A6A4A">
        <w:t>owever, o</w:t>
      </w:r>
      <w:r w:rsidR="00615A78" w:rsidRPr="007A6A4A">
        <w:t>nly</w:t>
      </w:r>
      <w:r w:rsidR="00A5579B">
        <w:t xml:space="preserve"> empty dried valves were used</w:t>
      </w:r>
      <w:r w:rsidR="00B652F2">
        <w:t xml:space="preserve"> </w:t>
      </w:r>
      <w:r w:rsidR="00D42A72" w:rsidRPr="007A6A4A">
        <w:t xml:space="preserve">so the </w:t>
      </w:r>
      <w:r w:rsidR="00615A78" w:rsidRPr="007A6A4A">
        <w:t>brachiopo</w:t>
      </w:r>
      <w:r w:rsidR="00537050" w:rsidRPr="007A6A4A">
        <w:t xml:space="preserve">ds </w:t>
      </w:r>
      <w:r w:rsidR="00D42A72" w:rsidRPr="007A6A4A">
        <w:t>ability to compensate</w:t>
      </w:r>
      <w:r w:rsidR="00537050" w:rsidRPr="007A6A4A">
        <w:t xml:space="preserve"> shell dissolution remain</w:t>
      </w:r>
      <w:r w:rsidR="00D42A72" w:rsidRPr="007A6A4A">
        <w:t>s</w:t>
      </w:r>
      <w:r w:rsidR="00B652F2">
        <w:t xml:space="preserve"> unknown. T</w:t>
      </w:r>
      <w:r w:rsidR="00615A78" w:rsidRPr="007A6A4A">
        <w:t>his study, therefore, investigate</w:t>
      </w:r>
      <w:r w:rsidR="00B652F2">
        <w:t>d</w:t>
      </w:r>
      <w:r w:rsidR="00615A78" w:rsidRPr="007A6A4A">
        <w:t xml:space="preserve"> dissolution effects and potential compensatory mechanisms of </w:t>
      </w:r>
      <w:r w:rsidR="00A867B8" w:rsidRPr="007A6A4A">
        <w:t xml:space="preserve">a polar and a temperate </w:t>
      </w:r>
      <w:r w:rsidR="008F63FB" w:rsidRPr="007A6A4A">
        <w:t>brachiopod</w:t>
      </w:r>
      <w:r w:rsidR="00615A78" w:rsidRPr="007A6A4A">
        <w:t xml:space="preserve"> </w:t>
      </w:r>
      <w:r w:rsidR="00ED0AAF" w:rsidRPr="007A6A4A">
        <w:t xml:space="preserve">living </w:t>
      </w:r>
      <w:r w:rsidR="00615A78" w:rsidRPr="007A6A4A">
        <w:t xml:space="preserve">under acidified and warming conditions. Specifically, the extent of dissolution and thickness of whole valves and individual shell layers were assessed under predicted end-century pH levels in </w:t>
      </w:r>
      <w:r w:rsidR="00615A78" w:rsidRPr="007A6A4A">
        <w:rPr>
          <w:i/>
        </w:rPr>
        <w:t xml:space="preserve">L. uva </w:t>
      </w:r>
      <w:r w:rsidR="00615A78" w:rsidRPr="007A6A4A">
        <w:t xml:space="preserve">and </w:t>
      </w:r>
      <w:r w:rsidR="00615A78" w:rsidRPr="007A6A4A">
        <w:rPr>
          <w:i/>
        </w:rPr>
        <w:t xml:space="preserve">C. inconspicua </w:t>
      </w:r>
      <w:r w:rsidR="00615A78" w:rsidRPr="007A6A4A">
        <w:t xml:space="preserve">and also under increased temperature in </w:t>
      </w:r>
      <w:r w:rsidR="00615A78" w:rsidRPr="007A6A4A">
        <w:rPr>
          <w:i/>
        </w:rPr>
        <w:t>L. uva.</w:t>
      </w:r>
    </w:p>
    <w:p w14:paraId="31F45B8B" w14:textId="77777777" w:rsidR="00BC45AB" w:rsidRDefault="00BC45AB" w:rsidP="00E9057B">
      <w:pPr>
        <w:pStyle w:val="TAMainText"/>
        <w:ind w:firstLine="0"/>
      </w:pPr>
    </w:p>
    <w:p w14:paraId="0668A510" w14:textId="77777777" w:rsidR="005318E4" w:rsidRPr="007A6A4A" w:rsidRDefault="004314AD" w:rsidP="00556F78">
      <w:pPr>
        <w:pStyle w:val="TAMainText"/>
      </w:pPr>
      <w:r w:rsidRPr="007A6A4A">
        <w:t>MATERIALS AND METHODS</w:t>
      </w:r>
    </w:p>
    <w:p w14:paraId="779107D0" w14:textId="77777777" w:rsidR="00EF583C" w:rsidRPr="007A6A4A" w:rsidRDefault="00EF583C" w:rsidP="00556F78">
      <w:pPr>
        <w:pStyle w:val="TAMainText"/>
      </w:pPr>
    </w:p>
    <w:p w14:paraId="11E5AED3" w14:textId="77777777" w:rsidR="00164413" w:rsidRPr="007A6A4A" w:rsidRDefault="00B97752" w:rsidP="00287395">
      <w:pPr>
        <w:pStyle w:val="TAMainText"/>
      </w:pPr>
      <w:r w:rsidRPr="007A6A4A">
        <w:rPr>
          <w:b/>
        </w:rPr>
        <w:t>Sampling collection</w:t>
      </w:r>
      <w:r w:rsidR="00287395" w:rsidRPr="007A6A4A">
        <w:rPr>
          <w:b/>
        </w:rPr>
        <w:t xml:space="preserve">. </w:t>
      </w:r>
      <w:r w:rsidRPr="007A6A4A">
        <w:rPr>
          <w:i/>
        </w:rPr>
        <w:t>L. uva</w:t>
      </w:r>
      <w:r w:rsidRPr="007A6A4A">
        <w:t xml:space="preserve"> (Broderip, 1833) were hand collected by SCUBA divers from Trolval Island, Ryder Bay, Antarctica (67° 35.44’ S, 68° 12.44’ W</w:t>
      </w:r>
      <w:r w:rsidR="009E039D">
        <w:t>) at 15-25 m depth in May 2012</w:t>
      </w:r>
      <w:r w:rsidRPr="007A6A4A">
        <w:t>.</w:t>
      </w:r>
      <w:r w:rsidR="00F32B45" w:rsidRPr="007A6A4A">
        <w:t xml:space="preserve"> </w:t>
      </w:r>
      <w:r w:rsidR="00B20CD9" w:rsidRPr="007A6A4A">
        <w:t>Environmental conditions in Ryder Bay at 15-25 m depth consist of seawater temperatu</w:t>
      </w:r>
      <w:r w:rsidR="00D42A72" w:rsidRPr="007A6A4A">
        <w:t>res that range from -1.8 to +1.5</w:t>
      </w:r>
      <w:r w:rsidR="00B20CD9" w:rsidRPr="007A6A4A">
        <w:t>°C, however,</w:t>
      </w:r>
      <w:r w:rsidR="00D42A72" w:rsidRPr="007A6A4A">
        <w:t xml:space="preserve"> temperatures rarely exceed +1.0</w:t>
      </w:r>
      <w:r w:rsidR="00B20CD9" w:rsidRPr="007A6A4A">
        <w:t>°C and salinity is 33.0-34.0</w:t>
      </w:r>
      <w:hyperlink w:anchor="_ENREF_36" w:tooltip="Venables, 2013 #76" w:history="1">
        <w:r w:rsidR="002E4B2A" w:rsidRPr="007A6A4A">
          <w:fldChar w:fldCharType="begin"/>
        </w:r>
        <w:r w:rsidR="002E4B2A">
          <w:instrText xml:space="preserve"> ADDIN EN.CITE &lt;EndNote&gt;&lt;Cite&gt;&lt;Author&gt;Venables&lt;/Author&gt;&lt;Year&gt;2013&lt;/Year&gt;&lt;RecNum&gt;76&lt;/RecNum&gt;&lt;DisplayText&gt;&lt;style face="superscript" font="Times New Roman"&gt;36&lt;/style&gt;&lt;/DisplayText&gt;&lt;record&gt;&lt;rec-number&gt;76&lt;/rec-number&gt;&lt;foreign-keys&gt;&lt;key app="EN" db-id="aa5wf2v5npws2fea5dz5e0ddsrzfw55rdavr" timestamp="1398705137"&gt;76&lt;/key&gt;&lt;/foreign-keys&gt;&lt;ref-type name="Journal Article"&gt;17&lt;/ref-type&gt;&lt;contributors&gt;&lt;authors&gt;&lt;author&gt;Venables, Hugh J.&lt;/author&gt;&lt;author&gt;Clarke, Andrew&lt;/author&gt;&lt;author&gt;Meredith, Michael P.&lt;/author&gt;&lt;/authors&gt;&lt;/contributors&gt;&lt;titles&gt;&lt;title&gt;Wintertime controls on summer stratification and productivity at the western Antarctic Peninsula&lt;/title&gt;&lt;secondary-title&gt;Limnology and Oceanography&lt;/secondary-title&gt;&lt;/titles&gt;&lt;periodical&gt;&lt;full-title&gt;Limnology and Oceanography&lt;/full-title&gt;&lt;abbr-1&gt;Limnol. Oceanogr.&lt;/abbr-1&gt;&lt;abbr-2&gt;Limnol Oceanogr&lt;/abbr-2&gt;&lt;/periodical&gt;&lt;pages&gt;1035-1047&lt;/pages&gt;&lt;volume&gt;58&lt;/volume&gt;&lt;number&gt;3&lt;/number&gt;&lt;dates&gt;&lt;year&gt;2013&lt;/year&gt;&lt;/dates&gt;&lt;isbn&gt;00243590&lt;/isbn&gt;&lt;urls&gt;&lt;/urls&gt;&lt;electronic-resource-num&gt;10.4319/lo.2013.58.3.1035&lt;/electronic-resource-num&gt;&lt;/record&gt;&lt;/Cite&gt;&lt;/EndNote&gt;</w:instrText>
        </w:r>
        <w:r w:rsidR="002E4B2A" w:rsidRPr="007A6A4A">
          <w:fldChar w:fldCharType="separate"/>
        </w:r>
        <w:r w:rsidR="002E4B2A" w:rsidRPr="00CA7287">
          <w:rPr>
            <w:rFonts w:ascii="Times New Roman" w:hAnsi="Times New Roman"/>
            <w:noProof/>
            <w:vertAlign w:val="superscript"/>
          </w:rPr>
          <w:t>36</w:t>
        </w:r>
        <w:r w:rsidR="002E4B2A" w:rsidRPr="007A6A4A">
          <w:fldChar w:fldCharType="end"/>
        </w:r>
      </w:hyperlink>
      <w:r w:rsidR="00B20CD9" w:rsidRPr="007A6A4A">
        <w:t xml:space="preserve"> and the pH range is 8.04-8.10</w:t>
      </w:r>
      <w:hyperlink w:anchor="_ENREF_37" w:tooltip="McNeil, 2008 #83" w:history="1">
        <w:r w:rsidR="002E4B2A" w:rsidRPr="007A6A4A">
          <w:fldChar w:fldCharType="begin">
            <w:fldData xml:space="preserve">PEVuZE5vdGU+PENpdGU+PEF1dGhvcj5NY05laWw8L0F1dGhvcj48WWVhcj4yMDA4PC9ZZWFyPjxS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ZXJpb2RpY2FsPjxmdWxsLXRpdGxlPlByb2NlZWRpbmdzIG9mIHRo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</w:fldData>
          </w:fldChar>
        </w:r>
        <w:r w:rsidR="002E4B2A">
          <w:instrText xml:space="preserve"> ADDIN EN.CITE </w:instrText>
        </w:r>
        <w:r w:rsidR="002E4B2A">
          <w:fldChar w:fldCharType="begin">
            <w:fldData xml:space="preserve">PEVuZE5vdGU+PENpdGU+PEF1dGhvcj5NY05laWw8L0F1dGhvcj48WWVhcj4yMDA4PC9ZZWFyPjxS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ZXJpb2RpY2FsPjxmdWxsLXRpdGxlPlByb2NlZWRpbmdzIG9mIHRo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</w:fldData>
          </w:fldChar>
        </w:r>
        <w:r w:rsidR="002E4B2A">
          <w:instrText xml:space="preserve"> ADDIN EN.CITE.DATA </w:instrText>
        </w:r>
        <w:r w:rsidR="002E4B2A">
          <w:fldChar w:fldCharType="end"/>
        </w:r>
        <w:r w:rsidR="002E4B2A" w:rsidRPr="007A6A4A">
          <w:fldChar w:fldCharType="separate"/>
        </w:r>
        <w:r w:rsidR="002E4B2A" w:rsidRPr="00CA7287">
          <w:rPr>
            <w:rFonts w:ascii="Times New Roman" w:hAnsi="Times New Roman"/>
            <w:noProof/>
            <w:vertAlign w:val="superscript"/>
          </w:rPr>
          <w:t>37</w:t>
        </w:r>
        <w:r w:rsidR="002E4B2A" w:rsidRPr="007A6A4A">
          <w:fldChar w:fldCharType="end"/>
        </w:r>
      </w:hyperlink>
      <w:r w:rsidR="00B20CD9" w:rsidRPr="007A6A4A">
        <w:t>.</w:t>
      </w:r>
      <w:r w:rsidR="00F5420A" w:rsidRPr="007A6A4A">
        <w:t xml:space="preserve"> </w:t>
      </w:r>
      <w:r w:rsidR="00197313" w:rsidRPr="007A6A4A">
        <w:t>Brachiopods were kept in recirculating aquaria (0.0 ± 0.5°C) whilst b</w:t>
      </w:r>
      <w:r w:rsidR="00AA784F" w:rsidRPr="007A6A4A">
        <w:t xml:space="preserve">eing transported back to the </w:t>
      </w:r>
      <w:r w:rsidR="00A766EF" w:rsidRPr="007A6A4A">
        <w:t xml:space="preserve">British Antarctic Survey, Cambridge, </w:t>
      </w:r>
      <w:r w:rsidR="00AA784F" w:rsidRPr="007A6A4A">
        <w:t>UK where the polar experiment was conducted.</w:t>
      </w:r>
    </w:p>
    <w:p w14:paraId="33709CA9" w14:textId="77777777" w:rsidR="00287395" w:rsidRDefault="00287395" w:rsidP="009E039D">
      <w:pPr>
        <w:pStyle w:val="TAMainText"/>
      </w:pPr>
      <w:r w:rsidRPr="007A6A4A">
        <w:rPr>
          <w:i/>
        </w:rPr>
        <w:t xml:space="preserve">C. inconspicua </w:t>
      </w:r>
      <w:r w:rsidRPr="007A6A4A">
        <w:t xml:space="preserve">(Sowerby, 1846) were hand collected at low tide from under rocks in Portobello Bay, Otago </w:t>
      </w:r>
      <w:r w:rsidR="003D341A">
        <w:t>Harbour, New Zealand (45° 82.00</w:t>
      </w:r>
      <w:r w:rsidRPr="007A6A4A">
        <w:t>’S,</w:t>
      </w:r>
      <w:r w:rsidR="009E039D">
        <w:t xml:space="preserve"> 170° 70.00’E) in January 2013</w:t>
      </w:r>
      <w:r w:rsidRPr="007A6A4A">
        <w:t>. Environmental conditions in Otago Harbour are surface seawater temperatures of 6.4-16.0°C</w:t>
      </w:r>
      <w:r w:rsidRPr="007A6A4A">
        <w:fldChar w:fldCharType="begin">
          <w:fldData xml:space="preserve">PEVuZE5vdGU+PENpdGU+PEF1dGhvcj5HcmVpZzwvQXV0aG9yPjxZZWFyPjE5ODg8L1llYXI+PFJl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</w:fldData>
        </w:fldChar>
      </w:r>
      <w:r w:rsidR="0016608C">
        <w:instrText xml:space="preserve"> ADDIN EN.CITE </w:instrText>
      </w:r>
      <w:r w:rsidR="0016608C">
        <w:fldChar w:fldCharType="begin">
          <w:fldData xml:space="preserve">PEVuZE5vdGU+PENpdGU+PEF1dGhvcj5HcmVpZzwvQXV0aG9yPjxZZWFyPjE5ODg8L1llYXI+PFJl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</w:fldData>
        </w:fldChar>
      </w:r>
      <w:r w:rsidR="0016608C">
        <w:instrText xml:space="preserve"> ADDIN EN.CITE.DATA </w:instrText>
      </w:r>
      <w:r w:rsidR="0016608C">
        <w:fldChar w:fldCharType="end"/>
      </w:r>
      <w:r w:rsidRPr="007A6A4A">
        <w:fldChar w:fldCharType="separate"/>
      </w:r>
      <w:hyperlink w:anchor="_ENREF_38" w:tooltip="Greig, 1988 #12" w:history="1">
        <w:r w:rsidR="002E4B2A" w:rsidRPr="0016608C">
          <w:rPr>
            <w:rFonts w:ascii="Times New Roman" w:hAnsi="Times New Roman"/>
            <w:noProof/>
            <w:vertAlign w:val="superscript"/>
          </w:rPr>
          <w:t>38</w:t>
        </w:r>
      </w:hyperlink>
      <w:r w:rsidR="0016608C" w:rsidRPr="0016608C">
        <w:rPr>
          <w:rFonts w:ascii="Times New Roman" w:hAnsi="Times New Roman"/>
          <w:noProof/>
          <w:vertAlign w:val="superscript"/>
        </w:rPr>
        <w:t>,</w:t>
      </w:r>
      <w:hyperlink w:anchor="_ENREF_39" w:tooltip="Roper, 1981 #308" w:history="1">
        <w:r w:rsidR="002E4B2A" w:rsidRPr="0016608C">
          <w:rPr>
            <w:rFonts w:ascii="Times New Roman" w:hAnsi="Times New Roman"/>
            <w:noProof/>
            <w:vertAlign w:val="superscript"/>
          </w:rPr>
          <w:t>39</w:t>
        </w:r>
      </w:hyperlink>
      <w:r w:rsidRPr="007A6A4A">
        <w:fldChar w:fldCharType="end"/>
      </w:r>
      <w:r w:rsidRPr="007A6A4A">
        <w:t>, pH range of 8.10-8.21 (K. Currie, pers. comm.) and salinity is 32.5-34.8</w:t>
      </w:r>
      <w:hyperlink w:anchor="_ENREF_39" w:tooltip="Roper, 1981 #308" w:history="1">
        <w:r w:rsidR="002E4B2A" w:rsidRPr="007A6A4A">
          <w:fldChar w:fldCharType="begin"/>
        </w:r>
        <w:r w:rsidR="002E4B2A">
          <w:instrText xml:space="preserve"> ADDIN EN.CITE &lt;EndNote&gt;&lt;Cite&gt;&lt;Author&gt;Roper&lt;/Author&gt;&lt;Year&gt;1981&lt;/Year&gt;&lt;RecNum&gt;308&lt;/RecNum&gt;&lt;DisplayText&gt;&lt;style face="superscript" font="Times New Roman"&gt;39&lt;/style&gt;&lt;/DisplayText&gt;&lt;record&gt;&lt;rec-number&gt;308&lt;/rec-number&gt;&lt;foreign-keys&gt;&lt;key app="EN" db-id="aa5wf2v5npws2fea5dz5e0ddsrzfw55rdavr" timestamp="1409669839"&gt;308&lt;/key&gt;&lt;/foreign-keys&gt;&lt;ref-type name="Journal Article"&gt;17&lt;/ref-type&gt;&lt;contributors&gt;&lt;authors&gt;&lt;author&gt;Roper, D. S.&lt;/author&gt;&lt;author&gt;Jillett, J. B.&lt;/author&gt;&lt;/authors&gt;&lt;/contributors&gt;&lt;titles&gt;&lt;title&gt;Seasonal occurrence and distribution of flatfish (Pisces: Pleuronectiformes) in inlets and shallow water along the Otago coast&lt;/title&gt;&lt;secondary-title&gt;New Zealand Journal of Marine and Freshwater Research&lt;/secondary-title&gt;&lt;/titles&gt;&lt;periodical&gt;&lt;full-title&gt;New Zealand Journal of Marine and Freshwater Research&lt;/full-title&gt;&lt;abbr-1&gt;N. Z. J. Mar. Freshwat. Res.&lt;/abbr-1&gt;&lt;abbr-2&gt;N Z J Mar Freshwat Res&lt;/abbr-2&gt;&lt;/periodical&gt;&lt;pages&gt;1-13&lt;/pages&gt;&lt;volume&gt;15&lt;/volume&gt;&lt;number&gt;1&lt;/number&gt;&lt;dates&gt;&lt;year&gt;1981&lt;/year&gt;&lt;/dates&gt;&lt;isbn&gt;0028-8330&amp;#xD;1175-8805&lt;/isbn&gt;&lt;urls&gt;&lt;/urls&gt;&lt;electronic-resource-num&gt;10.1080/00288330.1981.9515891&lt;/electronic-resource-num&gt;&lt;/record&gt;&lt;/Cite&gt;&lt;/EndNote&gt;</w:instrText>
        </w:r>
        <w:r w:rsidR="002E4B2A" w:rsidRPr="007A6A4A">
          <w:fldChar w:fldCharType="separate"/>
        </w:r>
        <w:r w:rsidR="002E4B2A" w:rsidRPr="00CA7287">
          <w:rPr>
            <w:rFonts w:ascii="Times New Roman" w:hAnsi="Times New Roman"/>
            <w:noProof/>
            <w:vertAlign w:val="superscript"/>
          </w:rPr>
          <w:t>39</w:t>
        </w:r>
        <w:r w:rsidR="002E4B2A" w:rsidRPr="007A6A4A">
          <w:fldChar w:fldCharType="end"/>
        </w:r>
      </w:hyperlink>
      <w:r w:rsidRPr="007A6A4A">
        <w:t>. Brachiopods were kept in seawater during the short transportation to Portobello Marine Laboratory, Otago Harbour, New Zealand where the temperate experiment was performed.</w:t>
      </w:r>
    </w:p>
    <w:p w14:paraId="0236C83B" w14:textId="77777777" w:rsidR="00AA11D5" w:rsidRPr="007A6A4A" w:rsidRDefault="00AA11D5" w:rsidP="009E039D">
      <w:pPr>
        <w:pStyle w:val="TAMainText"/>
        <w:rPr>
          <w:b/>
        </w:rPr>
      </w:pPr>
    </w:p>
    <w:p w14:paraId="0AAC21D4" w14:textId="77777777" w:rsidR="00604859" w:rsidRPr="007A6A4A" w:rsidRDefault="00BB7758" w:rsidP="00287395">
      <w:pPr>
        <w:pStyle w:val="TAMainText"/>
        <w:rPr>
          <w:b/>
        </w:rPr>
      </w:pPr>
      <w:r w:rsidRPr="007A6A4A">
        <w:rPr>
          <w:b/>
        </w:rPr>
        <w:t>Experimental Design</w:t>
      </w:r>
      <w:r w:rsidR="00287395" w:rsidRPr="007A6A4A">
        <w:rPr>
          <w:b/>
        </w:rPr>
        <w:t xml:space="preserve">. </w:t>
      </w:r>
    </w:p>
    <w:p w14:paraId="089A83CF" w14:textId="77777777" w:rsidR="00287395" w:rsidRPr="007A6A4A" w:rsidRDefault="008E3214" w:rsidP="00287395">
      <w:pPr>
        <w:pStyle w:val="TAMainText"/>
      </w:pPr>
      <w:r w:rsidRPr="007A6A4A">
        <w:rPr>
          <w:b/>
          <w:i/>
        </w:rPr>
        <w:t>Polar experiment</w:t>
      </w:r>
      <w:r w:rsidR="00287395" w:rsidRPr="007A6A4A">
        <w:rPr>
          <w:b/>
          <w:i/>
        </w:rPr>
        <w:t>.</w:t>
      </w:r>
      <w:r w:rsidR="00287395" w:rsidRPr="007A6A4A">
        <w:rPr>
          <w:i/>
        </w:rPr>
        <w:t xml:space="preserve"> </w:t>
      </w:r>
      <w:r w:rsidR="00226DBF" w:rsidRPr="007A6A4A">
        <w:t xml:space="preserve">The polar experiment was conducted in a </w:t>
      </w:r>
      <w:r w:rsidR="007C521E" w:rsidRPr="007A6A4A">
        <w:t xml:space="preserve">temperature-controlled </w:t>
      </w:r>
      <w:r w:rsidR="00226DBF" w:rsidRPr="007A6A4A">
        <w:t>recirculating CO</w:t>
      </w:r>
      <w:r w:rsidR="00226DBF" w:rsidRPr="00C53BF8">
        <w:rPr>
          <w:rFonts w:ascii="Times New Roman" w:hAnsi="Times New Roman"/>
          <w:vertAlign w:val="subscript"/>
        </w:rPr>
        <w:t>2</w:t>
      </w:r>
      <w:r w:rsidR="007C521E" w:rsidRPr="007A6A4A">
        <w:t xml:space="preserve"> microcosm with four </w:t>
      </w:r>
      <w:r w:rsidR="00766436" w:rsidRPr="007A6A4A">
        <w:t>treatments</w:t>
      </w:r>
      <w:hyperlink w:anchor="_ENREF_6" w:tooltip="Cross, 2015 #331" w:history="1">
        <w:r w:rsidR="002E4B2A" w:rsidRPr="007A6A4A">
          <w:fldChar w:fldCharType="begin"/>
        </w:r>
        <w:r w:rsidR="002E4B2A">
          <w:instrText xml:space="preserve"> ADDIN EN.CITE &lt;EndNote&gt;&lt;Cite&gt;&lt;Author&gt;Cross&lt;/Author&gt;&lt;Year&gt;2015&lt;/Year&gt;&lt;RecNum&gt;331&lt;/RecNum&gt;&lt;DisplayText&gt;&lt;style face="superscript" font="Times New Roman"&gt;6&lt;/style&gt;&lt;/DisplayText&gt;&lt;record&gt;&lt;rec-number&gt;331&lt;/rec-number&gt;&lt;foreign-keys&gt;&lt;key app="EN" db-id="aa5wf2v5npws2fea5dz5e0ddsrzfw55rdavr" timestamp="1414422927"&gt;331&lt;/key&gt;&lt;/foreign-keys&gt;&lt;ref-type name="Journal Article"&gt;17&lt;/ref-type&gt;&lt;contributors&gt;&lt;authors&gt;&lt;author&gt;Cross, E. L.&lt;/author&gt;&lt;author&gt;Peck, L. S.&lt;/author&gt;&lt;author&gt;Harper, E. M.&lt;/author&gt;&lt;/authors&gt;&lt;/contributors&gt;&lt;titles&gt;&lt;title&gt;&lt;style face="normal" font="default" size="100%"&gt;Ocean acidification does not impact shell growth or repair of the Antarctic brachiopod &lt;/style&gt;&lt;style face="italic" font="default" size="100%"&gt;Liothyrella uva&lt;/style&gt;&lt;style face="normal" font="default" size="100%"&gt; (Broderip, 1833)&lt;/style&gt;&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29-35&lt;/pages&gt;&lt;volume&gt;462&lt;/volume&gt;&lt;dates&gt;&lt;year&gt;2015&lt;/year&gt;&lt;/dates&gt;&lt;isbn&gt;00220981&lt;/isbn&gt;&lt;urls&gt;&lt;/urls&gt;&lt;electronic-resource-num&gt;doi:10.1016/j.jembe.2014.10.013&lt;/electronic-resource-num&gt;&lt;/record&gt;&lt;/Cite&gt;&lt;/EndNote&gt;</w:instrText>
        </w:r>
        <w:r w:rsidR="002E4B2A" w:rsidRPr="007A6A4A">
          <w:fldChar w:fldCharType="separate"/>
        </w:r>
        <w:r w:rsidR="002E4B2A" w:rsidRPr="00D51D0F">
          <w:rPr>
            <w:rFonts w:ascii="Times New Roman" w:hAnsi="Times New Roman"/>
            <w:noProof/>
            <w:vertAlign w:val="superscript"/>
          </w:rPr>
          <w:t>6</w:t>
        </w:r>
        <w:r w:rsidR="002E4B2A" w:rsidRPr="007A6A4A">
          <w:fldChar w:fldCharType="end"/>
        </w:r>
      </w:hyperlink>
      <w:r w:rsidR="00766436" w:rsidRPr="007A6A4A">
        <w:t xml:space="preserve">. Two were </w:t>
      </w:r>
      <w:r w:rsidR="002A23D6" w:rsidRPr="007A6A4A">
        <w:t>acidified</w:t>
      </w:r>
      <w:r w:rsidR="00766436" w:rsidRPr="007A6A4A">
        <w:t xml:space="preserve"> treatments (</w:t>
      </w:r>
      <w:r w:rsidR="00F36FB3" w:rsidRPr="007A6A4A">
        <w:t>“</w:t>
      </w:r>
      <w:r w:rsidR="00766436" w:rsidRPr="007A6A4A">
        <w:t>M</w:t>
      </w:r>
      <w:r w:rsidR="002A23D6" w:rsidRPr="007A6A4A">
        <w:t>oderate pH</w:t>
      </w:r>
      <w:r w:rsidR="00F36FB3" w:rsidRPr="007A6A4A">
        <w:t>” – pH 7.75 ± 0.03 and “</w:t>
      </w:r>
      <w:r w:rsidR="002A23D6" w:rsidRPr="007A6A4A">
        <w:t>Low pH</w:t>
      </w:r>
      <w:r w:rsidR="00F36FB3" w:rsidRPr="007A6A4A">
        <w:t xml:space="preserve">” – pH 7.54 ± 0.03) based on the IPCC ‘business-as-usual’ scenario of the predicted </w:t>
      </w:r>
      <w:r w:rsidR="0061490A" w:rsidRPr="007A6A4A">
        <w:t xml:space="preserve">end-century </w:t>
      </w:r>
      <w:r w:rsidR="00F36FB3" w:rsidRPr="007A6A4A">
        <w:t>reduction of 0.3-0.5 pH units from the present day average of pH 8.1 in surface oceanic seawater by 2100</w:t>
      </w:r>
      <w:hyperlink w:anchor="_ENREF_40" w:tooltip="IPCC, 2013 #320" w:history="1">
        <w:r w:rsidR="002E4B2A" w:rsidRPr="007A6A4A">
          <w:fldChar w:fldCharType="begin"/>
        </w:r>
        <w:r w:rsidR="002E4B2A">
          <w:instrText xml:space="preserve"> ADDIN EN.CITE &lt;EndNote&gt;&lt;Cite&gt;&lt;Author&gt;IPCC&lt;/Author&gt;&lt;Year&gt;2013&lt;/Year&gt;&lt;RecNum&gt;320&lt;/RecNum&gt;&lt;DisplayText&gt;&lt;style face="superscript" font="Times New Roman"&gt;40&lt;/style&gt;&lt;/DisplayText&gt;&lt;record&gt;&lt;rec-number&gt;320&lt;/rec-number&gt;&lt;foreign-keys&gt;&lt;key app="EN" db-id="aa5wf2v5npws2fea5dz5e0ddsrzfw55rdavr" timestamp="1411555661"&gt;320&lt;/key&gt;&lt;/foreign-keys&gt;&lt;ref-type name="Conference Paper"&gt;47&lt;/ref-type&gt;&lt;contributors&gt;&lt;authors&gt;&lt;author&gt;IPCC&lt;/author&gt;&lt;/authors&gt;&lt;secondary-authors&gt;&lt;author&gt;Stocker, T. F.&lt;/author&gt;&lt;author&gt;Qin, D. &lt;/author&gt;&lt;author&gt;Plattner, G.-K. &lt;/author&gt;&lt;author&gt;Tignor, M. &lt;/author&gt;&lt;author&gt;Allen, S. K. &lt;/author&gt;&lt;author&gt;Boschung, J. &lt;/author&gt;&lt;author&gt;Nauels, A. &lt;/author&gt;&lt;author&gt;Xia, Y. &lt;/author&gt;&lt;author&gt;Bex, V. &lt;/author&gt;&lt;author&gt;Midgley, P. M.&lt;/author&gt;&lt;/secondary-authors&gt;&lt;/contributors&gt;&lt;titles&gt;&lt;title&gt;Climate Change 2013: The Physical Science Basis.&lt;/title&gt;&lt;secondary-title&gt;Working Group I Contribution to the Fifth Assessment Report of the Intergovernmental Panel on Climate Change&lt;/secondary-title&gt;&lt;/titles&gt;&lt;pages&gt;1552&lt;/pages&gt;&lt;dates&gt;&lt;year&gt;2013&lt;/year&gt;&lt;/dates&gt;&lt;pub-location&gt;Cambridge, United Kingdom and New York, NY, USA&lt;/pub-location&gt;&lt;urls&gt;&lt;/urls&gt;&lt;/record&gt;&lt;/Cite&gt;&lt;/EndNote&gt;</w:instrText>
        </w:r>
        <w:r w:rsidR="002E4B2A" w:rsidRPr="007A6A4A">
          <w:fldChar w:fldCharType="separate"/>
        </w:r>
        <w:r w:rsidR="002E4B2A" w:rsidRPr="00CA7287">
          <w:rPr>
            <w:rFonts w:ascii="Times New Roman" w:hAnsi="Times New Roman"/>
            <w:noProof/>
            <w:vertAlign w:val="superscript"/>
          </w:rPr>
          <w:t>40</w:t>
        </w:r>
        <w:r w:rsidR="002E4B2A" w:rsidRPr="007A6A4A">
          <w:fldChar w:fldCharType="end"/>
        </w:r>
      </w:hyperlink>
      <w:r w:rsidR="008657DA">
        <w:t xml:space="preserve"> (Table 1).</w:t>
      </w:r>
      <w:r w:rsidR="0061490A" w:rsidRPr="007A6A4A">
        <w:t xml:space="preserve"> The third was a pH control where</w:t>
      </w:r>
      <w:r w:rsidR="009946F5" w:rsidRPr="007A6A4A">
        <w:t xml:space="preserve"> the seawater remained at ambient pH (pH 8.05 ± 0.03). All these three treatments were maintained at 2</w:t>
      </w:r>
      <w:r w:rsidR="00164413" w:rsidRPr="007A6A4A">
        <w:t>°</w:t>
      </w:r>
      <w:r w:rsidR="009946F5" w:rsidRPr="007A6A4A">
        <w:t>C throughout the experiment due to the concurrent 2</w:t>
      </w:r>
      <w:r w:rsidR="00164413" w:rsidRPr="007A6A4A">
        <w:t>°</w:t>
      </w:r>
      <w:r w:rsidR="009946F5" w:rsidRPr="007A6A4A">
        <w:t xml:space="preserve">C increase in </w:t>
      </w:r>
      <w:r w:rsidR="005C6207" w:rsidRPr="007A6A4A">
        <w:t>sea surface</w:t>
      </w:r>
      <w:r w:rsidR="009946F5" w:rsidRPr="007A6A4A">
        <w:t xml:space="preserve"> temperature </w:t>
      </w:r>
      <w:r w:rsidR="005C6207" w:rsidRPr="007A6A4A">
        <w:t xml:space="preserve">(SST) </w:t>
      </w:r>
      <w:r w:rsidR="009946F5" w:rsidRPr="007A6A4A">
        <w:t xml:space="preserve">expected to occur alongside these predicted decreased pH levels by the end </w:t>
      </w:r>
      <w:r w:rsidR="001E31E7" w:rsidRPr="007A6A4A">
        <w:t>o</w:t>
      </w:r>
      <w:r w:rsidR="009946F5" w:rsidRPr="007A6A4A">
        <w:t>f the century</w:t>
      </w:r>
      <w:hyperlink w:anchor="_ENREF_41" w:tooltip="Mitchell, 1998 #221" w:history="1">
        <w:r w:rsidR="002E4B2A" w:rsidRPr="007A6A4A">
          <w:fldChar w:fldCharType="begin"/>
        </w:r>
        <w:r w:rsidR="002E4B2A">
          <w:instrText xml:space="preserve"> ADDIN EN.CITE &lt;EndNote&gt;&lt;Cite&gt;&lt;Author&gt;Mitchell&lt;/Author&gt;&lt;Year&gt;1998&lt;/Year&gt;&lt;RecNum&gt;221&lt;/RecNum&gt;&lt;DisplayText&gt;&lt;style face="superscript" font="Times New Roman"&gt;41&lt;/style&gt;&lt;/DisplayText&gt;&lt;record&gt;&lt;rec-number&gt;221&lt;/rec-number&gt;&lt;foreign-keys&gt;&lt;key app="EN" db-id="aa5wf2v5npws2fea5dz5e0ddsrzfw55rdavr" timestamp="1401748997"&gt;221&lt;/key&gt;&lt;/foreign-keys&gt;&lt;ref-type name="Book"&gt;6&lt;/ref-type&gt;&lt;contributors&gt;&lt;authors&gt;&lt;author&gt;Mitchell, J. F. B&lt;/author&gt;&lt;author&gt;Senior, C. A.&lt;/author&gt;&lt;author&gt;Johns, T. C.&lt;/author&gt;&lt;/authors&gt;&lt;/contributors&gt;&lt;titles&gt;&lt;title&gt;Transient response to increasing greenhouse gases using models with and without flux adjustment&lt;/title&gt;&lt;secondary-title&gt;Hadley Centre Technical Note 2&lt;/secondary-title&gt;&lt;/titles&gt;&lt;dates&gt;&lt;year&gt;1998&lt;/year&gt;&lt;/dates&gt;&lt;publisher&gt;Metrological Office&lt;/publisher&gt;&lt;urls&gt;&lt;/urls&gt;&lt;/record&gt;&lt;/Cite&gt;&lt;/EndNote&gt;</w:instrText>
        </w:r>
        <w:r w:rsidR="002E4B2A" w:rsidRPr="007A6A4A">
          <w:fldChar w:fldCharType="separate"/>
        </w:r>
        <w:r w:rsidR="002E4B2A" w:rsidRPr="00CA7287">
          <w:rPr>
            <w:rFonts w:ascii="Times New Roman" w:hAnsi="Times New Roman"/>
            <w:noProof/>
            <w:vertAlign w:val="superscript"/>
          </w:rPr>
          <w:t>41</w:t>
        </w:r>
        <w:r w:rsidR="002E4B2A" w:rsidRPr="007A6A4A">
          <w:fldChar w:fldCharType="end"/>
        </w:r>
      </w:hyperlink>
      <w:r w:rsidR="009946F5" w:rsidRPr="007A6A4A">
        <w:t>.</w:t>
      </w:r>
      <w:r w:rsidR="00467BB3" w:rsidRPr="007A6A4A">
        <w:t xml:space="preserve"> The fourth treatment was a temperature control which was held at the present-day av</w:t>
      </w:r>
      <w:r w:rsidR="00D574D4" w:rsidRPr="007A6A4A">
        <w:t>erage conditions for Ryder Bay</w:t>
      </w:r>
      <w:hyperlink w:anchor="_ENREF_42" w:tooltip="Clarke, 2008 #65" w:history="1">
        <w:r w:rsidR="002E4B2A" w:rsidRPr="007A6A4A">
          <w:fldChar w:fldCharType="begin"/>
        </w:r>
        <w:r w:rsidR="002E4B2A">
          <w:instrText xml:space="preserve"> ADDIN EN.CITE &lt;EndNote&gt;&lt;Cite&gt;&lt;Author&gt;Clarke&lt;/Author&gt;&lt;Year&gt;2008&lt;/Year&gt;&lt;RecNum&gt;65&lt;/RecNum&gt;&lt;DisplayText&gt;&lt;style face="superscript" font="Times New Roman"&gt;42&lt;/style&gt;&lt;/DisplayText&gt;&lt;record&gt;&lt;rec-number&gt;65&lt;/rec-number&gt;&lt;foreign-keys&gt;&lt;key app="EN" db-id="aa5wf2v5npws2fea5dz5e0ddsrzfw55rdavr" timestamp="1398705114"&gt;65&lt;/key&gt;&lt;/foreign-keys&gt;&lt;ref-type name="Journal Article"&gt;17&lt;/ref-type&gt;&lt;contributors&gt;&lt;authors&gt;&lt;author&gt;Clarke, A.&lt;/author&gt;&lt;author&gt;Meredith, M. P.&lt;/author&gt;&lt;author&gt;Wallace, M. I.&lt;/author&gt;&lt;author&gt;Brandon, M. A.&lt;/author&gt;&lt;author&gt;Thomas, D. N.&lt;/author&gt;&lt;/authors&gt;&lt;/contributors&gt;&lt;titles&gt;&lt;title&gt;Seasonal and interannual variability in temperature, chlorophyll and macronutrients in northern Marguerite Bay, Antarctica&lt;/title&gt;&lt;secondary-title&gt;Deep Sea Research Part II: Topical Studies in Oceanography&lt;/secondary-title&gt;&lt;/titles&gt;&lt;periodical&gt;&lt;full-title&gt;Deep Sea Research Part II: Topical Studies in Oceanography&lt;/full-title&gt;&lt;/periodical&gt;&lt;pages&gt;1988-2006&lt;/pages&gt;&lt;volume&gt;55&lt;/volume&gt;&lt;number&gt;18-19&lt;/number&gt;&lt;dates&gt;&lt;year&gt;2008&lt;/year&gt;&lt;/dates&gt;&lt;isbn&gt;09670645&lt;/isbn&gt;&lt;urls&gt;&lt;/urls&gt;&lt;electronic-resource-num&gt;10.1016/j.dsr2.2008.04.035&lt;/electronic-resource-num&gt;&lt;/record&gt;&lt;/Cite&gt;&lt;/EndNote&gt;</w:instrText>
        </w:r>
        <w:r w:rsidR="002E4B2A" w:rsidRPr="007A6A4A">
          <w:fldChar w:fldCharType="separate"/>
        </w:r>
        <w:r w:rsidR="002E4B2A" w:rsidRPr="00CA7287">
          <w:rPr>
            <w:rFonts w:ascii="Times New Roman" w:hAnsi="Times New Roman"/>
            <w:noProof/>
            <w:vertAlign w:val="superscript"/>
          </w:rPr>
          <w:t>42</w:t>
        </w:r>
        <w:r w:rsidR="002E4B2A" w:rsidRPr="007A6A4A">
          <w:fldChar w:fldCharType="end"/>
        </w:r>
      </w:hyperlink>
      <w:r w:rsidR="008657DA">
        <w:t xml:space="preserve"> (SST: 0°C, pH: 7.98 ± 0.02)</w:t>
      </w:r>
      <w:r w:rsidR="003A5419" w:rsidRPr="007A6A4A">
        <w:t xml:space="preserve">. </w:t>
      </w:r>
      <w:r w:rsidR="00164413" w:rsidRPr="007A6A4A">
        <w:t xml:space="preserve">The pH of the </w:t>
      </w:r>
      <w:r w:rsidR="002A23D6" w:rsidRPr="007A6A4A">
        <w:t>acidified</w:t>
      </w:r>
      <w:r w:rsidR="00164413" w:rsidRPr="007A6A4A">
        <w:t xml:space="preserve"> treatments was controlled by intermittently bubbling CO</w:t>
      </w:r>
      <w:r w:rsidR="00164413" w:rsidRPr="007A6A4A">
        <w:rPr>
          <w:vertAlign w:val="subscript"/>
        </w:rPr>
        <w:t>2</w:t>
      </w:r>
      <w:r w:rsidR="00164413" w:rsidRPr="007A6A4A">
        <w:t xml:space="preserve"> gas </w:t>
      </w:r>
      <w:r w:rsidR="005C6207" w:rsidRPr="007A6A4A">
        <w:t>into a header tank</w:t>
      </w:r>
      <w:r w:rsidR="0061490A" w:rsidRPr="007A6A4A">
        <w:t>. S</w:t>
      </w:r>
      <w:r w:rsidR="005C6207" w:rsidRPr="007A6A4A">
        <w:t xml:space="preserve">eawater </w:t>
      </w:r>
      <w:r w:rsidR="0061490A" w:rsidRPr="007A6A4A">
        <w:t xml:space="preserve">was </w:t>
      </w:r>
      <w:r w:rsidR="005C6207" w:rsidRPr="007A6A4A">
        <w:t>then gravity fed into the experimental tanks</w:t>
      </w:r>
      <w:hyperlink w:anchor="_ENREF_6" w:tooltip="Cross, 2015 #331" w:history="1">
        <w:r w:rsidR="002E4B2A" w:rsidRPr="007A6A4A">
          <w:fldChar w:fldCharType="begin"/>
        </w:r>
        <w:r w:rsidR="002E4B2A">
          <w:instrText xml:space="preserve"> ADDIN EN.CITE &lt;EndNote&gt;&lt;Cite&gt;&lt;Author&gt;Cross&lt;/Author&gt;&lt;Year&gt;2015&lt;/Year&gt;&lt;RecNum&gt;331&lt;/RecNum&gt;&lt;DisplayText&gt;&lt;style face="superscript" font="Times New Roman"&gt;6&lt;/style&gt;&lt;/DisplayText&gt;&lt;record&gt;&lt;rec-number&gt;331&lt;/rec-number&gt;&lt;foreign-keys&gt;&lt;key app="EN" db-id="aa5wf2v5npws2fea5dz5e0ddsrzfw55rdavr" timestamp="1414422927"&gt;331&lt;/key&gt;&lt;/foreign-keys&gt;&lt;ref-type name="Journal Article"&gt;17&lt;/ref-type&gt;&lt;contributors&gt;&lt;authors&gt;&lt;author&gt;Cross, E. L.&lt;/author&gt;&lt;author&gt;Peck, L. S.&lt;/author&gt;&lt;author&gt;Harper, E. M.&lt;/author&gt;&lt;/authors&gt;&lt;/contributors&gt;&lt;titles&gt;&lt;title&gt;&lt;style face="normal" font="default" size="100%"&gt;Ocean acidification does not impact shell growth or repair of the Antarctic brachiopod &lt;/style&gt;&lt;style face="italic" font="default" size="100%"&gt;Liothyrella uva&lt;/style&gt;&lt;style face="normal" font="default" size="100%"&gt; (Broderip, 1833)&lt;/style&gt;&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29-35&lt;/pages&gt;&lt;volume&gt;462&lt;/volume&gt;&lt;dates&gt;&lt;year&gt;2015&lt;/year&gt;&lt;/dates&gt;&lt;isbn&gt;00220981&lt;/isbn&gt;&lt;urls&gt;&lt;/urls&gt;&lt;electronic-resource-num&gt;doi:10.1016/j.jembe.2014.10.013&lt;/electronic-resource-num&gt;&lt;/record&gt;&lt;/Cite&gt;&lt;/EndNote&gt;</w:instrText>
        </w:r>
        <w:r w:rsidR="002E4B2A" w:rsidRPr="007A6A4A">
          <w:fldChar w:fldCharType="separate"/>
        </w:r>
        <w:r w:rsidR="002E4B2A" w:rsidRPr="00D51D0F">
          <w:rPr>
            <w:rFonts w:ascii="Times New Roman" w:hAnsi="Times New Roman"/>
            <w:noProof/>
            <w:vertAlign w:val="superscript"/>
          </w:rPr>
          <w:t>6</w:t>
        </w:r>
        <w:r w:rsidR="002E4B2A" w:rsidRPr="007A6A4A">
          <w:fldChar w:fldCharType="end"/>
        </w:r>
      </w:hyperlink>
      <w:r w:rsidR="005C6207" w:rsidRPr="007A6A4A">
        <w:t xml:space="preserve">. </w:t>
      </w:r>
      <w:r w:rsidR="00164413" w:rsidRPr="007A6A4A">
        <w:t xml:space="preserve">The pH control treatment had a similar set up but without the pH </w:t>
      </w:r>
      <w:r w:rsidR="002A23D6" w:rsidRPr="007A6A4A">
        <w:t xml:space="preserve">manipulation </w:t>
      </w:r>
      <w:r w:rsidR="00164413" w:rsidRPr="007A6A4A">
        <w:t xml:space="preserve">system. The temperature control treatment </w:t>
      </w:r>
      <w:r w:rsidR="002333B4" w:rsidRPr="007A6A4A">
        <w:t xml:space="preserve">was situated separately in the main BAS aquarium. </w:t>
      </w:r>
      <w:r w:rsidR="00164413" w:rsidRPr="007A6A4A">
        <w:t xml:space="preserve">Seawater temperature </w:t>
      </w:r>
      <w:r w:rsidR="005C6207" w:rsidRPr="007A6A4A">
        <w:t xml:space="preserve">of all treatments </w:t>
      </w:r>
      <w:r w:rsidR="00164413" w:rsidRPr="007A6A4A">
        <w:t xml:space="preserve">was manipulated by </w:t>
      </w:r>
      <w:r w:rsidR="0061490A" w:rsidRPr="007A6A4A">
        <w:t xml:space="preserve">controlling the air temperature in </w:t>
      </w:r>
      <w:r w:rsidR="00164413" w:rsidRPr="007A6A4A">
        <w:t xml:space="preserve">temperature-controlled laboratories. </w:t>
      </w:r>
    </w:p>
    <w:p w14:paraId="2ABF52BD" w14:textId="77777777" w:rsidR="00C53BF8" w:rsidRDefault="00967A3A" w:rsidP="00C53BF8">
      <w:pPr>
        <w:pStyle w:val="TAMainText"/>
      </w:pPr>
      <w:r w:rsidRPr="007A6A4A">
        <w:t>Seawater temperatures (°C, Digital Testo 106) and pH</w:t>
      </w:r>
      <w:r w:rsidRPr="00AA11D5">
        <w:rPr>
          <w:rFonts w:ascii="Times New Roman" w:hAnsi="Times New Roman"/>
          <w:vertAlign w:val="subscript"/>
        </w:rPr>
        <w:t>NIST</w:t>
      </w:r>
      <w:r w:rsidRPr="007A6A4A">
        <w:t xml:space="preserve"> (Aquamedic pH controlled computer and electrode system) were monitored and recorded daily. Salinity (Tropical Marine Centre V2 Handheld refractometer), TCO</w:t>
      </w:r>
      <w:r w:rsidRPr="00AA11D5">
        <w:rPr>
          <w:rFonts w:ascii="Times New Roman" w:hAnsi="Times New Roman"/>
          <w:vertAlign w:val="subscript"/>
        </w:rPr>
        <w:t>2</w:t>
      </w:r>
      <w:r w:rsidRPr="007A6A4A">
        <w:t xml:space="preserve"> (mmol L</w:t>
      </w:r>
      <w:r w:rsidRPr="007A6A4A">
        <w:rPr>
          <w:vertAlign w:val="superscript"/>
        </w:rPr>
        <w:t>-1</w:t>
      </w:r>
      <w:r w:rsidRPr="007A6A4A">
        <w:t>; Ciba Corning TCO</w:t>
      </w:r>
      <w:r w:rsidRPr="00AA11D5">
        <w:rPr>
          <w:rFonts w:ascii="Times New Roman" w:hAnsi="Times New Roman"/>
          <w:vertAlign w:val="subscript"/>
        </w:rPr>
        <w:t>2</w:t>
      </w:r>
      <w:r w:rsidRPr="007A6A4A">
        <w:t xml:space="preserve"> Analyzer 965, Olympic Analytical. UK) and nutrient content (silicate and phosphate) of each treatment were measured weekly. Other carbonate system parameters, including the partial pressure of CO</w:t>
      </w:r>
      <w:r w:rsidRPr="00AA11D5">
        <w:rPr>
          <w:rFonts w:ascii="Times New Roman" w:hAnsi="Times New Roman"/>
          <w:vertAlign w:val="subscript"/>
        </w:rPr>
        <w:t>2</w:t>
      </w:r>
      <w:r w:rsidRPr="007A6A4A">
        <w:t xml:space="preserve"> (</w:t>
      </w:r>
      <w:r w:rsidRPr="007A6A4A">
        <w:rPr>
          <w:i/>
        </w:rPr>
        <w:t>p</w:t>
      </w:r>
      <w:r w:rsidRPr="007A6A4A">
        <w:t>CO</w:t>
      </w:r>
      <w:r w:rsidRPr="00AA11D5">
        <w:rPr>
          <w:rFonts w:ascii="Times New Roman" w:hAnsi="Times New Roman"/>
          <w:vertAlign w:val="subscript"/>
        </w:rPr>
        <w:t>2</w:t>
      </w:r>
      <w:r w:rsidRPr="007A6A4A">
        <w:t>) and the saturation values for calcite (</w:t>
      </w:r>
      <w:r w:rsidRPr="007A6A4A">
        <w:rPr>
          <w:color w:val="000000"/>
          <w:lang w:eastAsia="en-GB"/>
        </w:rPr>
        <w:t>Ω</w:t>
      </w:r>
      <w:r w:rsidRPr="0017721F">
        <w:rPr>
          <w:rFonts w:ascii="Times New Roman" w:hAnsi="Times New Roman"/>
          <w:color w:val="000000"/>
          <w:vertAlign w:val="subscript"/>
          <w:lang w:eastAsia="en-GB"/>
        </w:rPr>
        <w:t>C</w:t>
      </w:r>
      <w:r w:rsidRPr="007A6A4A">
        <w:rPr>
          <w:color w:val="000000"/>
          <w:lang w:eastAsia="en-GB"/>
        </w:rPr>
        <w:t>)</w:t>
      </w:r>
      <w:r w:rsidRPr="007A6A4A">
        <w:t xml:space="preserve"> and aragonite (</w:t>
      </w:r>
      <w:r w:rsidRPr="007A6A4A">
        <w:rPr>
          <w:color w:val="000000"/>
          <w:lang w:eastAsia="en-GB"/>
        </w:rPr>
        <w:t>Ω</w:t>
      </w:r>
      <w:r w:rsidRPr="0017721F">
        <w:rPr>
          <w:rFonts w:ascii="Times New Roman" w:hAnsi="Times New Roman"/>
          <w:color w:val="000000"/>
          <w:vertAlign w:val="subscript"/>
          <w:lang w:eastAsia="en-GB"/>
        </w:rPr>
        <w:t>A</w:t>
      </w:r>
      <w:r w:rsidRPr="007A6A4A">
        <w:rPr>
          <w:color w:val="000000"/>
          <w:lang w:eastAsia="en-GB"/>
        </w:rPr>
        <w:t>),</w:t>
      </w:r>
      <w:r w:rsidRPr="007A6A4A">
        <w:t xml:space="preserve"> were modelled from applying TCO</w:t>
      </w:r>
      <w:r w:rsidRPr="0017721F">
        <w:rPr>
          <w:rFonts w:ascii="Times New Roman" w:hAnsi="Times New Roman"/>
          <w:vertAlign w:val="subscript"/>
        </w:rPr>
        <w:t>2</w:t>
      </w:r>
      <w:r w:rsidRPr="007A6A4A">
        <w:t xml:space="preserve"> and pH</w:t>
      </w:r>
      <w:r w:rsidRPr="0017721F">
        <w:rPr>
          <w:rFonts w:ascii="Times New Roman" w:hAnsi="Times New Roman"/>
          <w:vertAlign w:val="subscript"/>
        </w:rPr>
        <w:t>NIST</w:t>
      </w:r>
      <w:r w:rsidRPr="007A6A4A">
        <w:t xml:space="preserve"> data to the program CO2SYS</w:t>
      </w:r>
      <w:hyperlink w:anchor="_ENREF_43" w:tooltip="Lewis, 1998 #223" w:history="1">
        <w:r w:rsidR="002E4B2A" w:rsidRPr="007A6A4A">
          <w:fldChar w:fldCharType="begin"/>
        </w:r>
        <w:r w:rsidR="002E4B2A">
          <w:instrText xml:space="preserve"> ADDIN EN.CITE &lt;EndNote&gt;&lt;Cite&gt;&lt;Author&gt;Lewis&lt;/Author&gt;&lt;Year&gt;1998&lt;/Year&gt;&lt;RecNum&gt;223&lt;/RecNum&gt;&lt;DisplayText&gt;&lt;style face="superscript" font="Times New Roman"&gt;43&lt;/style&gt;&lt;/DisplayText&gt;&lt;record&gt;&lt;rec-number&gt;223&lt;/rec-number&gt;&lt;foreign-keys&gt;&lt;key app="EN" db-id="aa5wf2v5npws2fea5dz5e0ddsrzfw55rdavr" timestamp="1401749879"&gt;223&lt;/key&gt;&lt;/foreign-keys&gt;&lt;ref-type name="Book"&gt;6&lt;/ref-type&gt;&lt;contributors&gt;&lt;authors&gt;&lt;author&gt;Lewis, E.&lt;/author&gt;&lt;author&gt;Wallace, D. W. R.&lt;/author&gt;&lt;author&gt;Allison, L. J.&lt;/author&gt;&lt;/authors&gt;&lt;/contributors&gt;&lt;titles&gt;&lt;title&gt;&lt;style face="normal" font="default" size="100%"&gt;Program developed for CO&lt;/style&gt;&lt;style face="subscript" font="default" size="100%"&gt;2 &lt;/style&gt;&lt;style face="normal" font="default" size="100%"&gt;system calculations&lt;/style&gt;&lt;/title&gt;&lt;/titles&gt;&lt;dates&gt;&lt;year&gt;1998&lt;/year&gt;&lt;/dates&gt;&lt;pub-location&gt;Carbon Dioxide Information Analysis Center, Oak Ridge National Laboratory, US Department of Energy, Oak Ridge, Tennessee, US&lt;/pub-location&gt;&lt;urls&gt;&lt;/urls&gt;&lt;/record&gt;&lt;/Cite&gt;&lt;/EndNote&gt;</w:instrText>
        </w:r>
        <w:r w:rsidR="002E4B2A" w:rsidRPr="007A6A4A">
          <w:fldChar w:fldCharType="separate"/>
        </w:r>
        <w:r w:rsidR="002E4B2A" w:rsidRPr="00CA7287">
          <w:rPr>
            <w:rFonts w:ascii="Times New Roman" w:hAnsi="Times New Roman"/>
            <w:noProof/>
            <w:vertAlign w:val="superscript"/>
          </w:rPr>
          <w:t>43</w:t>
        </w:r>
        <w:r w:rsidR="002E4B2A" w:rsidRPr="007A6A4A">
          <w:fldChar w:fldCharType="end"/>
        </w:r>
      </w:hyperlink>
      <w:r w:rsidRPr="007A6A4A">
        <w:t xml:space="preserve"> with refitted constants</w:t>
      </w:r>
      <w:r w:rsidRPr="007A6A4A">
        <w:fldChar w:fldCharType="begin"/>
      </w:r>
      <w:r w:rsidR="0016608C">
        <w:instrText xml:space="preserve"> ADDIN EN.CITE &lt;EndNote&gt;&lt;Cite&gt;&lt;Author&gt;Mehrbach&lt;/Author&gt;&lt;Year&gt;1973&lt;/Year&gt;&lt;RecNum&gt;224&lt;/RecNum&gt;&lt;DisplayText&gt;&lt;style face="superscript" font="Times New Roman"&gt;44,45&lt;/style&gt;&lt;/DisplayText&gt;&lt;record&gt;&lt;rec-number&gt;224&lt;/rec-number&gt;&lt;foreign-keys&gt;&lt;key app="EN" db-id="aa5wf2v5npws2fea5dz5e0ddsrzfw55rdavr" timestamp="1401749973"&gt;224&lt;/key&gt;&lt;/foreign-keys&gt;&lt;ref-type name="Journal Article"&gt;17&lt;/ref-type&gt;&lt;contributors&gt;&lt;authors&gt;&lt;author&gt;Mehrbach, C.&lt;/author&gt;&lt;author&gt;Culberson,  C. H.&lt;/author&gt;&lt;author&gt;Hawley, J. E.&lt;/author&gt;&lt;author&gt;Pytkowicxz, R. M.&lt;/author&gt;&lt;/authors&gt;&lt;/contributors&gt;&lt;titles&gt;&lt;title&gt;Measurement of apparent dissociation constants of carbonic acid in seawater at atmospheric pressure&lt;/title&gt;&lt;secondary-title&gt;Limnology and Oceanography&lt;/secondary-title&gt;&lt;/titles&gt;&lt;periodical&gt;&lt;full-title&gt;Limnology and Oceanography&lt;/full-title&gt;&lt;abbr-1&gt;Limnol. Oceanogr.&lt;/abbr-1&gt;&lt;abbr-2&gt;Limnol Oceanogr&lt;/abbr-2&gt;&lt;/periodical&gt;&lt;pages&gt;897-907&lt;/pages&gt;&lt;volume&gt;18&lt;/volume&gt;&lt;dates&gt;&lt;year&gt;1973&lt;/year&gt;&lt;/dates&gt;&lt;urls&gt;&lt;/urls&gt;&lt;/record&gt;&lt;/Cite&gt;&lt;Cite&gt;&lt;Author&gt;Dickson&lt;/Author&gt;&lt;Year&gt;1987&lt;/Year&gt;&lt;RecNum&gt;225&lt;/RecNum&gt;&lt;record&gt;&lt;rec-number&gt;225&lt;/rec-number&gt;&lt;foreign-keys&gt;&lt;key app="EN" db-id="aa5wf2v5npws2fea5dz5e0ddsrzfw55rdavr" timestamp="1401750100"&gt;225&lt;/key&gt;&lt;/foreign-keys&gt;&lt;ref-type name="Journal Article"&gt;17&lt;/ref-type&gt;&lt;contributors&gt;&lt;authors&gt;&lt;author&gt;Dickson, A. G.&lt;/author&gt;&lt;author&gt;Millero, F. J.&lt;/author&gt;&lt;/authors&gt;&lt;/contributors&gt;&lt;titles&gt;&lt;title&gt;A comparison of the equilibrium-constants for the dissociation of carbonic-acid in seawater media&lt;/title&gt;&lt;secondary-title&gt;Deep-Sea Research Part A Oceanographic Research Papers&lt;/secondary-title&gt;&lt;/titles&gt;&lt;periodical&gt;&lt;full-title&gt;Deep-Sea Research Part A Oceanographic Research Papers&lt;/full-title&gt;&lt;abbr-1&gt;Deep-Sea Res Pt I&lt;/abbr-1&gt;&lt;/periodical&gt;&lt;pages&gt;1733-1743&lt;/pages&gt;&lt;volume&gt;34&lt;/volume&gt;&lt;dates&gt;&lt;year&gt;1987&lt;/year&gt;&lt;/dates&gt;&lt;urls&gt;&lt;/urls&gt;&lt;/record&gt;&lt;/Cite&gt;&lt;/EndNote&gt;</w:instrText>
      </w:r>
      <w:r w:rsidRPr="007A6A4A">
        <w:fldChar w:fldCharType="separate"/>
      </w:r>
      <w:hyperlink w:anchor="_ENREF_44" w:tooltip="Mehrbach, 1973 #224" w:history="1">
        <w:r w:rsidR="002E4B2A" w:rsidRPr="0016608C">
          <w:rPr>
            <w:rFonts w:ascii="Times New Roman" w:hAnsi="Times New Roman"/>
            <w:noProof/>
            <w:vertAlign w:val="superscript"/>
          </w:rPr>
          <w:t>44</w:t>
        </w:r>
      </w:hyperlink>
      <w:r w:rsidR="0016608C" w:rsidRPr="0016608C">
        <w:rPr>
          <w:rFonts w:ascii="Times New Roman" w:hAnsi="Times New Roman"/>
          <w:noProof/>
          <w:vertAlign w:val="superscript"/>
        </w:rPr>
        <w:t>,</w:t>
      </w:r>
      <w:hyperlink w:anchor="_ENREF_45" w:tooltip="Dickson, 1987 #225" w:history="1">
        <w:r w:rsidR="002E4B2A" w:rsidRPr="0016608C">
          <w:rPr>
            <w:rFonts w:ascii="Times New Roman" w:hAnsi="Times New Roman"/>
            <w:noProof/>
            <w:vertAlign w:val="superscript"/>
          </w:rPr>
          <w:t>45</w:t>
        </w:r>
      </w:hyperlink>
      <w:r w:rsidRPr="007A6A4A">
        <w:fldChar w:fldCharType="end"/>
      </w:r>
      <w:r w:rsidRPr="007A6A4A">
        <w:t>. Brachiopods in each treatment were fed weekly with microalgal concentrate of approximately 331 x 10</w:t>
      </w:r>
      <w:r w:rsidRPr="0017721F">
        <w:rPr>
          <w:rFonts w:ascii="Times New Roman" w:hAnsi="Times New Roman"/>
          <w:vertAlign w:val="superscript"/>
        </w:rPr>
        <w:t>4</w:t>
      </w:r>
      <w:r w:rsidRPr="007A6A4A">
        <w:t xml:space="preserve"> cells L</w:t>
      </w:r>
      <w:r w:rsidRPr="0017721F">
        <w:rPr>
          <w:rFonts w:ascii="Times New Roman" w:hAnsi="Times New Roman"/>
          <w:vertAlign w:val="superscript"/>
        </w:rPr>
        <w:t>-1</w:t>
      </w:r>
      <w:r w:rsidR="0017721F" w:rsidRPr="0017721F">
        <w:rPr>
          <w:rFonts w:ascii="Times New Roman" w:hAnsi="Times New Roman"/>
        </w:rPr>
        <w:t>,</w:t>
      </w:r>
      <w:r w:rsidRPr="007A6A4A">
        <w:t xml:space="preserve"> which is within the natural range of phytoplankton cell abundance along the west Antarctic Peninsula</w:t>
      </w:r>
      <w:r w:rsidR="008657DA">
        <w:t xml:space="preserve"> (62–1150 x 104 cells L</w:t>
      </w:r>
      <w:r w:rsidR="008657DA" w:rsidRPr="0017721F">
        <w:rPr>
          <w:rFonts w:ascii="Times New Roman" w:hAnsi="Times New Roman"/>
          <w:vertAlign w:val="superscript"/>
        </w:rPr>
        <w:t>-1</w:t>
      </w:r>
      <w:r w:rsidR="008657DA">
        <w:t>)</w:t>
      </w:r>
      <w:r w:rsidRPr="007A6A4A">
        <w:fldChar w:fldCharType="begin">
          <w:fldData xml:space="preserve">PEVuZE5vdGU+PENpdGU+PEF1dGhvcj5HYXJpYm90dGk8L0F1dGhvcj48WWVhcj4yMDA1PC9ZZWFy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IxLTM5PC9wYWdlcz48dm9sdW1lPjI2MTwvdm9sdW1lPjxkYXRl
cz48eWVhcj4yMDAzPC95ZWFyPjwvZGF0ZXM+PHVybHM+PC91cmxzPjwvcmVjb3JkPjwvQ2l0ZT48
L0VuZE5vdGU+
</w:fldData>
        </w:fldChar>
      </w:r>
      <w:r w:rsidR="0016608C">
        <w:instrText xml:space="preserve"> ADDIN EN.CITE </w:instrText>
      </w:r>
      <w:r w:rsidR="0016608C">
        <w:fldChar w:fldCharType="begin">
          <w:fldData xml:space="preserve">PEVuZE5vdGU+PENpdGU+PEF1dGhvcj5HYXJpYm90dGk8L0F1dGhvcj48WWVhcj4yMDA1PC9ZZWFy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IxLTM5PC9wYWdlcz48dm9sdW1lPjI2MTwvdm9sdW1lPjxkYXRl
cz48eWVhcj4yMDAzPC95ZWFyPjwvZGF0ZXM+PHVybHM+PC91cmxzPjwvcmVjb3JkPjwvQ2l0ZT48
L0VuZE5vdGU+
</w:fldData>
        </w:fldChar>
      </w:r>
      <w:r w:rsidR="0016608C">
        <w:instrText xml:space="preserve"> ADDIN EN.CITE.DATA </w:instrText>
      </w:r>
      <w:r w:rsidR="0016608C">
        <w:fldChar w:fldCharType="end"/>
      </w:r>
      <w:r w:rsidRPr="007A6A4A">
        <w:fldChar w:fldCharType="separate"/>
      </w:r>
      <w:r w:rsidR="0016608C">
        <w:rPr>
          <w:noProof/>
        </w:rPr>
        <w:t xml:space="preserve"> </w:t>
      </w:r>
      <w:hyperlink w:anchor="_ENREF_46" w:tooltip="Garibotti, 2005 #182" w:history="1">
        <w:r w:rsidR="002E4B2A" w:rsidRPr="0016608C">
          <w:rPr>
            <w:rFonts w:ascii="Times New Roman" w:hAnsi="Times New Roman"/>
            <w:noProof/>
            <w:vertAlign w:val="superscript"/>
          </w:rPr>
          <w:t>46</w:t>
        </w:r>
      </w:hyperlink>
      <w:r w:rsidR="0016608C" w:rsidRPr="0016608C">
        <w:rPr>
          <w:rFonts w:ascii="Times New Roman" w:hAnsi="Times New Roman"/>
          <w:noProof/>
          <w:vertAlign w:val="superscript"/>
        </w:rPr>
        <w:t>,</w:t>
      </w:r>
      <w:hyperlink w:anchor="_ENREF_47" w:tooltip="Garibotti, 2003 #185" w:history="1">
        <w:r w:rsidR="002E4B2A" w:rsidRPr="0016608C">
          <w:rPr>
            <w:rFonts w:ascii="Times New Roman" w:hAnsi="Times New Roman"/>
            <w:noProof/>
            <w:vertAlign w:val="superscript"/>
          </w:rPr>
          <w:t>47</w:t>
        </w:r>
      </w:hyperlink>
      <w:r w:rsidRPr="007A6A4A">
        <w:fldChar w:fldCharType="end"/>
      </w:r>
      <w:r w:rsidRPr="007A6A4A">
        <w:t>.</w:t>
      </w:r>
    </w:p>
    <w:p w14:paraId="08D5F03D" w14:textId="77777777" w:rsidR="00C53BF8" w:rsidRPr="00C53BF8" w:rsidRDefault="00C53BF8" w:rsidP="00C53BF8">
      <w:pPr>
        <w:pStyle w:val="TAMainText"/>
      </w:pPr>
      <w:r w:rsidRPr="007A6A4A">
        <w:rPr>
          <w:b/>
          <w:i/>
        </w:rPr>
        <w:t xml:space="preserve">Temperate experiment. </w:t>
      </w:r>
      <w:r w:rsidRPr="007A6A4A">
        <w:t>The temperate experiment was conducted in a flow-through CO</w:t>
      </w:r>
      <w:r w:rsidRPr="0017721F">
        <w:rPr>
          <w:rFonts w:ascii="Times New Roman" w:hAnsi="Times New Roman"/>
          <w:vertAlign w:val="subscript"/>
        </w:rPr>
        <w:t xml:space="preserve">2 </w:t>
      </w:r>
      <w:r w:rsidRPr="007A6A4A">
        <w:t>perturbation system with three treatments</w:t>
      </w:r>
      <w:hyperlink w:anchor="_ENREF_7" w:tooltip="Cross, 2016 #397" w:history="1">
        <w:r w:rsidR="002E4B2A" w:rsidRPr="007A6A4A">
          <w:fldChar w:fldCharType="begin"/>
        </w:r>
        <w:r w:rsidR="002E4B2A">
          <w:instrText xml:space="preserve"> ADDIN EN.CITE &lt;EndNote&gt;&lt;Cite&gt;&lt;Author&gt;Cross&lt;/Author&gt;&lt;Year&gt;2016&lt;/Year&gt;&lt;RecNum&gt;397&lt;/RecNum&gt;&lt;DisplayText&gt;&lt;style face="superscript" font="Times New Roman"&gt;7&lt;/style&gt;&lt;/DisplayText&gt;&lt;record&gt;&lt;rec-number&gt;397&lt;/rec-number&gt;&lt;foreign-keys&gt;&lt;key app="EN" db-id="aa5wf2v5npws2fea5dz5e0ddsrzfw55rdavr" timestamp="1425551333"&gt;397&lt;/key&gt;&lt;/foreign-keys&gt;&lt;ref-type name="Journal Article"&gt;17&lt;/ref-type&gt;&lt;contributors&gt;&lt;authors&gt;&lt;author&gt;Cross, E. L.&lt;/author&gt;&lt;author&gt;Peck, L. S.&lt;/author&gt;&lt;author&gt;Lamare, M. D.&lt;/author&gt;&lt;author&gt;Harper, E. M.&lt;/author&gt;&lt;/authors&gt;&lt;/contributors&gt;&lt;titles&gt;&lt;title&gt;&lt;style face="normal" font="default" size="100%"&gt;No ocean acidification effects on shell growth and repair in the New Zealand brachiopod &lt;/style&gt;&lt;style face="italic" font="default" size="100%"&gt;Calloria inconspicua&lt;/style&gt;&lt;style face="normal" font="default" size="100%"&gt; (Sowerby, 1846)&lt;/style&gt;&lt;/title&gt;&lt;secondary-title&gt;ICES Journal of Marine Science&lt;/secondary-title&gt;&lt;/titles&gt;&lt;periodical&gt;&lt;full-title&gt;ICES Journal of Marine Science&lt;/full-title&gt;&lt;abbr-1&gt;ICES J. Mar. Sci.&lt;/abbr-1&gt;&lt;abbr-2&gt;ICES J Mar Sci&lt;/abbr-2&gt;&lt;/periodical&gt;&lt;pages&gt;920-926&lt;/pages&gt;&lt;volume&gt;73&lt;/volume&gt;&lt;number&gt;3&lt;/number&gt;&lt;dates&gt;&lt;year&gt;2016&lt;/year&gt;&lt;pub-dates&gt;&lt;date&gt;March 4, 2015&lt;/date&gt;&lt;/pub-dates&gt;&lt;/dates&gt;&lt;urls&gt;&lt;related-urls&gt;&lt;url&gt;http://icesjms.oxfordjournals.org/content/early/2015/03/04/icesjms.fsv031.abstract&lt;/url&gt;&lt;/related-urls&gt;&lt;/urls&gt;&lt;electronic-resource-num&gt;doi:10.1093/icesjms/fsv031&lt;/electronic-resource-num&gt;&lt;/record&gt;&lt;/Cite&gt;&lt;/EndNote&gt;</w:instrText>
        </w:r>
        <w:r w:rsidR="002E4B2A" w:rsidRPr="007A6A4A">
          <w:fldChar w:fldCharType="separate"/>
        </w:r>
        <w:r w:rsidR="002E4B2A" w:rsidRPr="00D51D0F">
          <w:rPr>
            <w:rFonts w:ascii="Times New Roman" w:hAnsi="Times New Roman"/>
            <w:noProof/>
            <w:vertAlign w:val="superscript"/>
          </w:rPr>
          <w:t>7</w:t>
        </w:r>
        <w:r w:rsidR="002E4B2A" w:rsidRPr="007A6A4A">
          <w:fldChar w:fldCharType="end"/>
        </w:r>
      </w:hyperlink>
      <w:r w:rsidRPr="007A6A4A">
        <w:t>. Two were acidified treatments (“Moderate pH” – pH 7.79 ± 0.06 and “Low pH” – pH 7.62 ± 0.05) and the third was a pH control (</w:t>
      </w:r>
      <w:r w:rsidRPr="007A6A4A">
        <w:rPr>
          <w:color w:val="000000"/>
        </w:rPr>
        <w:t xml:space="preserve">8.16 ± 0.03). </w:t>
      </w:r>
      <w:r w:rsidRPr="007A6A4A">
        <w:t>The pH of the acidified treatments was lowered in header tanks by intermittently bubbling CO</w:t>
      </w:r>
      <w:r w:rsidRPr="0017721F">
        <w:rPr>
          <w:rFonts w:ascii="Times New Roman" w:hAnsi="Times New Roman"/>
          <w:vertAlign w:val="subscript"/>
        </w:rPr>
        <w:t>2</w:t>
      </w:r>
      <w:r w:rsidRPr="007A6A4A">
        <w:t xml:space="preserve"> gas before being gravity fed into the replicate experimental tanks</w:t>
      </w:r>
      <w:hyperlink w:anchor="_ENREF_7" w:tooltip="Cross, 2016 #397" w:history="1">
        <w:r w:rsidR="002E4B2A" w:rsidRPr="007A6A4A">
          <w:fldChar w:fldCharType="begin"/>
        </w:r>
        <w:r w:rsidR="002E4B2A">
          <w:instrText xml:space="preserve"> ADDIN EN.CITE &lt;EndNote&gt;&lt;Cite&gt;&lt;Author&gt;Cross&lt;/Author&gt;&lt;Year&gt;2016&lt;/Year&gt;&lt;RecNum&gt;397&lt;/RecNum&gt;&lt;DisplayText&gt;&lt;style face="superscript" font="Times New Roman"&gt;7&lt;/style&gt;&lt;/DisplayText&gt;&lt;record&gt;&lt;rec-number&gt;397&lt;/rec-number&gt;&lt;foreign-keys&gt;&lt;key app="EN" db-id="aa5wf2v5npws2fea5dz5e0ddsrzfw55rdavr" timestamp="1425551333"&gt;397&lt;/key&gt;&lt;/foreign-keys&gt;&lt;ref-type name="Journal Article"&gt;17&lt;/ref-type&gt;&lt;contributors&gt;&lt;authors&gt;&lt;author&gt;Cross, E. L.&lt;/author&gt;&lt;author&gt;Peck, L. S.&lt;/author&gt;&lt;author&gt;Lamare, M. D.&lt;/author&gt;&lt;author&gt;Harper, E. M.&lt;/author&gt;&lt;/authors&gt;&lt;/contributors&gt;&lt;titles&gt;&lt;title&gt;&lt;style face="normal" font="default" size="100%"&gt;No ocean acidification effects on shell growth and repair in the New Zealand brachiopod &lt;/style&gt;&lt;style face="italic" font="default" size="100%"&gt;Calloria inconspicua&lt;/style&gt;&lt;style face="normal" font="default" size="100%"&gt; (Sowerby, 1846)&lt;/style&gt;&lt;/title&gt;&lt;secondary-title&gt;ICES Journal of Marine Science&lt;/secondary-title&gt;&lt;/titles&gt;&lt;periodical&gt;&lt;full-title&gt;ICES Journal of Marine Science&lt;/full-title&gt;&lt;abbr-1&gt;ICES J. Mar. Sci.&lt;/abbr-1&gt;&lt;abbr-2&gt;ICES J Mar Sci&lt;/abbr-2&gt;&lt;/periodical&gt;&lt;pages&gt;920-926&lt;/pages&gt;&lt;volume&gt;73&lt;/volume&gt;&lt;number&gt;3&lt;/number&gt;&lt;dates&gt;&lt;year&gt;2016&lt;/year&gt;&lt;pub-dates&gt;&lt;date&gt;March 4, 2015&lt;/date&gt;&lt;/pub-dates&gt;&lt;/dates&gt;&lt;urls&gt;&lt;related-urls&gt;&lt;url&gt;http://icesjms.oxfordjournals.org/content/early/2015/03/04/icesjms.fsv031.abstract&lt;/url&gt;&lt;/related-urls&gt;&lt;/urls&gt;&lt;electronic-resource-num&gt;doi:10.1093/icesjms/fsv031&lt;/electronic-resource-num&gt;&lt;/record&gt;&lt;/Cite&gt;&lt;/EndNote&gt;</w:instrText>
        </w:r>
        <w:r w:rsidR="002E4B2A" w:rsidRPr="007A6A4A">
          <w:fldChar w:fldCharType="separate"/>
        </w:r>
        <w:r w:rsidR="002E4B2A" w:rsidRPr="00D51D0F">
          <w:rPr>
            <w:rFonts w:ascii="Times New Roman" w:hAnsi="Times New Roman"/>
            <w:noProof/>
            <w:vertAlign w:val="superscript"/>
          </w:rPr>
          <w:t>7</w:t>
        </w:r>
        <w:r w:rsidR="002E4B2A" w:rsidRPr="007A6A4A">
          <w:fldChar w:fldCharType="end"/>
        </w:r>
      </w:hyperlink>
      <w:r w:rsidRPr="007A6A4A">
        <w:t>. The pH control system had an identical set up except that it lacked CO</w:t>
      </w:r>
      <w:r w:rsidRPr="007A6A4A">
        <w:rPr>
          <w:vertAlign w:val="subscript"/>
        </w:rPr>
        <w:t>2</w:t>
      </w:r>
      <w:r w:rsidRPr="007A6A4A">
        <w:t xml:space="preserve"> injection, and air was injected into the header tank. Seawater temperature was not manipulated and was ambient for Otago Harbour. </w:t>
      </w:r>
    </w:p>
    <w:p w14:paraId="17184A0D" w14:textId="7778C17F" w:rsidR="00E9057B" w:rsidRPr="00E9057B" w:rsidRDefault="00C53BF8" w:rsidP="00E9057B">
      <w:pPr>
        <w:pStyle w:val="TAMainText"/>
      </w:pPr>
      <w:r w:rsidRPr="007A6A4A">
        <w:t>Seawater temperatures (°C, Digital Testo 106) and pH</w:t>
      </w:r>
      <w:r w:rsidRPr="0017721F">
        <w:rPr>
          <w:rFonts w:ascii="Times New Roman" w:hAnsi="Times New Roman"/>
          <w:vertAlign w:val="subscript"/>
        </w:rPr>
        <w:t xml:space="preserve">NIST </w:t>
      </w:r>
      <w:r w:rsidRPr="007A6A4A">
        <w:t>were measured three times a day and salinity (YSI data logger) was measured once a week. Dissolved inorganic carbon (DIC) and total alkalinity (A</w:t>
      </w:r>
      <w:r w:rsidRPr="0017721F">
        <w:rPr>
          <w:rFonts w:ascii="Times New Roman" w:hAnsi="Times New Roman"/>
          <w:vertAlign w:val="subscript"/>
        </w:rPr>
        <w:t>T</w:t>
      </w:r>
      <w:r w:rsidRPr="007A6A4A">
        <w:t>) were analysed at the beginning, middle and end of the experiment by a Single Operator Multi-parameter Metabolic Analyser (SOMMA) and closed-cell potentiometric titration, respectively</w:t>
      </w:r>
      <w:hyperlink w:anchor="_ENREF_48" w:tooltip="Dickson, 2007 #67" w:history="1">
        <w:r w:rsidR="002E4B2A" w:rsidRPr="007A6A4A">
          <w:fldChar w:fldCharType="begin"/>
        </w:r>
        <w:r w:rsidR="002E4B2A">
          <w:instrText xml:space="preserve"> ADDIN EN.CITE &lt;EndNote&gt;&lt;Cite&gt;&lt;Author&gt;Dickson&lt;/Author&gt;&lt;Year&gt;2007&lt;/Year&gt;&lt;RecNum&gt;67&lt;/RecNum&gt;&lt;DisplayText&gt;&lt;style face="superscript" font="Times New Roman"&gt;48&lt;/style&gt;&lt;/DisplayText&gt;&lt;record&gt;&lt;rec-number&gt;67&lt;/rec-number&gt;&lt;foreign-keys&gt;&lt;key app="EN" db-id="aa5wf2v5npws2fea5dz5e0ddsrzfw55rdavr" timestamp="1398705116"&gt;67&lt;/key&gt;&lt;/foreign-keys&gt;&lt;ref-type name="Report"&gt;27&lt;/ref-type&gt;&lt;contributors&gt;&lt;authors&gt;&lt;author&gt;Dickson, A. G.&lt;/author&gt;&lt;author&gt;Sabine, C. L.&lt;/author&gt;&lt;author&gt;Christian, J. R.&lt;/author&gt;&lt;/authors&gt;&lt;/contributors&gt;&lt;titles&gt;&lt;title&gt;&lt;style face="normal" font="default" size="100%"&gt;Guide to best practices for Ocean CO&lt;/style&gt;&lt;style face="subscript" font="default" size="100%"&gt;2&lt;/style&gt;&lt;style face="normal" font="default" size="100%"&gt; Measurements&lt;/style&gt;&lt;/title&gt;&lt;secondary-title&gt;PICES Special Publication 3&lt;/secondary-title&gt;&lt;/titles&gt;&lt;volume&gt;IOCCP report No. 8&lt;/volume&gt;&lt;dates&gt;&lt;year&gt;2007&lt;/year&gt;&lt;/dates&gt;&lt;urls&gt;&lt;/urls&gt;&lt;/record&gt;&lt;/Cite&gt;&lt;/EndNote&gt;</w:instrText>
        </w:r>
        <w:r w:rsidR="002E4B2A" w:rsidRPr="007A6A4A">
          <w:fldChar w:fldCharType="separate"/>
        </w:r>
        <w:r w:rsidR="002E4B2A" w:rsidRPr="00CA7287">
          <w:rPr>
            <w:rFonts w:ascii="Times New Roman" w:hAnsi="Times New Roman"/>
            <w:noProof/>
            <w:vertAlign w:val="superscript"/>
          </w:rPr>
          <w:t>48</w:t>
        </w:r>
        <w:r w:rsidR="002E4B2A" w:rsidRPr="007A6A4A">
          <w:fldChar w:fldCharType="end"/>
        </w:r>
      </w:hyperlink>
      <w:r w:rsidRPr="007A6A4A">
        <w:t>. Other carbonate system parameters, including the</w:t>
      </w:r>
      <w:r>
        <w:t xml:space="preserve"> </w:t>
      </w:r>
      <w:r w:rsidRPr="007A6A4A">
        <w:t>partial pressure of CO</w:t>
      </w:r>
      <w:r w:rsidRPr="0017721F">
        <w:rPr>
          <w:rFonts w:ascii="Times New Roman" w:hAnsi="Times New Roman"/>
          <w:vertAlign w:val="subscript"/>
        </w:rPr>
        <w:t>2</w:t>
      </w:r>
      <w:r w:rsidRPr="007A6A4A">
        <w:t xml:space="preserve"> (</w:t>
      </w:r>
      <w:r w:rsidRPr="007A6A4A">
        <w:rPr>
          <w:i/>
        </w:rPr>
        <w:t>p</w:t>
      </w:r>
      <w:r w:rsidRPr="007A6A4A">
        <w:t>CO</w:t>
      </w:r>
      <w:r w:rsidRPr="0017721F">
        <w:rPr>
          <w:rFonts w:ascii="Times New Roman" w:hAnsi="Times New Roman"/>
          <w:vertAlign w:val="subscript"/>
        </w:rPr>
        <w:t>2</w:t>
      </w:r>
      <w:r w:rsidRPr="007A6A4A">
        <w:t>) and the saturation values for calcite (Ω</w:t>
      </w:r>
      <w:r w:rsidRPr="0017721F">
        <w:rPr>
          <w:rFonts w:ascii="Times New Roman" w:hAnsi="Times New Roman"/>
          <w:vertAlign w:val="subscript"/>
        </w:rPr>
        <w:t>C</w:t>
      </w:r>
      <w:r w:rsidRPr="007A6A4A">
        <w:t>) and aragonite (Ω</w:t>
      </w:r>
      <w:r w:rsidRPr="0017721F">
        <w:rPr>
          <w:rFonts w:ascii="Times New Roman" w:hAnsi="Times New Roman"/>
          <w:vertAlign w:val="subscript"/>
        </w:rPr>
        <w:t>A</w:t>
      </w:r>
      <w:r w:rsidRPr="007A6A4A">
        <w:t>) were calculated using CO</w:t>
      </w:r>
      <w:r w:rsidRPr="00CB3935">
        <w:t>2SYS</w:t>
      </w:r>
      <w:hyperlink w:anchor="_ENREF_43" w:tooltip="Lewis, 1998 #223" w:history="1">
        <w:r w:rsidR="002E4B2A">
          <w:fldChar w:fldCharType="begin"/>
        </w:r>
        <w:r w:rsidR="002E4B2A">
          <w:instrText xml:space="preserve"> ADDIN EN.CITE &lt;EndNote&gt;&lt;Cite&gt;&lt;Author&gt;Lewis&lt;/Author&gt;&lt;Year&gt;1998&lt;/Year&gt;&lt;RecNum&gt;223&lt;/RecNum&gt;&lt;DisplayText&gt;&lt;style face="superscript" font="Times New Roman"&gt;43&lt;/style&gt;&lt;/DisplayText&gt;&lt;record&gt;&lt;rec-number&gt;223&lt;/rec-number&gt;&lt;foreign-keys&gt;&lt;key app="EN" db-id="aa5wf2v5npws2fea5dz5e0ddsrzfw55rdavr" timestamp="1401749879"&gt;223&lt;/key&gt;&lt;/foreign-keys&gt;&lt;ref-type name="Book"&gt;6&lt;/ref-type&gt;&lt;contributors&gt;&lt;authors&gt;&lt;author&gt;Lewis, E.&lt;/author&gt;&lt;author&gt;Wallace, D. W. R.&lt;/author&gt;&lt;author&gt;Allison, L. J.&lt;/author&gt;&lt;/authors&gt;&lt;/contributors&gt;&lt;titles&gt;&lt;title&gt;&lt;style face="normal" font="default" size="100%"&gt;Program developed for CO&lt;/style&gt;&lt;style face="subscript" font="default" size="100%"&gt;2 &lt;/style&gt;&lt;style face="normal" font="default" size="100%"&gt;system calculations&lt;/style&gt;&lt;/title&gt;&lt;/titles&gt;&lt;dates&gt;&lt;year&gt;1998&lt;/year&gt;&lt;/dates&gt;&lt;pub-location&gt;Carbon Dioxide Information Analysis Center, Oak Ridge National Laboratory, US Department of Energy, Oak Ridge, Tennessee, US&lt;/pub-location&gt;&lt;urls&gt;&lt;/urls&gt;&lt;/record&gt;&lt;/Cite&gt;&lt;/EndNote&gt;</w:instrText>
        </w:r>
        <w:r w:rsidR="002E4B2A">
          <w:fldChar w:fldCharType="separate"/>
        </w:r>
        <w:r w:rsidR="002E4B2A" w:rsidRPr="007108C2">
          <w:rPr>
            <w:rFonts w:ascii="Times New Roman" w:hAnsi="Times New Roman"/>
            <w:noProof/>
            <w:vertAlign w:val="superscript"/>
          </w:rPr>
          <w:t>43</w:t>
        </w:r>
        <w:r w:rsidR="002E4B2A">
          <w:fldChar w:fldCharType="end"/>
        </w:r>
      </w:hyperlink>
      <w:r>
        <w:t xml:space="preserve"> </w:t>
      </w:r>
      <w:r w:rsidR="005B369D">
        <w:t>with</w:t>
      </w:r>
      <w:r w:rsidRPr="007A6A4A">
        <w:t xml:space="preserve"> CO</w:t>
      </w:r>
      <w:r w:rsidRPr="0017721F">
        <w:rPr>
          <w:rFonts w:ascii="Times New Roman" w:hAnsi="Times New Roman"/>
          <w:vertAlign w:val="subscript"/>
        </w:rPr>
        <w:t>2</w:t>
      </w:r>
      <w:r w:rsidRPr="0017721F">
        <w:rPr>
          <w:rFonts w:ascii="Times New Roman" w:hAnsi="Times New Roman"/>
        </w:rPr>
        <w:t xml:space="preserve"> </w:t>
      </w:r>
      <w:r w:rsidRPr="007A6A4A">
        <w:t>equilibrium constants</w:t>
      </w:r>
      <w:r w:rsidRPr="007A6A4A">
        <w:fldChar w:fldCharType="begin">
          <w:fldData xml:space="preserve">PEVuZE5vdGU+PENpdGUgRXhjbHVkZUF1dGg9IjEiPjxBdXRob3I+TWVocmJhY2g8L0F1dGhvcj48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</w:fldData>
        </w:fldChar>
      </w:r>
      <w:r w:rsidR="0016608C">
        <w:instrText xml:space="preserve"> ADDIN EN.CITE </w:instrText>
      </w:r>
      <w:r w:rsidR="0016608C">
        <w:fldChar w:fldCharType="begin">
          <w:fldData xml:space="preserve">PEVuZE5vdGU+PENpdGUgRXhjbHVkZUF1dGg9IjEiPjxBdXRob3I+TWVocmJhY2g8L0F1dGhvcj48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</w:fldData>
        </w:fldChar>
      </w:r>
      <w:r w:rsidR="0016608C">
        <w:instrText xml:space="preserve"> ADDIN EN.CITE.DATA </w:instrText>
      </w:r>
      <w:r w:rsidR="0016608C">
        <w:fldChar w:fldCharType="end"/>
      </w:r>
      <w:r w:rsidRPr="007A6A4A">
        <w:fldChar w:fldCharType="separate"/>
      </w:r>
      <w:hyperlink w:anchor="_ENREF_44" w:tooltip="Mehrbach, 1973 #224" w:history="1">
        <w:r w:rsidR="002E4B2A" w:rsidRPr="0016608C">
          <w:rPr>
            <w:rFonts w:ascii="Times New Roman" w:hAnsi="Times New Roman"/>
            <w:noProof/>
            <w:vertAlign w:val="superscript"/>
          </w:rPr>
          <w:t>44</w:t>
        </w:r>
      </w:hyperlink>
      <w:r w:rsidR="0016608C" w:rsidRPr="0016608C">
        <w:rPr>
          <w:rFonts w:ascii="Times New Roman" w:hAnsi="Times New Roman"/>
          <w:noProof/>
          <w:vertAlign w:val="superscript"/>
        </w:rPr>
        <w:t>,</w:t>
      </w:r>
      <w:hyperlink w:anchor="_ENREF_45" w:tooltip="Dickson, 1987 #225" w:history="1">
        <w:r w:rsidR="002E4B2A" w:rsidRPr="0016608C">
          <w:rPr>
            <w:rFonts w:ascii="Times New Roman" w:hAnsi="Times New Roman"/>
            <w:noProof/>
            <w:vertAlign w:val="superscript"/>
          </w:rPr>
          <w:t>45</w:t>
        </w:r>
      </w:hyperlink>
      <w:r w:rsidR="0016608C" w:rsidRPr="0016608C">
        <w:rPr>
          <w:rFonts w:ascii="Times New Roman" w:hAnsi="Times New Roman"/>
          <w:noProof/>
          <w:vertAlign w:val="superscript"/>
        </w:rPr>
        <w:t>,</w:t>
      </w:r>
      <w:hyperlink w:anchor="_ENREF_49" w:tooltip="Wanninkhof, 1999 #245" w:history="1">
        <w:r w:rsidR="002E4B2A" w:rsidRPr="0016608C">
          <w:rPr>
            <w:rFonts w:ascii="Times New Roman" w:hAnsi="Times New Roman"/>
            <w:noProof/>
            <w:vertAlign w:val="superscript"/>
          </w:rPr>
          <w:t>49</w:t>
        </w:r>
      </w:hyperlink>
      <w:r w:rsidRPr="007A6A4A">
        <w:fldChar w:fldCharType="end"/>
      </w:r>
      <w:hyperlink w:anchor="_ENREF_45" w:tooltip="Dickson, 1987 #225" w:history="1"/>
      <w:hyperlink w:anchor="_ENREF_50" w:tooltip="Wanninkhof, 1999 #245" w:history="1"/>
      <w:r w:rsidRPr="007A6A4A">
        <w:t>. Brachiopods were fed three times a week with microalgal concentrate of approximately 397 x 10</w:t>
      </w:r>
      <w:r w:rsidRPr="0017721F">
        <w:rPr>
          <w:rFonts w:ascii="Times New Roman" w:hAnsi="Times New Roman"/>
          <w:vertAlign w:val="superscript"/>
        </w:rPr>
        <w:t>4</w:t>
      </w:r>
      <w:r w:rsidRPr="007A6A4A">
        <w:t xml:space="preserve"> cells mL</w:t>
      </w:r>
      <w:r w:rsidRPr="0017721F">
        <w:rPr>
          <w:rFonts w:ascii="Times New Roman" w:hAnsi="Times New Roman"/>
          <w:vertAlign w:val="superscript"/>
        </w:rPr>
        <w:t>-1</w:t>
      </w:r>
      <w:r w:rsidRPr="007A6A4A">
        <w:t xml:space="preserve"> of </w:t>
      </w:r>
      <w:r w:rsidRPr="007A6A4A">
        <w:rPr>
          <w:i/>
        </w:rPr>
        <w:t>Tetraselmis</w:t>
      </w:r>
      <w:r w:rsidRPr="007A6A4A">
        <w:t xml:space="preserve"> spp., which is within the natural range of phytoplankton cell abundance in Otago Harbour.</w:t>
      </w:r>
      <w:r w:rsidR="00E9057B">
        <w:rPr>
          <w:b/>
        </w:rPr>
        <w:br w:type="page"/>
      </w:r>
    </w:p>
    <w:p w14:paraId="406A2661" w14:textId="3B2BB700" w:rsidR="00692050" w:rsidRPr="007A6A4A" w:rsidRDefault="001F1AF9" w:rsidP="00C53BF8">
      <w:pPr>
        <w:pStyle w:val="TAMainText"/>
        <w:ind w:firstLine="0"/>
      </w:pPr>
      <w:r w:rsidRPr="007A6A4A">
        <w:rPr>
          <w:b/>
        </w:rPr>
        <w:t>Table 1.</w:t>
      </w:r>
      <w:r w:rsidRPr="007A6A4A">
        <w:t xml:space="preserve"> </w:t>
      </w:r>
      <w:r w:rsidR="00E53C3B" w:rsidRPr="007A6A4A">
        <w:t>Mean (</w:t>
      </w:r>
      <w:r w:rsidR="001A619F" w:rsidRPr="007A6A4A">
        <w:t>±</w:t>
      </w:r>
      <w:r w:rsidR="00E53C3B" w:rsidRPr="007A6A4A">
        <w:t>SD) seawater parameters during both the polar and temperate experiments</w:t>
      </w:r>
      <w:r w:rsidR="00D273BD" w:rsidRPr="007A6A4A">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7"/>
        <w:gridCol w:w="1443"/>
        <w:gridCol w:w="928"/>
        <w:gridCol w:w="1530"/>
        <w:gridCol w:w="990"/>
        <w:gridCol w:w="900"/>
        <w:gridCol w:w="938"/>
        <w:gridCol w:w="1176"/>
      </w:tblGrid>
      <w:tr w:rsidR="00967A3A" w:rsidRPr="00EF3178" w14:paraId="3880DC57" w14:textId="77777777" w:rsidTr="003B27A5">
        <w:tc>
          <w:tcPr>
            <w:tcW w:w="1337" w:type="dxa"/>
            <w:shd w:val="clear" w:color="auto" w:fill="auto"/>
            <w:vAlign w:val="bottom"/>
          </w:tcPr>
          <w:p w14:paraId="434F3CFE" w14:textId="77777777" w:rsidR="00967A3A" w:rsidRPr="00EF3178" w:rsidRDefault="00967A3A" w:rsidP="003B27A5">
            <w:pPr>
              <w:pStyle w:val="TCTableBody"/>
              <w:jc w:val="center"/>
              <w:rPr>
                <w:sz w:val="20"/>
              </w:rPr>
            </w:pPr>
            <w:r w:rsidRPr="00EF3178">
              <w:rPr>
                <w:sz w:val="20"/>
              </w:rPr>
              <w:t>Experiment</w:t>
            </w:r>
          </w:p>
        </w:tc>
        <w:tc>
          <w:tcPr>
            <w:tcW w:w="1443" w:type="dxa"/>
            <w:shd w:val="clear" w:color="auto" w:fill="auto"/>
            <w:vAlign w:val="bottom"/>
          </w:tcPr>
          <w:p w14:paraId="51E3A960" w14:textId="77777777" w:rsidR="00967A3A" w:rsidRPr="00EF3178" w:rsidRDefault="00967A3A" w:rsidP="003B27A5">
            <w:pPr>
              <w:pStyle w:val="TCTableBody"/>
              <w:jc w:val="center"/>
              <w:rPr>
                <w:sz w:val="20"/>
              </w:rPr>
            </w:pPr>
            <w:r w:rsidRPr="00EF3178">
              <w:rPr>
                <w:sz w:val="20"/>
              </w:rPr>
              <w:t>Treatment</w:t>
            </w:r>
          </w:p>
        </w:tc>
        <w:tc>
          <w:tcPr>
            <w:tcW w:w="928" w:type="dxa"/>
            <w:shd w:val="clear" w:color="auto" w:fill="auto"/>
            <w:vAlign w:val="bottom"/>
          </w:tcPr>
          <w:p w14:paraId="25E59E32" w14:textId="77777777" w:rsidR="00967A3A" w:rsidRPr="00EF3178" w:rsidRDefault="00967A3A" w:rsidP="003B27A5">
            <w:pPr>
              <w:pStyle w:val="TCTableBody"/>
              <w:jc w:val="center"/>
              <w:rPr>
                <w:sz w:val="20"/>
              </w:rPr>
            </w:pPr>
            <w:r w:rsidRPr="00EF3178">
              <w:rPr>
                <w:sz w:val="20"/>
              </w:rPr>
              <w:t>pH</w:t>
            </w:r>
            <w:r w:rsidRPr="00EF3178">
              <w:rPr>
                <w:rFonts w:ascii="Times New Roman" w:hAnsi="Times New Roman"/>
                <w:sz w:val="20"/>
                <w:vertAlign w:val="subscript"/>
              </w:rPr>
              <w:t>NIST</w:t>
            </w:r>
          </w:p>
        </w:tc>
        <w:tc>
          <w:tcPr>
            <w:tcW w:w="1530" w:type="dxa"/>
            <w:shd w:val="clear" w:color="auto" w:fill="auto"/>
            <w:vAlign w:val="bottom"/>
          </w:tcPr>
          <w:p w14:paraId="74F2A13A" w14:textId="77777777" w:rsidR="00967A3A" w:rsidRPr="00EF3178" w:rsidRDefault="00967A3A" w:rsidP="003B27A5">
            <w:pPr>
              <w:pStyle w:val="TCTableBody"/>
              <w:jc w:val="center"/>
              <w:rPr>
                <w:sz w:val="20"/>
              </w:rPr>
            </w:pPr>
            <w:r w:rsidRPr="00EF3178">
              <w:rPr>
                <w:sz w:val="20"/>
              </w:rPr>
              <w:t>Temperature (°C)</w:t>
            </w:r>
          </w:p>
        </w:tc>
        <w:tc>
          <w:tcPr>
            <w:tcW w:w="990" w:type="dxa"/>
            <w:shd w:val="clear" w:color="auto" w:fill="auto"/>
            <w:vAlign w:val="bottom"/>
          </w:tcPr>
          <w:p w14:paraId="1B202FB3" w14:textId="77777777" w:rsidR="00967A3A" w:rsidRPr="00EF3178" w:rsidRDefault="00967A3A" w:rsidP="003B27A5">
            <w:pPr>
              <w:pStyle w:val="TCTableBody"/>
              <w:jc w:val="center"/>
              <w:rPr>
                <w:sz w:val="20"/>
              </w:rPr>
            </w:pPr>
            <w:r w:rsidRPr="00EF3178">
              <w:rPr>
                <w:sz w:val="20"/>
              </w:rPr>
              <w:t>Salinity</w:t>
            </w:r>
          </w:p>
        </w:tc>
        <w:tc>
          <w:tcPr>
            <w:tcW w:w="900" w:type="dxa"/>
            <w:shd w:val="clear" w:color="auto" w:fill="auto"/>
            <w:vAlign w:val="bottom"/>
          </w:tcPr>
          <w:p w14:paraId="3CD2A2CB" w14:textId="77777777" w:rsidR="00967A3A" w:rsidRPr="00EF3178" w:rsidRDefault="00967A3A" w:rsidP="003B27A5">
            <w:pPr>
              <w:pStyle w:val="TCTableBody"/>
              <w:jc w:val="center"/>
              <w:rPr>
                <w:sz w:val="20"/>
              </w:rPr>
            </w:pPr>
            <w:r w:rsidRPr="00EF3178">
              <w:rPr>
                <w:i/>
                <w:iCs/>
                <w:sz w:val="20"/>
              </w:rPr>
              <w:t>p</w:t>
            </w:r>
            <w:r w:rsidRPr="00EF3178">
              <w:rPr>
                <w:sz w:val="20"/>
              </w:rPr>
              <w:t>CO</w:t>
            </w:r>
            <w:r w:rsidRPr="00EF3178">
              <w:rPr>
                <w:rFonts w:ascii="Times New Roman" w:hAnsi="Times New Roman"/>
                <w:sz w:val="20"/>
                <w:vertAlign w:val="subscript"/>
              </w:rPr>
              <w:t>2</w:t>
            </w:r>
            <w:r w:rsidRPr="00EF3178">
              <w:rPr>
                <w:rFonts w:ascii="Times New Roman" w:hAnsi="Times New Roman"/>
                <w:sz w:val="20"/>
              </w:rPr>
              <w:t xml:space="preserve"> </w:t>
            </w:r>
            <w:r w:rsidRPr="00EF3178">
              <w:rPr>
                <w:sz w:val="20"/>
              </w:rPr>
              <w:t>(µatm)</w:t>
            </w:r>
          </w:p>
        </w:tc>
        <w:tc>
          <w:tcPr>
            <w:tcW w:w="938" w:type="dxa"/>
            <w:shd w:val="clear" w:color="auto" w:fill="auto"/>
            <w:vAlign w:val="bottom"/>
          </w:tcPr>
          <w:p w14:paraId="77BC2B7F" w14:textId="77777777" w:rsidR="00967A3A" w:rsidRPr="00EF3178" w:rsidRDefault="00967A3A" w:rsidP="003B27A5">
            <w:pPr>
              <w:pStyle w:val="TCTableBody"/>
              <w:jc w:val="center"/>
              <w:rPr>
                <w:sz w:val="20"/>
              </w:rPr>
            </w:pPr>
            <w:r w:rsidRPr="00EF3178">
              <w:rPr>
                <w:sz w:val="20"/>
              </w:rPr>
              <w:t>Ω Calcite</w:t>
            </w:r>
          </w:p>
        </w:tc>
        <w:tc>
          <w:tcPr>
            <w:tcW w:w="1176" w:type="dxa"/>
            <w:shd w:val="clear" w:color="auto" w:fill="auto"/>
            <w:vAlign w:val="bottom"/>
          </w:tcPr>
          <w:p w14:paraId="08DD9A9B" w14:textId="77777777" w:rsidR="00967A3A" w:rsidRPr="00EF3178" w:rsidRDefault="00967A3A" w:rsidP="003B27A5">
            <w:pPr>
              <w:pStyle w:val="TCTableBody"/>
              <w:jc w:val="center"/>
              <w:rPr>
                <w:sz w:val="20"/>
              </w:rPr>
            </w:pPr>
            <w:r w:rsidRPr="00EF3178">
              <w:rPr>
                <w:sz w:val="20"/>
              </w:rPr>
              <w:t>Ω Aragonite</w:t>
            </w:r>
          </w:p>
        </w:tc>
      </w:tr>
      <w:tr w:rsidR="00967A3A" w:rsidRPr="00EF3178" w14:paraId="0CE223A9" w14:textId="77777777" w:rsidTr="003B27A5">
        <w:tc>
          <w:tcPr>
            <w:tcW w:w="1337" w:type="dxa"/>
            <w:vMerge w:val="restart"/>
            <w:shd w:val="clear" w:color="auto" w:fill="auto"/>
            <w:vAlign w:val="center"/>
          </w:tcPr>
          <w:p w14:paraId="4291B9A4" w14:textId="77777777" w:rsidR="00967A3A" w:rsidRPr="00EF3178" w:rsidRDefault="00967A3A" w:rsidP="003B27A5">
            <w:pPr>
              <w:pStyle w:val="TCTableBody"/>
              <w:jc w:val="center"/>
              <w:rPr>
                <w:sz w:val="20"/>
              </w:rPr>
            </w:pPr>
            <w:r w:rsidRPr="00EF3178">
              <w:rPr>
                <w:sz w:val="20"/>
              </w:rPr>
              <w:t>Polar</w:t>
            </w:r>
          </w:p>
        </w:tc>
        <w:tc>
          <w:tcPr>
            <w:tcW w:w="1443" w:type="dxa"/>
            <w:shd w:val="clear" w:color="auto" w:fill="auto"/>
            <w:vAlign w:val="bottom"/>
          </w:tcPr>
          <w:p w14:paraId="6B8B9FB8" w14:textId="77777777" w:rsidR="00967A3A" w:rsidRPr="00EF3178" w:rsidRDefault="00967A3A" w:rsidP="003B27A5">
            <w:pPr>
              <w:pStyle w:val="TCTableBody"/>
              <w:jc w:val="center"/>
              <w:rPr>
                <w:sz w:val="20"/>
              </w:rPr>
            </w:pPr>
            <w:r w:rsidRPr="00EF3178">
              <w:rPr>
                <w:sz w:val="20"/>
              </w:rPr>
              <w:t>Temperature control</w:t>
            </w:r>
          </w:p>
        </w:tc>
        <w:tc>
          <w:tcPr>
            <w:tcW w:w="928" w:type="dxa"/>
            <w:shd w:val="clear" w:color="auto" w:fill="auto"/>
            <w:vAlign w:val="bottom"/>
          </w:tcPr>
          <w:p w14:paraId="667B3932" w14:textId="77777777" w:rsidR="00967A3A" w:rsidRPr="00EF3178" w:rsidRDefault="006C78E1" w:rsidP="003B27A5">
            <w:pPr>
              <w:pStyle w:val="TCTableBody"/>
              <w:jc w:val="center"/>
              <w:rPr>
                <w:sz w:val="20"/>
              </w:rPr>
            </w:pPr>
            <w:r w:rsidRPr="00EF3178">
              <w:rPr>
                <w:sz w:val="20"/>
              </w:rPr>
              <w:t>7.98 ± 0.02</w:t>
            </w:r>
          </w:p>
        </w:tc>
        <w:tc>
          <w:tcPr>
            <w:tcW w:w="1530" w:type="dxa"/>
            <w:shd w:val="clear" w:color="auto" w:fill="auto"/>
            <w:vAlign w:val="bottom"/>
          </w:tcPr>
          <w:p w14:paraId="204E2DF9" w14:textId="77777777" w:rsidR="00967A3A" w:rsidRPr="00EF3178" w:rsidRDefault="006C78E1" w:rsidP="003B27A5">
            <w:pPr>
              <w:pStyle w:val="TCTableBody"/>
              <w:jc w:val="center"/>
              <w:rPr>
                <w:sz w:val="20"/>
              </w:rPr>
            </w:pPr>
            <w:r w:rsidRPr="00EF3178">
              <w:rPr>
                <w:sz w:val="20"/>
              </w:rPr>
              <w:t>-0.3 ± 0.1</w:t>
            </w:r>
          </w:p>
        </w:tc>
        <w:tc>
          <w:tcPr>
            <w:tcW w:w="990" w:type="dxa"/>
            <w:shd w:val="clear" w:color="auto" w:fill="auto"/>
            <w:vAlign w:val="bottom"/>
          </w:tcPr>
          <w:p w14:paraId="72467821" w14:textId="77777777" w:rsidR="00967A3A" w:rsidRPr="00EF3178" w:rsidRDefault="006C78E1" w:rsidP="003B27A5">
            <w:pPr>
              <w:pStyle w:val="TCTableBody"/>
              <w:jc w:val="center"/>
              <w:rPr>
                <w:sz w:val="20"/>
              </w:rPr>
            </w:pPr>
            <w:r w:rsidRPr="00EF3178">
              <w:rPr>
                <w:sz w:val="20"/>
              </w:rPr>
              <w:t>35 ± 1</w:t>
            </w:r>
          </w:p>
        </w:tc>
        <w:tc>
          <w:tcPr>
            <w:tcW w:w="900" w:type="dxa"/>
            <w:shd w:val="clear" w:color="auto" w:fill="auto"/>
            <w:vAlign w:val="bottom"/>
          </w:tcPr>
          <w:p w14:paraId="147B7F8E" w14:textId="77777777" w:rsidR="00967A3A" w:rsidRPr="00EF3178" w:rsidRDefault="006C78E1" w:rsidP="003B27A5">
            <w:pPr>
              <w:pStyle w:val="TCTableBody"/>
              <w:jc w:val="center"/>
              <w:rPr>
                <w:sz w:val="20"/>
              </w:rPr>
            </w:pPr>
            <w:r w:rsidRPr="00EF3178">
              <w:rPr>
                <w:sz w:val="20"/>
              </w:rPr>
              <w:t>417 ± 15</w:t>
            </w:r>
          </w:p>
        </w:tc>
        <w:tc>
          <w:tcPr>
            <w:tcW w:w="938" w:type="dxa"/>
            <w:shd w:val="clear" w:color="auto" w:fill="auto"/>
            <w:vAlign w:val="bottom"/>
          </w:tcPr>
          <w:p w14:paraId="60D91DE9" w14:textId="77777777" w:rsidR="00967A3A" w:rsidRPr="00EF3178" w:rsidRDefault="006C78E1" w:rsidP="003B27A5">
            <w:pPr>
              <w:pStyle w:val="TCTableBody"/>
              <w:jc w:val="center"/>
              <w:rPr>
                <w:sz w:val="20"/>
              </w:rPr>
            </w:pPr>
            <w:r w:rsidRPr="00EF3178">
              <w:rPr>
                <w:sz w:val="20"/>
              </w:rPr>
              <w:t>1.2 ± 0.1</w:t>
            </w:r>
          </w:p>
        </w:tc>
        <w:tc>
          <w:tcPr>
            <w:tcW w:w="1176" w:type="dxa"/>
            <w:shd w:val="clear" w:color="auto" w:fill="auto"/>
            <w:vAlign w:val="bottom"/>
          </w:tcPr>
          <w:p w14:paraId="045D5DBF" w14:textId="77777777" w:rsidR="00967A3A" w:rsidRPr="00EF3178" w:rsidRDefault="006C78E1" w:rsidP="003B27A5">
            <w:pPr>
              <w:pStyle w:val="TCTableBody"/>
              <w:jc w:val="center"/>
              <w:rPr>
                <w:sz w:val="20"/>
              </w:rPr>
            </w:pPr>
            <w:r w:rsidRPr="00EF3178">
              <w:rPr>
                <w:sz w:val="20"/>
              </w:rPr>
              <w:t>0.8 ± 0.1</w:t>
            </w:r>
          </w:p>
        </w:tc>
      </w:tr>
      <w:tr w:rsidR="00967A3A" w:rsidRPr="00EF3178" w14:paraId="1E33D970" w14:textId="77777777" w:rsidTr="003B27A5">
        <w:tc>
          <w:tcPr>
            <w:tcW w:w="1337" w:type="dxa"/>
            <w:vMerge/>
            <w:shd w:val="clear" w:color="auto" w:fill="auto"/>
            <w:vAlign w:val="bottom"/>
          </w:tcPr>
          <w:p w14:paraId="5A7EB181" w14:textId="77777777" w:rsidR="00967A3A" w:rsidRPr="00EF3178" w:rsidRDefault="00967A3A" w:rsidP="003B27A5">
            <w:pPr>
              <w:pStyle w:val="TCTableBody"/>
              <w:jc w:val="center"/>
              <w:rPr>
                <w:sz w:val="20"/>
              </w:rPr>
            </w:pPr>
          </w:p>
        </w:tc>
        <w:tc>
          <w:tcPr>
            <w:tcW w:w="1443" w:type="dxa"/>
            <w:shd w:val="clear" w:color="auto" w:fill="auto"/>
            <w:vAlign w:val="bottom"/>
          </w:tcPr>
          <w:p w14:paraId="496C9B06" w14:textId="77777777" w:rsidR="00967A3A" w:rsidRPr="00EF3178" w:rsidRDefault="006C78E1" w:rsidP="003B27A5">
            <w:pPr>
              <w:pStyle w:val="TCTableBody"/>
              <w:jc w:val="center"/>
              <w:rPr>
                <w:sz w:val="20"/>
              </w:rPr>
            </w:pPr>
            <w:r w:rsidRPr="00EF3178">
              <w:rPr>
                <w:sz w:val="20"/>
              </w:rPr>
              <w:t>pH control</w:t>
            </w:r>
          </w:p>
        </w:tc>
        <w:tc>
          <w:tcPr>
            <w:tcW w:w="928" w:type="dxa"/>
            <w:shd w:val="clear" w:color="auto" w:fill="auto"/>
            <w:vAlign w:val="bottom"/>
          </w:tcPr>
          <w:p w14:paraId="66840401" w14:textId="77777777" w:rsidR="00967A3A" w:rsidRPr="00EF3178" w:rsidRDefault="006C78E1" w:rsidP="003B27A5">
            <w:pPr>
              <w:pStyle w:val="TCTableBody"/>
              <w:jc w:val="center"/>
              <w:rPr>
                <w:sz w:val="20"/>
              </w:rPr>
            </w:pPr>
            <w:r w:rsidRPr="00EF3178">
              <w:rPr>
                <w:sz w:val="20"/>
              </w:rPr>
              <w:t>8.05 ± 0.03</w:t>
            </w:r>
          </w:p>
        </w:tc>
        <w:tc>
          <w:tcPr>
            <w:tcW w:w="1530" w:type="dxa"/>
            <w:shd w:val="clear" w:color="auto" w:fill="auto"/>
            <w:vAlign w:val="bottom"/>
          </w:tcPr>
          <w:p w14:paraId="719A777F" w14:textId="77777777" w:rsidR="00967A3A" w:rsidRPr="00EF3178" w:rsidRDefault="006C78E1" w:rsidP="003B27A5">
            <w:pPr>
              <w:pStyle w:val="TCTableBody"/>
              <w:jc w:val="center"/>
              <w:rPr>
                <w:sz w:val="20"/>
              </w:rPr>
            </w:pPr>
            <w:r w:rsidRPr="00EF3178">
              <w:rPr>
                <w:sz w:val="20"/>
              </w:rPr>
              <w:t>1.7 ± 0.3</w:t>
            </w:r>
          </w:p>
        </w:tc>
        <w:tc>
          <w:tcPr>
            <w:tcW w:w="990" w:type="dxa"/>
            <w:shd w:val="clear" w:color="auto" w:fill="auto"/>
            <w:vAlign w:val="bottom"/>
          </w:tcPr>
          <w:p w14:paraId="4DE73ADF" w14:textId="77777777" w:rsidR="00967A3A" w:rsidRPr="00EF3178" w:rsidRDefault="006C78E1" w:rsidP="003B27A5">
            <w:pPr>
              <w:pStyle w:val="TCTableBody"/>
              <w:jc w:val="center"/>
              <w:rPr>
                <w:sz w:val="20"/>
              </w:rPr>
            </w:pPr>
            <w:r w:rsidRPr="00EF3178">
              <w:rPr>
                <w:sz w:val="20"/>
              </w:rPr>
              <w:t>35 ± 1</w:t>
            </w:r>
          </w:p>
        </w:tc>
        <w:tc>
          <w:tcPr>
            <w:tcW w:w="900" w:type="dxa"/>
            <w:shd w:val="clear" w:color="auto" w:fill="auto"/>
            <w:vAlign w:val="bottom"/>
          </w:tcPr>
          <w:p w14:paraId="3ACA610B" w14:textId="77777777" w:rsidR="00967A3A" w:rsidRPr="00EF3178" w:rsidRDefault="006C78E1" w:rsidP="003B27A5">
            <w:pPr>
              <w:pStyle w:val="TCTableBody"/>
              <w:jc w:val="center"/>
              <w:rPr>
                <w:sz w:val="20"/>
              </w:rPr>
            </w:pPr>
            <w:r w:rsidRPr="00EF3178">
              <w:rPr>
                <w:sz w:val="20"/>
              </w:rPr>
              <w:t>365 ± 67</w:t>
            </w:r>
          </w:p>
        </w:tc>
        <w:tc>
          <w:tcPr>
            <w:tcW w:w="938" w:type="dxa"/>
            <w:shd w:val="clear" w:color="auto" w:fill="auto"/>
            <w:vAlign w:val="bottom"/>
          </w:tcPr>
          <w:p w14:paraId="00F9A948" w14:textId="77777777" w:rsidR="00967A3A" w:rsidRPr="00EF3178" w:rsidRDefault="006C78E1" w:rsidP="003B27A5">
            <w:pPr>
              <w:pStyle w:val="TCTableBody"/>
              <w:jc w:val="center"/>
              <w:rPr>
                <w:sz w:val="20"/>
              </w:rPr>
            </w:pPr>
            <w:r w:rsidRPr="00EF3178">
              <w:rPr>
                <w:sz w:val="20"/>
              </w:rPr>
              <w:t>1.5 ± 0.2</w:t>
            </w:r>
          </w:p>
        </w:tc>
        <w:tc>
          <w:tcPr>
            <w:tcW w:w="1176" w:type="dxa"/>
            <w:shd w:val="clear" w:color="auto" w:fill="auto"/>
            <w:vAlign w:val="bottom"/>
          </w:tcPr>
          <w:p w14:paraId="04DFF12C" w14:textId="77777777" w:rsidR="00967A3A" w:rsidRPr="00EF3178" w:rsidRDefault="006C78E1" w:rsidP="003B27A5">
            <w:pPr>
              <w:pStyle w:val="TCTableBody"/>
              <w:jc w:val="center"/>
              <w:rPr>
                <w:sz w:val="20"/>
              </w:rPr>
            </w:pPr>
            <w:r w:rsidRPr="00EF3178">
              <w:rPr>
                <w:sz w:val="20"/>
              </w:rPr>
              <w:t>0.9 ± 0.1</w:t>
            </w:r>
          </w:p>
        </w:tc>
      </w:tr>
      <w:tr w:rsidR="00967A3A" w:rsidRPr="00EF3178" w14:paraId="4DB39BE0" w14:textId="77777777" w:rsidTr="003B27A5">
        <w:tc>
          <w:tcPr>
            <w:tcW w:w="1337" w:type="dxa"/>
            <w:vMerge/>
            <w:shd w:val="clear" w:color="auto" w:fill="auto"/>
            <w:vAlign w:val="bottom"/>
          </w:tcPr>
          <w:p w14:paraId="4629625B" w14:textId="77777777" w:rsidR="00967A3A" w:rsidRPr="00EF3178" w:rsidRDefault="00967A3A" w:rsidP="003B27A5">
            <w:pPr>
              <w:pStyle w:val="TCTableBody"/>
              <w:jc w:val="center"/>
              <w:rPr>
                <w:sz w:val="20"/>
              </w:rPr>
            </w:pPr>
          </w:p>
        </w:tc>
        <w:tc>
          <w:tcPr>
            <w:tcW w:w="1443" w:type="dxa"/>
            <w:shd w:val="clear" w:color="auto" w:fill="auto"/>
            <w:vAlign w:val="bottom"/>
          </w:tcPr>
          <w:p w14:paraId="3CAF0E3E" w14:textId="77777777" w:rsidR="00967A3A" w:rsidRPr="00EF3178" w:rsidRDefault="006C78E1" w:rsidP="003B27A5">
            <w:pPr>
              <w:pStyle w:val="TCTableBody"/>
              <w:jc w:val="center"/>
              <w:rPr>
                <w:sz w:val="20"/>
              </w:rPr>
            </w:pPr>
            <w:r w:rsidRPr="00EF3178">
              <w:rPr>
                <w:sz w:val="20"/>
              </w:rPr>
              <w:t>Moderate pH</w:t>
            </w:r>
          </w:p>
        </w:tc>
        <w:tc>
          <w:tcPr>
            <w:tcW w:w="928" w:type="dxa"/>
            <w:shd w:val="clear" w:color="auto" w:fill="auto"/>
            <w:vAlign w:val="bottom"/>
          </w:tcPr>
          <w:p w14:paraId="22C24621" w14:textId="77777777" w:rsidR="00967A3A" w:rsidRPr="00EF3178" w:rsidRDefault="006C78E1" w:rsidP="003B27A5">
            <w:pPr>
              <w:pStyle w:val="TCTableBody"/>
              <w:jc w:val="center"/>
              <w:rPr>
                <w:sz w:val="20"/>
              </w:rPr>
            </w:pPr>
            <w:r w:rsidRPr="00EF3178">
              <w:rPr>
                <w:sz w:val="20"/>
              </w:rPr>
              <w:t>7.75 ± 0.03</w:t>
            </w:r>
          </w:p>
        </w:tc>
        <w:tc>
          <w:tcPr>
            <w:tcW w:w="1530" w:type="dxa"/>
            <w:shd w:val="clear" w:color="auto" w:fill="auto"/>
            <w:vAlign w:val="bottom"/>
          </w:tcPr>
          <w:p w14:paraId="12091F28" w14:textId="77777777" w:rsidR="00967A3A" w:rsidRPr="00EF3178" w:rsidRDefault="006C78E1" w:rsidP="003B27A5">
            <w:pPr>
              <w:pStyle w:val="TCTableBody"/>
              <w:jc w:val="center"/>
              <w:rPr>
                <w:sz w:val="20"/>
              </w:rPr>
            </w:pPr>
            <w:r w:rsidRPr="00EF3178">
              <w:rPr>
                <w:sz w:val="20"/>
              </w:rPr>
              <w:t>1.9 ± 0.4</w:t>
            </w:r>
          </w:p>
        </w:tc>
        <w:tc>
          <w:tcPr>
            <w:tcW w:w="990" w:type="dxa"/>
            <w:shd w:val="clear" w:color="auto" w:fill="auto"/>
            <w:vAlign w:val="bottom"/>
          </w:tcPr>
          <w:p w14:paraId="02FCF9BB" w14:textId="77777777" w:rsidR="00967A3A" w:rsidRPr="00EF3178" w:rsidRDefault="006C78E1" w:rsidP="003B27A5">
            <w:pPr>
              <w:pStyle w:val="TCTableBody"/>
              <w:jc w:val="center"/>
              <w:rPr>
                <w:sz w:val="20"/>
              </w:rPr>
            </w:pPr>
            <w:r w:rsidRPr="00EF3178">
              <w:rPr>
                <w:sz w:val="20"/>
              </w:rPr>
              <w:t>35 ± 1</w:t>
            </w:r>
          </w:p>
        </w:tc>
        <w:tc>
          <w:tcPr>
            <w:tcW w:w="900" w:type="dxa"/>
            <w:shd w:val="clear" w:color="auto" w:fill="auto"/>
            <w:vAlign w:val="bottom"/>
          </w:tcPr>
          <w:p w14:paraId="3E053740" w14:textId="77777777" w:rsidR="00967A3A" w:rsidRPr="00EF3178" w:rsidRDefault="006C78E1" w:rsidP="003B27A5">
            <w:pPr>
              <w:pStyle w:val="TCTableBody"/>
              <w:jc w:val="center"/>
              <w:rPr>
                <w:sz w:val="20"/>
              </w:rPr>
            </w:pPr>
            <w:r w:rsidRPr="00EF3178">
              <w:rPr>
                <w:sz w:val="20"/>
              </w:rPr>
              <w:t>725 ± 133</w:t>
            </w:r>
          </w:p>
        </w:tc>
        <w:tc>
          <w:tcPr>
            <w:tcW w:w="938" w:type="dxa"/>
            <w:shd w:val="clear" w:color="auto" w:fill="auto"/>
            <w:vAlign w:val="bottom"/>
          </w:tcPr>
          <w:p w14:paraId="6925748E" w14:textId="77777777" w:rsidR="00967A3A" w:rsidRPr="00EF3178" w:rsidRDefault="006C78E1" w:rsidP="003B27A5">
            <w:pPr>
              <w:pStyle w:val="TCTableBody"/>
              <w:jc w:val="center"/>
              <w:rPr>
                <w:sz w:val="20"/>
              </w:rPr>
            </w:pPr>
            <w:r w:rsidRPr="00EF3178">
              <w:rPr>
                <w:sz w:val="20"/>
              </w:rPr>
              <w:t>0.8 ± 0.1</w:t>
            </w:r>
          </w:p>
        </w:tc>
        <w:tc>
          <w:tcPr>
            <w:tcW w:w="1176" w:type="dxa"/>
            <w:shd w:val="clear" w:color="auto" w:fill="auto"/>
            <w:vAlign w:val="bottom"/>
          </w:tcPr>
          <w:p w14:paraId="5CF5686A" w14:textId="77777777" w:rsidR="00967A3A" w:rsidRPr="00EF3178" w:rsidRDefault="006C78E1" w:rsidP="003B27A5">
            <w:pPr>
              <w:pStyle w:val="TCTableBody"/>
              <w:jc w:val="center"/>
              <w:rPr>
                <w:sz w:val="20"/>
              </w:rPr>
            </w:pPr>
            <w:r w:rsidRPr="00EF3178">
              <w:rPr>
                <w:sz w:val="20"/>
              </w:rPr>
              <w:t>0.5 ± 0.1</w:t>
            </w:r>
          </w:p>
        </w:tc>
      </w:tr>
      <w:tr w:rsidR="00967A3A" w:rsidRPr="00EF3178" w14:paraId="612E13A8" w14:textId="77777777" w:rsidTr="003B27A5">
        <w:tc>
          <w:tcPr>
            <w:tcW w:w="1337" w:type="dxa"/>
            <w:vMerge/>
            <w:shd w:val="clear" w:color="auto" w:fill="auto"/>
            <w:vAlign w:val="bottom"/>
          </w:tcPr>
          <w:p w14:paraId="7E6FB364" w14:textId="77777777" w:rsidR="00967A3A" w:rsidRPr="00EF3178" w:rsidRDefault="00967A3A" w:rsidP="003B27A5">
            <w:pPr>
              <w:pStyle w:val="TCTableBody"/>
              <w:jc w:val="center"/>
              <w:rPr>
                <w:sz w:val="20"/>
              </w:rPr>
            </w:pPr>
          </w:p>
        </w:tc>
        <w:tc>
          <w:tcPr>
            <w:tcW w:w="1443" w:type="dxa"/>
            <w:shd w:val="clear" w:color="auto" w:fill="auto"/>
            <w:vAlign w:val="bottom"/>
          </w:tcPr>
          <w:p w14:paraId="1E420D6C" w14:textId="77777777" w:rsidR="00967A3A" w:rsidRPr="00EF3178" w:rsidRDefault="006C78E1" w:rsidP="003B27A5">
            <w:pPr>
              <w:pStyle w:val="TCTableBody"/>
              <w:jc w:val="center"/>
              <w:rPr>
                <w:sz w:val="20"/>
              </w:rPr>
            </w:pPr>
            <w:r w:rsidRPr="00EF3178">
              <w:rPr>
                <w:sz w:val="20"/>
              </w:rPr>
              <w:t>Low pH</w:t>
            </w:r>
          </w:p>
        </w:tc>
        <w:tc>
          <w:tcPr>
            <w:tcW w:w="928" w:type="dxa"/>
            <w:shd w:val="clear" w:color="auto" w:fill="auto"/>
            <w:vAlign w:val="bottom"/>
          </w:tcPr>
          <w:p w14:paraId="6709B914" w14:textId="77777777" w:rsidR="00967A3A" w:rsidRPr="00EF3178" w:rsidRDefault="006C78E1" w:rsidP="003B27A5">
            <w:pPr>
              <w:pStyle w:val="TCTableBody"/>
              <w:jc w:val="center"/>
              <w:rPr>
                <w:sz w:val="20"/>
              </w:rPr>
            </w:pPr>
            <w:r w:rsidRPr="00EF3178">
              <w:rPr>
                <w:sz w:val="20"/>
              </w:rPr>
              <w:t>7.54 ± 0.03</w:t>
            </w:r>
          </w:p>
        </w:tc>
        <w:tc>
          <w:tcPr>
            <w:tcW w:w="1530" w:type="dxa"/>
            <w:shd w:val="clear" w:color="auto" w:fill="auto"/>
            <w:vAlign w:val="bottom"/>
          </w:tcPr>
          <w:p w14:paraId="7B0E3417" w14:textId="77777777" w:rsidR="00967A3A" w:rsidRPr="00EF3178" w:rsidRDefault="006C78E1" w:rsidP="003B27A5">
            <w:pPr>
              <w:pStyle w:val="TCTableBody"/>
              <w:jc w:val="center"/>
              <w:rPr>
                <w:sz w:val="20"/>
              </w:rPr>
            </w:pPr>
            <w:r w:rsidRPr="00EF3178">
              <w:rPr>
                <w:sz w:val="20"/>
              </w:rPr>
              <w:t>2.2 ± 0.4</w:t>
            </w:r>
          </w:p>
        </w:tc>
        <w:tc>
          <w:tcPr>
            <w:tcW w:w="990" w:type="dxa"/>
            <w:shd w:val="clear" w:color="auto" w:fill="auto"/>
            <w:vAlign w:val="bottom"/>
          </w:tcPr>
          <w:p w14:paraId="6AF151E9" w14:textId="77777777" w:rsidR="00967A3A" w:rsidRPr="00EF3178" w:rsidRDefault="006C78E1" w:rsidP="003B27A5">
            <w:pPr>
              <w:pStyle w:val="TCTableBody"/>
              <w:jc w:val="center"/>
              <w:rPr>
                <w:sz w:val="20"/>
              </w:rPr>
            </w:pPr>
            <w:r w:rsidRPr="00EF3178">
              <w:rPr>
                <w:sz w:val="20"/>
              </w:rPr>
              <w:t>35 ± 1</w:t>
            </w:r>
          </w:p>
        </w:tc>
        <w:tc>
          <w:tcPr>
            <w:tcW w:w="900" w:type="dxa"/>
            <w:shd w:val="clear" w:color="auto" w:fill="auto"/>
            <w:vAlign w:val="bottom"/>
          </w:tcPr>
          <w:p w14:paraId="46E045B7" w14:textId="77777777" w:rsidR="00967A3A" w:rsidRPr="00EF3178" w:rsidRDefault="006C78E1" w:rsidP="003B27A5">
            <w:pPr>
              <w:pStyle w:val="TCTableBody"/>
              <w:jc w:val="center"/>
              <w:rPr>
                <w:sz w:val="20"/>
              </w:rPr>
            </w:pPr>
            <w:r w:rsidRPr="00EF3178">
              <w:rPr>
                <w:sz w:val="20"/>
              </w:rPr>
              <w:t>1221 ± 179</w:t>
            </w:r>
          </w:p>
        </w:tc>
        <w:tc>
          <w:tcPr>
            <w:tcW w:w="938" w:type="dxa"/>
            <w:shd w:val="clear" w:color="auto" w:fill="auto"/>
            <w:vAlign w:val="bottom"/>
          </w:tcPr>
          <w:p w14:paraId="24DF50E1" w14:textId="77777777" w:rsidR="00967A3A" w:rsidRPr="00EF3178" w:rsidRDefault="006C78E1" w:rsidP="003B27A5">
            <w:pPr>
              <w:pStyle w:val="TCTableBody"/>
              <w:jc w:val="center"/>
              <w:rPr>
                <w:sz w:val="20"/>
              </w:rPr>
            </w:pPr>
            <w:r w:rsidRPr="00EF3178">
              <w:rPr>
                <w:sz w:val="20"/>
              </w:rPr>
              <w:t>0.5 ± 0.1</w:t>
            </w:r>
          </w:p>
        </w:tc>
        <w:tc>
          <w:tcPr>
            <w:tcW w:w="1176" w:type="dxa"/>
            <w:shd w:val="clear" w:color="auto" w:fill="auto"/>
            <w:vAlign w:val="bottom"/>
          </w:tcPr>
          <w:p w14:paraId="262E8196" w14:textId="77777777" w:rsidR="00967A3A" w:rsidRPr="00EF3178" w:rsidRDefault="006C78E1" w:rsidP="003B27A5">
            <w:pPr>
              <w:pStyle w:val="TCTableBody"/>
              <w:jc w:val="center"/>
              <w:rPr>
                <w:sz w:val="20"/>
              </w:rPr>
            </w:pPr>
            <w:r w:rsidRPr="00EF3178">
              <w:rPr>
                <w:sz w:val="20"/>
              </w:rPr>
              <w:t>0.3 ± 0.1</w:t>
            </w:r>
          </w:p>
        </w:tc>
      </w:tr>
      <w:tr w:rsidR="00967A3A" w:rsidRPr="00EF3178" w14:paraId="225D96EB" w14:textId="77777777" w:rsidTr="003B27A5">
        <w:tc>
          <w:tcPr>
            <w:tcW w:w="1337" w:type="dxa"/>
            <w:vMerge w:val="restart"/>
            <w:shd w:val="clear" w:color="auto" w:fill="auto"/>
            <w:vAlign w:val="center"/>
          </w:tcPr>
          <w:p w14:paraId="3FB50EC4" w14:textId="77777777" w:rsidR="00967A3A" w:rsidRPr="00EF3178" w:rsidRDefault="00967A3A" w:rsidP="003B27A5">
            <w:pPr>
              <w:pStyle w:val="TCTableBody"/>
              <w:jc w:val="center"/>
              <w:rPr>
                <w:sz w:val="20"/>
              </w:rPr>
            </w:pPr>
            <w:r w:rsidRPr="00EF3178">
              <w:rPr>
                <w:sz w:val="20"/>
              </w:rPr>
              <w:t>Temperate</w:t>
            </w:r>
          </w:p>
        </w:tc>
        <w:tc>
          <w:tcPr>
            <w:tcW w:w="1443" w:type="dxa"/>
            <w:shd w:val="clear" w:color="auto" w:fill="auto"/>
            <w:vAlign w:val="bottom"/>
          </w:tcPr>
          <w:p w14:paraId="20043CE9" w14:textId="77777777" w:rsidR="00967A3A" w:rsidRPr="00EF3178" w:rsidRDefault="006C78E1" w:rsidP="003B27A5">
            <w:pPr>
              <w:pStyle w:val="TCTableBody"/>
              <w:jc w:val="center"/>
              <w:rPr>
                <w:sz w:val="20"/>
              </w:rPr>
            </w:pPr>
            <w:r w:rsidRPr="00EF3178">
              <w:rPr>
                <w:sz w:val="20"/>
              </w:rPr>
              <w:t>pH control</w:t>
            </w:r>
          </w:p>
        </w:tc>
        <w:tc>
          <w:tcPr>
            <w:tcW w:w="928" w:type="dxa"/>
            <w:shd w:val="clear" w:color="auto" w:fill="auto"/>
            <w:vAlign w:val="bottom"/>
          </w:tcPr>
          <w:p w14:paraId="5DA189F7" w14:textId="77777777" w:rsidR="00967A3A" w:rsidRPr="00EF3178" w:rsidRDefault="006C78E1" w:rsidP="003B27A5">
            <w:pPr>
              <w:pStyle w:val="TCTableBody"/>
              <w:jc w:val="center"/>
              <w:rPr>
                <w:sz w:val="20"/>
              </w:rPr>
            </w:pPr>
            <w:r w:rsidRPr="00EF3178">
              <w:rPr>
                <w:sz w:val="20"/>
              </w:rPr>
              <w:t>8.16 ± 0.03</w:t>
            </w:r>
          </w:p>
        </w:tc>
        <w:tc>
          <w:tcPr>
            <w:tcW w:w="1530" w:type="dxa"/>
            <w:shd w:val="clear" w:color="auto" w:fill="auto"/>
            <w:vAlign w:val="bottom"/>
          </w:tcPr>
          <w:p w14:paraId="1936A1F9" w14:textId="77777777" w:rsidR="00967A3A" w:rsidRPr="00EF3178" w:rsidRDefault="006C78E1" w:rsidP="003B27A5">
            <w:pPr>
              <w:pStyle w:val="TCTableBody"/>
              <w:jc w:val="center"/>
              <w:rPr>
                <w:sz w:val="20"/>
              </w:rPr>
            </w:pPr>
            <w:r w:rsidRPr="00EF3178">
              <w:rPr>
                <w:sz w:val="20"/>
              </w:rPr>
              <w:t>16.5 ± 1.7</w:t>
            </w:r>
          </w:p>
        </w:tc>
        <w:tc>
          <w:tcPr>
            <w:tcW w:w="990" w:type="dxa"/>
            <w:shd w:val="clear" w:color="auto" w:fill="auto"/>
            <w:vAlign w:val="bottom"/>
          </w:tcPr>
          <w:p w14:paraId="5FF08DBE" w14:textId="77777777" w:rsidR="00967A3A" w:rsidRPr="00EF3178" w:rsidRDefault="006C78E1" w:rsidP="003B27A5">
            <w:pPr>
              <w:pStyle w:val="TCTableBody"/>
              <w:jc w:val="center"/>
              <w:rPr>
                <w:sz w:val="20"/>
              </w:rPr>
            </w:pPr>
            <w:r w:rsidRPr="00EF3178">
              <w:rPr>
                <w:sz w:val="20"/>
              </w:rPr>
              <w:t>34 ± 1</w:t>
            </w:r>
          </w:p>
        </w:tc>
        <w:tc>
          <w:tcPr>
            <w:tcW w:w="900" w:type="dxa"/>
            <w:shd w:val="clear" w:color="auto" w:fill="auto"/>
            <w:vAlign w:val="bottom"/>
          </w:tcPr>
          <w:p w14:paraId="2A7AAC62" w14:textId="77777777" w:rsidR="00967A3A" w:rsidRPr="00EF3178" w:rsidRDefault="006C78E1" w:rsidP="003B27A5">
            <w:pPr>
              <w:pStyle w:val="TCTableBody"/>
              <w:jc w:val="center"/>
              <w:rPr>
                <w:sz w:val="20"/>
              </w:rPr>
            </w:pPr>
            <w:r w:rsidRPr="00EF3178">
              <w:rPr>
                <w:sz w:val="20"/>
              </w:rPr>
              <w:t>465 ± 83</w:t>
            </w:r>
          </w:p>
        </w:tc>
        <w:tc>
          <w:tcPr>
            <w:tcW w:w="938" w:type="dxa"/>
            <w:shd w:val="clear" w:color="auto" w:fill="auto"/>
            <w:vAlign w:val="bottom"/>
          </w:tcPr>
          <w:p w14:paraId="3F33F6D4" w14:textId="77777777" w:rsidR="00967A3A" w:rsidRPr="00EF3178" w:rsidRDefault="006C78E1" w:rsidP="003B27A5">
            <w:pPr>
              <w:pStyle w:val="TCTableBody"/>
              <w:jc w:val="center"/>
              <w:rPr>
                <w:sz w:val="20"/>
              </w:rPr>
            </w:pPr>
            <w:r w:rsidRPr="00EF3178">
              <w:rPr>
                <w:sz w:val="20"/>
              </w:rPr>
              <w:t>3.5 ± 0.5</w:t>
            </w:r>
          </w:p>
        </w:tc>
        <w:tc>
          <w:tcPr>
            <w:tcW w:w="1176" w:type="dxa"/>
            <w:shd w:val="clear" w:color="auto" w:fill="auto"/>
            <w:vAlign w:val="bottom"/>
          </w:tcPr>
          <w:p w14:paraId="47910AF1" w14:textId="77777777" w:rsidR="00967A3A" w:rsidRPr="00EF3178" w:rsidRDefault="006C78E1" w:rsidP="003B27A5">
            <w:pPr>
              <w:pStyle w:val="TCTableBody"/>
              <w:jc w:val="center"/>
              <w:rPr>
                <w:sz w:val="20"/>
              </w:rPr>
            </w:pPr>
            <w:r w:rsidRPr="00EF3178">
              <w:rPr>
                <w:sz w:val="20"/>
              </w:rPr>
              <w:t>2.2 ± 0.3</w:t>
            </w:r>
          </w:p>
        </w:tc>
      </w:tr>
      <w:tr w:rsidR="00967A3A" w:rsidRPr="00EF3178" w14:paraId="4FDC3ED1" w14:textId="77777777" w:rsidTr="003B27A5">
        <w:tc>
          <w:tcPr>
            <w:tcW w:w="1337" w:type="dxa"/>
            <w:vMerge/>
            <w:shd w:val="clear" w:color="auto" w:fill="auto"/>
            <w:vAlign w:val="bottom"/>
          </w:tcPr>
          <w:p w14:paraId="7B738744" w14:textId="77777777" w:rsidR="00967A3A" w:rsidRPr="00EF3178" w:rsidRDefault="00967A3A" w:rsidP="003B27A5">
            <w:pPr>
              <w:pStyle w:val="TCTableBody"/>
              <w:jc w:val="center"/>
              <w:rPr>
                <w:sz w:val="20"/>
              </w:rPr>
            </w:pPr>
          </w:p>
        </w:tc>
        <w:tc>
          <w:tcPr>
            <w:tcW w:w="1443" w:type="dxa"/>
            <w:shd w:val="clear" w:color="auto" w:fill="auto"/>
            <w:vAlign w:val="bottom"/>
          </w:tcPr>
          <w:p w14:paraId="1A192A00" w14:textId="77777777" w:rsidR="00967A3A" w:rsidRPr="00EF3178" w:rsidRDefault="006C78E1" w:rsidP="003B27A5">
            <w:pPr>
              <w:pStyle w:val="TCTableBody"/>
              <w:jc w:val="center"/>
              <w:rPr>
                <w:sz w:val="20"/>
              </w:rPr>
            </w:pPr>
            <w:r w:rsidRPr="00EF3178">
              <w:rPr>
                <w:sz w:val="20"/>
              </w:rPr>
              <w:t>Moderate pH</w:t>
            </w:r>
          </w:p>
        </w:tc>
        <w:tc>
          <w:tcPr>
            <w:tcW w:w="928" w:type="dxa"/>
            <w:shd w:val="clear" w:color="auto" w:fill="auto"/>
            <w:vAlign w:val="bottom"/>
          </w:tcPr>
          <w:p w14:paraId="526D03DC" w14:textId="77777777" w:rsidR="00967A3A" w:rsidRPr="00EF3178" w:rsidRDefault="006C78E1" w:rsidP="003B27A5">
            <w:pPr>
              <w:pStyle w:val="TCTableBody"/>
              <w:jc w:val="center"/>
              <w:rPr>
                <w:sz w:val="20"/>
              </w:rPr>
            </w:pPr>
            <w:r w:rsidRPr="00EF3178">
              <w:rPr>
                <w:sz w:val="20"/>
              </w:rPr>
              <w:t>7.79 ± 0.06</w:t>
            </w:r>
          </w:p>
        </w:tc>
        <w:tc>
          <w:tcPr>
            <w:tcW w:w="1530" w:type="dxa"/>
            <w:shd w:val="clear" w:color="auto" w:fill="auto"/>
            <w:vAlign w:val="bottom"/>
          </w:tcPr>
          <w:p w14:paraId="3B3A022A" w14:textId="77777777" w:rsidR="00967A3A" w:rsidRPr="00EF3178" w:rsidRDefault="006C78E1" w:rsidP="003B27A5">
            <w:pPr>
              <w:pStyle w:val="TCTableBody"/>
              <w:jc w:val="center"/>
              <w:rPr>
                <w:sz w:val="20"/>
              </w:rPr>
            </w:pPr>
            <w:r w:rsidRPr="00EF3178">
              <w:rPr>
                <w:sz w:val="20"/>
              </w:rPr>
              <w:t>16.9 ± 1.7</w:t>
            </w:r>
          </w:p>
        </w:tc>
        <w:tc>
          <w:tcPr>
            <w:tcW w:w="990" w:type="dxa"/>
            <w:shd w:val="clear" w:color="auto" w:fill="auto"/>
            <w:vAlign w:val="bottom"/>
          </w:tcPr>
          <w:p w14:paraId="3B71C6AC" w14:textId="77777777" w:rsidR="00967A3A" w:rsidRPr="00EF3178" w:rsidRDefault="006C78E1" w:rsidP="003B27A5">
            <w:pPr>
              <w:pStyle w:val="TCTableBody"/>
              <w:jc w:val="center"/>
              <w:rPr>
                <w:sz w:val="20"/>
              </w:rPr>
            </w:pPr>
            <w:r w:rsidRPr="00EF3178">
              <w:rPr>
                <w:sz w:val="20"/>
              </w:rPr>
              <w:t>34 ± 1</w:t>
            </w:r>
          </w:p>
        </w:tc>
        <w:tc>
          <w:tcPr>
            <w:tcW w:w="900" w:type="dxa"/>
            <w:shd w:val="clear" w:color="auto" w:fill="auto"/>
            <w:vAlign w:val="bottom"/>
          </w:tcPr>
          <w:p w14:paraId="16DF7DEB" w14:textId="77777777" w:rsidR="00967A3A" w:rsidRPr="00EF3178" w:rsidRDefault="006C78E1" w:rsidP="003B27A5">
            <w:pPr>
              <w:pStyle w:val="TCTableBody"/>
              <w:jc w:val="center"/>
              <w:rPr>
                <w:sz w:val="20"/>
              </w:rPr>
            </w:pPr>
            <w:r w:rsidRPr="00EF3178">
              <w:rPr>
                <w:sz w:val="20"/>
              </w:rPr>
              <w:t>1130 ± 12</w:t>
            </w:r>
          </w:p>
        </w:tc>
        <w:tc>
          <w:tcPr>
            <w:tcW w:w="938" w:type="dxa"/>
            <w:shd w:val="clear" w:color="auto" w:fill="auto"/>
            <w:vAlign w:val="bottom"/>
          </w:tcPr>
          <w:p w14:paraId="16EE5426" w14:textId="77777777" w:rsidR="00967A3A" w:rsidRPr="00EF3178" w:rsidRDefault="006C78E1" w:rsidP="003B27A5">
            <w:pPr>
              <w:pStyle w:val="TCTableBody"/>
              <w:jc w:val="center"/>
              <w:rPr>
                <w:sz w:val="20"/>
              </w:rPr>
            </w:pPr>
            <w:r w:rsidRPr="00EF3178">
              <w:rPr>
                <w:sz w:val="20"/>
              </w:rPr>
              <w:t>1.6 ± 0.0</w:t>
            </w:r>
          </w:p>
        </w:tc>
        <w:tc>
          <w:tcPr>
            <w:tcW w:w="1176" w:type="dxa"/>
            <w:shd w:val="clear" w:color="auto" w:fill="auto"/>
            <w:vAlign w:val="bottom"/>
          </w:tcPr>
          <w:p w14:paraId="501EFCFC" w14:textId="77777777" w:rsidR="00967A3A" w:rsidRPr="00EF3178" w:rsidRDefault="006C78E1" w:rsidP="003B27A5">
            <w:pPr>
              <w:pStyle w:val="TCTableBody"/>
              <w:jc w:val="center"/>
              <w:rPr>
                <w:sz w:val="20"/>
              </w:rPr>
            </w:pPr>
            <w:r w:rsidRPr="00EF3178">
              <w:rPr>
                <w:sz w:val="20"/>
              </w:rPr>
              <w:t>1.0 ± 0.0</w:t>
            </w:r>
          </w:p>
        </w:tc>
      </w:tr>
      <w:tr w:rsidR="00967A3A" w:rsidRPr="00EF3178" w14:paraId="5140C1FB" w14:textId="77777777" w:rsidTr="003B27A5">
        <w:tc>
          <w:tcPr>
            <w:tcW w:w="1337" w:type="dxa"/>
            <w:vMerge/>
            <w:shd w:val="clear" w:color="auto" w:fill="auto"/>
            <w:vAlign w:val="bottom"/>
          </w:tcPr>
          <w:p w14:paraId="4F62A7A6" w14:textId="77777777" w:rsidR="00967A3A" w:rsidRPr="00EF3178" w:rsidRDefault="00967A3A" w:rsidP="003B27A5">
            <w:pPr>
              <w:pStyle w:val="TCTableBody"/>
              <w:jc w:val="center"/>
              <w:rPr>
                <w:sz w:val="20"/>
              </w:rPr>
            </w:pPr>
          </w:p>
        </w:tc>
        <w:tc>
          <w:tcPr>
            <w:tcW w:w="1443" w:type="dxa"/>
            <w:shd w:val="clear" w:color="auto" w:fill="auto"/>
            <w:vAlign w:val="bottom"/>
          </w:tcPr>
          <w:p w14:paraId="16C66F56" w14:textId="77777777" w:rsidR="00967A3A" w:rsidRPr="00EF3178" w:rsidRDefault="006C78E1" w:rsidP="003B27A5">
            <w:pPr>
              <w:pStyle w:val="TCTableBody"/>
              <w:jc w:val="center"/>
              <w:rPr>
                <w:sz w:val="20"/>
              </w:rPr>
            </w:pPr>
            <w:r w:rsidRPr="00EF3178">
              <w:rPr>
                <w:sz w:val="20"/>
              </w:rPr>
              <w:t>Low pH</w:t>
            </w:r>
          </w:p>
        </w:tc>
        <w:tc>
          <w:tcPr>
            <w:tcW w:w="928" w:type="dxa"/>
            <w:shd w:val="clear" w:color="auto" w:fill="auto"/>
            <w:vAlign w:val="bottom"/>
          </w:tcPr>
          <w:p w14:paraId="55A9FC86" w14:textId="77777777" w:rsidR="00967A3A" w:rsidRPr="00EF3178" w:rsidRDefault="006C78E1" w:rsidP="003B27A5">
            <w:pPr>
              <w:pStyle w:val="TCTableBody"/>
              <w:jc w:val="center"/>
              <w:rPr>
                <w:sz w:val="20"/>
              </w:rPr>
            </w:pPr>
            <w:r w:rsidRPr="00EF3178">
              <w:rPr>
                <w:sz w:val="20"/>
              </w:rPr>
              <w:t>7.62 ± 0.05</w:t>
            </w:r>
          </w:p>
        </w:tc>
        <w:tc>
          <w:tcPr>
            <w:tcW w:w="1530" w:type="dxa"/>
            <w:shd w:val="clear" w:color="auto" w:fill="auto"/>
            <w:vAlign w:val="bottom"/>
          </w:tcPr>
          <w:p w14:paraId="7549890D" w14:textId="77777777" w:rsidR="00967A3A" w:rsidRPr="00EF3178" w:rsidRDefault="006C78E1" w:rsidP="003B27A5">
            <w:pPr>
              <w:pStyle w:val="TCTableBody"/>
              <w:jc w:val="center"/>
              <w:rPr>
                <w:sz w:val="20"/>
              </w:rPr>
            </w:pPr>
            <w:r w:rsidRPr="00EF3178">
              <w:rPr>
                <w:sz w:val="20"/>
              </w:rPr>
              <w:t>16.6 ± 1.7</w:t>
            </w:r>
          </w:p>
        </w:tc>
        <w:tc>
          <w:tcPr>
            <w:tcW w:w="990" w:type="dxa"/>
            <w:shd w:val="clear" w:color="auto" w:fill="auto"/>
            <w:vAlign w:val="bottom"/>
          </w:tcPr>
          <w:p w14:paraId="211BB8E7" w14:textId="77777777" w:rsidR="00967A3A" w:rsidRPr="00EF3178" w:rsidRDefault="006C78E1" w:rsidP="003B27A5">
            <w:pPr>
              <w:pStyle w:val="TCTableBody"/>
              <w:jc w:val="center"/>
              <w:rPr>
                <w:sz w:val="20"/>
              </w:rPr>
            </w:pPr>
            <w:r w:rsidRPr="00EF3178">
              <w:rPr>
                <w:sz w:val="20"/>
              </w:rPr>
              <w:t>34 ± 1</w:t>
            </w:r>
          </w:p>
        </w:tc>
        <w:tc>
          <w:tcPr>
            <w:tcW w:w="900" w:type="dxa"/>
            <w:shd w:val="clear" w:color="auto" w:fill="auto"/>
            <w:vAlign w:val="bottom"/>
          </w:tcPr>
          <w:p w14:paraId="3F912F17" w14:textId="77777777" w:rsidR="00967A3A" w:rsidRPr="00EF3178" w:rsidRDefault="006C78E1" w:rsidP="003B27A5">
            <w:pPr>
              <w:pStyle w:val="TCTableBody"/>
              <w:jc w:val="center"/>
              <w:rPr>
                <w:sz w:val="20"/>
              </w:rPr>
            </w:pPr>
            <w:r w:rsidRPr="00EF3178">
              <w:rPr>
                <w:sz w:val="20"/>
              </w:rPr>
              <w:t>1536 ± 235</w:t>
            </w:r>
          </w:p>
        </w:tc>
        <w:tc>
          <w:tcPr>
            <w:tcW w:w="938" w:type="dxa"/>
            <w:shd w:val="clear" w:color="auto" w:fill="auto"/>
            <w:vAlign w:val="bottom"/>
          </w:tcPr>
          <w:p w14:paraId="3FC84F89" w14:textId="77777777" w:rsidR="00967A3A" w:rsidRPr="00EF3178" w:rsidRDefault="006C78E1" w:rsidP="003B27A5">
            <w:pPr>
              <w:pStyle w:val="TCTableBody"/>
              <w:jc w:val="center"/>
              <w:rPr>
                <w:sz w:val="20"/>
              </w:rPr>
            </w:pPr>
            <w:r w:rsidRPr="00EF3178">
              <w:rPr>
                <w:sz w:val="20"/>
              </w:rPr>
              <w:t>1.3 ± 0.2</w:t>
            </w:r>
          </w:p>
        </w:tc>
        <w:tc>
          <w:tcPr>
            <w:tcW w:w="1176" w:type="dxa"/>
            <w:shd w:val="clear" w:color="auto" w:fill="auto"/>
            <w:vAlign w:val="bottom"/>
          </w:tcPr>
          <w:p w14:paraId="02A00DDE" w14:textId="77777777" w:rsidR="00967A3A" w:rsidRPr="00EF3178" w:rsidRDefault="006C78E1" w:rsidP="003B27A5">
            <w:pPr>
              <w:pStyle w:val="TCTableBody"/>
              <w:jc w:val="center"/>
              <w:rPr>
                <w:sz w:val="20"/>
              </w:rPr>
            </w:pPr>
            <w:r w:rsidRPr="00EF3178">
              <w:rPr>
                <w:sz w:val="20"/>
              </w:rPr>
              <w:t>0.8 ± 0.1</w:t>
            </w:r>
          </w:p>
        </w:tc>
      </w:tr>
    </w:tbl>
    <w:p w14:paraId="3C5EAD34" w14:textId="77777777" w:rsidR="001F1AF9" w:rsidRPr="007A6A4A" w:rsidRDefault="006C78E1" w:rsidP="006C78E1">
      <w:pPr>
        <w:pStyle w:val="FETableFootnote"/>
      </w:pPr>
      <w:r w:rsidRPr="007A6A4A">
        <w:t xml:space="preserve">Values for </w:t>
      </w:r>
      <w:r w:rsidRPr="007A6A4A">
        <w:rPr>
          <w:i/>
        </w:rPr>
        <w:t>p</w:t>
      </w:r>
      <w:r w:rsidRPr="007A6A4A">
        <w:t>CO</w:t>
      </w:r>
      <w:r w:rsidRPr="0017721F">
        <w:rPr>
          <w:rFonts w:ascii="Times New Roman" w:hAnsi="Times New Roman"/>
          <w:vertAlign w:val="subscript"/>
        </w:rPr>
        <w:t>2</w:t>
      </w:r>
      <w:r w:rsidRPr="007A6A4A">
        <w:t xml:space="preserve">, </w:t>
      </w:r>
      <w:r w:rsidRPr="007A6A4A">
        <w:sym w:font="Symbol" w:char="F057"/>
      </w:r>
      <w:r w:rsidRPr="007A6A4A">
        <w:t xml:space="preserve"> calcite and </w:t>
      </w:r>
      <w:r w:rsidRPr="007A6A4A">
        <w:sym w:font="Symbol" w:char="F057"/>
      </w:r>
      <w:r w:rsidRPr="007A6A4A">
        <w:t xml:space="preserve"> aragonite were calculated from CO2SYS</w:t>
      </w:r>
      <w:hyperlink w:anchor="_ENREF_43" w:tooltip="Lewis, 1998 #223" w:history="1">
        <w:r w:rsidR="002E4B2A" w:rsidRPr="007A6A4A">
          <w:fldChar w:fldCharType="begin"/>
        </w:r>
        <w:r w:rsidR="002E4B2A">
          <w:instrText xml:space="preserve"> ADDIN EN.CITE &lt;EndNote&gt;&lt;Cite&gt;&lt;Author&gt;Lewis&lt;/Author&gt;&lt;Year&gt;1998&lt;/Year&gt;&lt;RecNum&gt;223&lt;/RecNum&gt;&lt;DisplayText&gt;&lt;style face="superscript" font="Times New Roman"&gt;43&lt;/style&gt;&lt;/DisplayText&gt;&lt;record&gt;&lt;rec-number&gt;223&lt;/rec-number&gt;&lt;foreign-keys&gt;&lt;key app="EN" db-id="aa5wf2v5npws2fea5dz5e0ddsrzfw55rdavr" timestamp="1401749879"&gt;223&lt;/key&gt;&lt;/foreign-keys&gt;&lt;ref-type name="Book"&gt;6&lt;/ref-type&gt;&lt;contributors&gt;&lt;authors&gt;&lt;author&gt;Lewis, E.&lt;/author&gt;&lt;author&gt;Wallace, D. W. R.&lt;/author&gt;&lt;author&gt;Allison, L. J.&lt;/author&gt;&lt;/authors&gt;&lt;/contributors&gt;&lt;titles&gt;&lt;title&gt;&lt;style face="normal" font="default" size="100%"&gt;Program developed for CO&lt;/style&gt;&lt;style face="subscript" font="default" size="100%"&gt;2 &lt;/style&gt;&lt;style face="normal" font="default" size="100%"&gt;system calculations&lt;/style&gt;&lt;/title&gt;&lt;/titles&gt;&lt;dates&gt;&lt;year&gt;1998&lt;/year&gt;&lt;/dates&gt;&lt;pub-location&gt;Carbon Dioxide Information Analysis Center, Oak Ridge National Laboratory, US Department of Energy, Oak Ridge, Tennessee, US&lt;/pub-location&gt;&lt;urls&gt;&lt;/urls&gt;&lt;/record&gt;&lt;/Cite&gt;&lt;/EndNote&gt;</w:instrText>
        </w:r>
        <w:r w:rsidR="002E4B2A" w:rsidRPr="007A6A4A">
          <w:fldChar w:fldCharType="separate"/>
        </w:r>
        <w:r w:rsidR="002E4B2A" w:rsidRPr="00CA7287">
          <w:rPr>
            <w:rFonts w:ascii="Times New Roman" w:hAnsi="Times New Roman"/>
            <w:noProof/>
            <w:vertAlign w:val="superscript"/>
          </w:rPr>
          <w:t>43</w:t>
        </w:r>
        <w:r w:rsidR="002E4B2A" w:rsidRPr="007A6A4A">
          <w:fldChar w:fldCharType="end"/>
        </w:r>
      </w:hyperlink>
      <w:r w:rsidRPr="007A6A4A">
        <w:t xml:space="preserve"> with refitted constants</w:t>
      </w:r>
      <w:r w:rsidRPr="007A6A4A">
        <w:fldChar w:fldCharType="begin"/>
      </w:r>
      <w:r w:rsidR="0016608C">
        <w:instrText xml:space="preserve"> ADDIN EN.CITE &lt;EndNote&gt;&lt;Cite&gt;&lt;Author&gt;Dickson&lt;/Author&gt;&lt;Year&gt;1987&lt;/Year&gt;&lt;RecNum&gt;225&lt;/RecNum&gt;&lt;DisplayText&gt;&lt;style face="superscript" font="Times New Roman"&gt;44,45&lt;/style&gt;&lt;/DisplayText&gt;&lt;record&gt;&lt;rec-number&gt;225&lt;/rec-number&gt;&lt;foreign-keys&gt;&lt;key app="EN" db-id="aa5wf2v5npws2fea5dz5e0ddsrzfw55rdavr" timestamp="1401750100"&gt;225&lt;/key&gt;&lt;/foreign-keys&gt;&lt;ref-type name="Journal Article"&gt;17&lt;/ref-type&gt;&lt;contributors&gt;&lt;authors&gt;&lt;author&gt;Dickson, A. G.&lt;/author&gt;&lt;author&gt;Millero, F. J.&lt;/author&gt;&lt;/authors&gt;&lt;/contributors&gt;&lt;titles&gt;&lt;title&gt;A comparison of the equilibrium-constants for the dissociation of carbonic-acid in seawater media&lt;/title&gt;&lt;secondary-title&gt;Deep-Sea Research Part A Oceanographic Research Papers&lt;/secondary-title&gt;&lt;/titles&gt;&lt;periodical&gt;&lt;full-title&gt;Deep-Sea Research Part A Oceanographic Research Papers&lt;/full-title&gt;&lt;abbr-1&gt;Deep-Sea Res Pt I&lt;/abbr-1&gt;&lt;/periodical&gt;&lt;pages&gt;1733-1743&lt;/pages&gt;&lt;volume&gt;34&lt;/volume&gt;&lt;dates&gt;&lt;year&gt;1987&lt;/year&gt;&lt;/dates&gt;&lt;urls&gt;&lt;/urls&gt;&lt;/record&gt;&lt;/Cite&gt;&lt;Cite&gt;&lt;Author&gt;Mehrbach&lt;/Author&gt;&lt;Year&gt;1973&lt;/Year&gt;&lt;RecNum&gt;224&lt;/RecNum&gt;&lt;record&gt;&lt;rec-number&gt;224&lt;/rec-number&gt;&lt;foreign-keys&gt;&lt;key app="EN" db-id="aa5wf2v5npws2fea5dz5e0ddsrzfw55rdavr" timestamp="1401749973"&gt;224&lt;/key&gt;&lt;/foreign-keys&gt;&lt;ref-type name="Journal Article"&gt;17&lt;/ref-type&gt;&lt;contributors&gt;&lt;authors&gt;&lt;author&gt;Mehrbach, C.&lt;/author&gt;&lt;author&gt;Culberson,  C. H.&lt;/author&gt;&lt;author&gt;Hawley, J. E.&lt;/author&gt;&lt;author&gt;Pytkowicxz, R. M.&lt;/author&gt;&lt;/authors&gt;&lt;/contributors&gt;&lt;titles&gt;&lt;title&gt;Measurement of apparent dissociation constants of carbonic acid in seawater at atmospheric pressure&lt;/title&gt;&lt;secondary-title&gt;Limnology and Oceanography&lt;/secondary-title&gt;&lt;/titles&gt;&lt;periodical&gt;&lt;full-title&gt;Limnology and Oceanography&lt;/full-title&gt;&lt;abbr-1&gt;Limnol. Oceanogr.&lt;/abbr-1&gt;&lt;abbr-2&gt;Limnol Oceanogr&lt;/abbr-2&gt;&lt;/periodical&gt;&lt;pages&gt;897-907&lt;/pages&gt;&lt;volume&gt;18&lt;/volume&gt;&lt;dates&gt;&lt;year&gt;1973&lt;/year&gt;&lt;/dates&gt;&lt;urls&gt;&lt;/urls&gt;&lt;/record&gt;&lt;/Cite&gt;&lt;/EndNote&gt;</w:instrText>
      </w:r>
      <w:r w:rsidRPr="007A6A4A">
        <w:fldChar w:fldCharType="separate"/>
      </w:r>
      <w:hyperlink w:anchor="_ENREF_44" w:tooltip="Mehrbach, 1973 #224" w:history="1">
        <w:r w:rsidR="002E4B2A" w:rsidRPr="0016608C">
          <w:rPr>
            <w:rFonts w:ascii="Times New Roman" w:hAnsi="Times New Roman"/>
            <w:noProof/>
            <w:vertAlign w:val="superscript"/>
          </w:rPr>
          <w:t>44</w:t>
        </w:r>
      </w:hyperlink>
      <w:r w:rsidR="0016608C" w:rsidRPr="0016608C">
        <w:rPr>
          <w:rFonts w:ascii="Times New Roman" w:hAnsi="Times New Roman"/>
          <w:noProof/>
          <w:vertAlign w:val="superscript"/>
        </w:rPr>
        <w:t>,</w:t>
      </w:r>
      <w:hyperlink w:anchor="_ENREF_45" w:tooltip="Dickson, 1987 #225" w:history="1">
        <w:r w:rsidR="002E4B2A" w:rsidRPr="0016608C">
          <w:rPr>
            <w:rFonts w:ascii="Times New Roman" w:hAnsi="Times New Roman"/>
            <w:noProof/>
            <w:vertAlign w:val="superscript"/>
          </w:rPr>
          <w:t>45</w:t>
        </w:r>
      </w:hyperlink>
      <w:r w:rsidRPr="007A6A4A">
        <w:fldChar w:fldCharType="end"/>
      </w:r>
      <w:r w:rsidRPr="007A6A4A">
        <w:t>.</w:t>
      </w:r>
    </w:p>
    <w:p w14:paraId="17276767" w14:textId="77777777" w:rsidR="006C78E1" w:rsidRPr="007A6A4A" w:rsidRDefault="006C78E1" w:rsidP="00556F78">
      <w:pPr>
        <w:pStyle w:val="TAMainText"/>
        <w:rPr>
          <w:i/>
        </w:rPr>
      </w:pPr>
    </w:p>
    <w:p w14:paraId="5DB6A725" w14:textId="77777777" w:rsidR="00331893" w:rsidRPr="007A6A4A" w:rsidRDefault="00BB7758" w:rsidP="00287395">
      <w:pPr>
        <w:pStyle w:val="TAMainText"/>
        <w:rPr>
          <w:b/>
          <w:i/>
        </w:rPr>
      </w:pPr>
      <w:r w:rsidRPr="007A6A4A">
        <w:rPr>
          <w:b/>
          <w:i/>
        </w:rPr>
        <w:t>Shell condition index</w:t>
      </w:r>
      <w:r w:rsidR="00287395" w:rsidRPr="007A6A4A">
        <w:rPr>
          <w:b/>
          <w:i/>
        </w:rPr>
        <w:t xml:space="preserve">. </w:t>
      </w:r>
      <w:r w:rsidR="004F4FDC" w:rsidRPr="007A6A4A">
        <w:t xml:space="preserve">Scanning Electron Microscopes (JEOL 820 for </w:t>
      </w:r>
      <w:r w:rsidR="004F4FDC" w:rsidRPr="007A6A4A">
        <w:rPr>
          <w:i/>
        </w:rPr>
        <w:t>L. uva</w:t>
      </w:r>
      <w:r w:rsidR="004F4FDC" w:rsidRPr="007A6A4A">
        <w:t xml:space="preserve"> and FEI QEMSCAN 650F for </w:t>
      </w:r>
      <w:r w:rsidR="004F4FDC" w:rsidRPr="007A6A4A">
        <w:rPr>
          <w:i/>
        </w:rPr>
        <w:t>C. inconspicua</w:t>
      </w:r>
      <w:r w:rsidR="004F4FDC" w:rsidRPr="007A6A4A">
        <w:t>; both operated using an accelerating voltage of 20 kV) were used to image</w:t>
      </w:r>
      <w:r w:rsidR="00AA766D" w:rsidRPr="007A6A4A">
        <w:t xml:space="preserve"> gold-coated</w:t>
      </w:r>
      <w:r w:rsidR="004F4FDC" w:rsidRPr="007A6A4A">
        <w:t xml:space="preserve"> </w:t>
      </w:r>
      <w:r w:rsidR="00F43173" w:rsidRPr="007A6A4A">
        <w:t xml:space="preserve">outer </w:t>
      </w:r>
      <w:r w:rsidR="004F4FDC" w:rsidRPr="007A6A4A">
        <w:t xml:space="preserve">surfaces of </w:t>
      </w:r>
      <w:r w:rsidR="00AC12DD" w:rsidRPr="007A6A4A">
        <w:t xml:space="preserve">five </w:t>
      </w:r>
      <w:r w:rsidR="00ED0AAF" w:rsidRPr="007A6A4A">
        <w:t>ventral</w:t>
      </w:r>
      <w:r w:rsidR="004F4FDC" w:rsidRPr="007A6A4A">
        <w:t xml:space="preserve"> valves </w:t>
      </w:r>
      <w:r w:rsidR="005160AD" w:rsidRPr="007A6A4A">
        <w:t xml:space="preserve">of adult specimens </w:t>
      </w:r>
      <w:r w:rsidR="00AC12DD" w:rsidRPr="007A6A4A">
        <w:t>from each treatment</w:t>
      </w:r>
      <w:r w:rsidR="00AC12DD" w:rsidRPr="007A6A4A">
        <w:rPr>
          <w:i/>
        </w:rPr>
        <w:t xml:space="preserve"> </w:t>
      </w:r>
      <w:r w:rsidR="004F4FDC" w:rsidRPr="007A6A4A">
        <w:t>of both species</w:t>
      </w:r>
      <w:r w:rsidR="004F4FDC" w:rsidRPr="007A6A4A">
        <w:rPr>
          <w:i/>
        </w:rPr>
        <w:t xml:space="preserve"> </w:t>
      </w:r>
      <w:r w:rsidR="004F4FDC" w:rsidRPr="007A6A4A">
        <w:t xml:space="preserve">to determine shell condition. Five types of </w:t>
      </w:r>
      <w:r w:rsidR="00ED0AAF" w:rsidRPr="007A6A4A">
        <w:t>shell condition were present:</w:t>
      </w:r>
      <w:r w:rsidR="004F4FDC" w:rsidRPr="007A6A4A">
        <w:t xml:space="preserve"> </w:t>
      </w:r>
      <w:r w:rsidR="00D12AF3" w:rsidRPr="007A6A4A">
        <w:t>intact shell (</w:t>
      </w:r>
      <w:r w:rsidR="00AC12DD" w:rsidRPr="007A6A4A">
        <w:t xml:space="preserve">IS; </w:t>
      </w:r>
      <w:r w:rsidR="004F4FDC" w:rsidRPr="007A6A4A">
        <w:t xml:space="preserve">intact periostracum with pitted </w:t>
      </w:r>
      <w:r w:rsidR="00D12AF3" w:rsidRPr="007A6A4A">
        <w:t>layer)</w:t>
      </w:r>
      <w:r w:rsidR="004F4FDC" w:rsidRPr="007A6A4A">
        <w:t xml:space="preserve">, </w:t>
      </w:r>
      <w:r w:rsidR="00D12AF3" w:rsidRPr="007A6A4A">
        <w:t>minimal wear (</w:t>
      </w:r>
      <w:r w:rsidR="00AC12DD" w:rsidRPr="007A6A4A">
        <w:t xml:space="preserve">W1; </w:t>
      </w:r>
      <w:r w:rsidR="004F4FDC" w:rsidRPr="007A6A4A">
        <w:t>pe</w:t>
      </w:r>
      <w:r w:rsidR="00D12AF3" w:rsidRPr="007A6A4A">
        <w:t>riostracum without pitted layer)</w:t>
      </w:r>
      <w:r w:rsidR="004F4FDC" w:rsidRPr="007A6A4A">
        <w:t xml:space="preserve">, </w:t>
      </w:r>
      <w:r w:rsidR="00D12AF3" w:rsidRPr="007A6A4A">
        <w:t>extensive wear (</w:t>
      </w:r>
      <w:r w:rsidR="00AC12DD" w:rsidRPr="007A6A4A">
        <w:t xml:space="preserve">W2; </w:t>
      </w:r>
      <w:r w:rsidR="004F4FDC" w:rsidRPr="007A6A4A">
        <w:t>wear but no dissolution</w:t>
      </w:r>
      <w:r w:rsidR="00D12AF3" w:rsidRPr="007A6A4A">
        <w:t>)</w:t>
      </w:r>
      <w:r w:rsidR="004F4FDC" w:rsidRPr="007A6A4A">
        <w:t xml:space="preserve">, </w:t>
      </w:r>
      <w:r w:rsidR="00D12AF3" w:rsidRPr="007A6A4A">
        <w:t xml:space="preserve">partial </w:t>
      </w:r>
      <w:r w:rsidR="00AC12DD" w:rsidRPr="007A6A4A">
        <w:t xml:space="preserve">shell </w:t>
      </w:r>
      <w:r w:rsidR="00D12AF3" w:rsidRPr="007A6A4A">
        <w:t>dissolution (</w:t>
      </w:r>
      <w:r w:rsidR="00AC12DD" w:rsidRPr="007A6A4A">
        <w:t xml:space="preserve">SD1; </w:t>
      </w:r>
      <w:r w:rsidR="004F4FDC" w:rsidRPr="007A6A4A">
        <w:t xml:space="preserve">dissolution in the </w:t>
      </w:r>
      <w:r w:rsidR="00AC12DD" w:rsidRPr="007A6A4A">
        <w:t xml:space="preserve">inner </w:t>
      </w:r>
      <w:r w:rsidR="004F4FDC" w:rsidRPr="007A6A4A">
        <w:t>primary layer</w:t>
      </w:r>
      <w:r w:rsidR="00D12AF3" w:rsidRPr="007A6A4A">
        <w:t>)</w:t>
      </w:r>
      <w:r w:rsidR="004F4FDC" w:rsidRPr="007A6A4A">
        <w:t xml:space="preserve"> and extensive </w:t>
      </w:r>
      <w:r w:rsidR="00AC12DD" w:rsidRPr="007A6A4A">
        <w:t xml:space="preserve">shell </w:t>
      </w:r>
      <w:r w:rsidR="004F4FDC" w:rsidRPr="007A6A4A">
        <w:t xml:space="preserve">dissolution </w:t>
      </w:r>
      <w:r w:rsidR="00D12AF3" w:rsidRPr="007A6A4A">
        <w:t>(</w:t>
      </w:r>
      <w:r w:rsidR="00AC12DD" w:rsidRPr="007A6A4A">
        <w:t xml:space="preserve">SD2; </w:t>
      </w:r>
      <w:r w:rsidR="00D12AF3" w:rsidRPr="007A6A4A">
        <w:t xml:space="preserve">dissolution </w:t>
      </w:r>
      <w:r w:rsidR="004F4FDC" w:rsidRPr="007A6A4A">
        <w:t xml:space="preserve">exposing the </w:t>
      </w:r>
      <w:r w:rsidR="00AC12DD" w:rsidRPr="007A6A4A">
        <w:t xml:space="preserve">innermost </w:t>
      </w:r>
      <w:r w:rsidR="004F4FDC" w:rsidRPr="007A6A4A">
        <w:t>secondary layer</w:t>
      </w:r>
      <w:r w:rsidR="00D12AF3" w:rsidRPr="007A6A4A">
        <w:t>)</w:t>
      </w:r>
      <w:r w:rsidR="004F4FDC" w:rsidRPr="007A6A4A">
        <w:t>. Full descriptions and examples of each type of shell condition for both species are presented in Table S1. Micrographs (1 mm x 1 mm) were collected at</w:t>
      </w:r>
      <w:r w:rsidR="00F43173" w:rsidRPr="007A6A4A">
        <w:t xml:space="preserve"> five</w:t>
      </w:r>
      <w:r w:rsidR="004F4FDC" w:rsidRPr="007A6A4A">
        <w:t xml:space="preserve"> </w:t>
      </w:r>
      <w:r w:rsidR="00ED0AAF" w:rsidRPr="007A6A4A">
        <w:t xml:space="preserve">standardised </w:t>
      </w:r>
      <w:r w:rsidR="004F4FDC" w:rsidRPr="007A6A4A">
        <w:t xml:space="preserve">areas in shell laid down </w:t>
      </w:r>
      <w:r w:rsidR="00F43173" w:rsidRPr="007A6A4A">
        <w:t xml:space="preserve">in the natural environment </w:t>
      </w:r>
      <w:r w:rsidR="00AC12DD" w:rsidRPr="007A6A4A">
        <w:t>(</w:t>
      </w:r>
      <w:r w:rsidR="007B2999" w:rsidRPr="007A6A4A">
        <w:t xml:space="preserve">Fig. S1A; </w:t>
      </w:r>
      <w:r w:rsidR="00267AD7" w:rsidRPr="007A6A4A">
        <w:t>which we refer to as “thickening shell”</w:t>
      </w:r>
      <w:r w:rsidR="00AC12DD" w:rsidRPr="007A6A4A">
        <w:t xml:space="preserve">) </w:t>
      </w:r>
      <w:r w:rsidR="00F43173" w:rsidRPr="007A6A4A">
        <w:t>and five</w:t>
      </w:r>
      <w:r w:rsidR="004F4FDC" w:rsidRPr="007A6A4A">
        <w:t xml:space="preserve"> </w:t>
      </w:r>
      <w:r w:rsidR="00ED0AAF" w:rsidRPr="007A6A4A">
        <w:t xml:space="preserve">standardised </w:t>
      </w:r>
      <w:r w:rsidR="004F4FDC" w:rsidRPr="007A6A4A">
        <w:t>areas from growth in the experiments (Fig</w:t>
      </w:r>
      <w:r w:rsidR="00F43173" w:rsidRPr="007A6A4A">
        <w:t>.</w:t>
      </w:r>
      <w:r w:rsidR="004F4FDC" w:rsidRPr="007A6A4A">
        <w:t xml:space="preserve"> </w:t>
      </w:r>
      <w:r w:rsidR="00F43173" w:rsidRPr="007A6A4A">
        <w:t>S1A</w:t>
      </w:r>
      <w:r w:rsidR="00AC12DD" w:rsidRPr="007A6A4A">
        <w:t xml:space="preserve">; </w:t>
      </w:r>
      <w:r w:rsidR="00267AD7" w:rsidRPr="007A6A4A">
        <w:t>which we refer to as “growing shell”</w:t>
      </w:r>
      <w:r w:rsidR="004F4FDC" w:rsidRPr="007A6A4A">
        <w:t xml:space="preserve">). Percentage areas of each type of shell condition from each SEM micrograph were </w:t>
      </w:r>
      <w:r w:rsidR="00ED0AAF" w:rsidRPr="007A6A4A">
        <w:t>calculated/</w:t>
      </w:r>
      <w:r w:rsidR="004F4FDC" w:rsidRPr="007A6A4A">
        <w:t>measured in ImageJ (Fig</w:t>
      </w:r>
      <w:r w:rsidR="00F43173" w:rsidRPr="007A6A4A">
        <w:t>.</w:t>
      </w:r>
      <w:r w:rsidR="004F4FDC" w:rsidRPr="007A6A4A">
        <w:t xml:space="preserve"> </w:t>
      </w:r>
      <w:r w:rsidR="00F43173" w:rsidRPr="007A6A4A">
        <w:t xml:space="preserve">S1B). </w:t>
      </w:r>
      <w:r w:rsidR="00331893" w:rsidRPr="007A6A4A">
        <w:t xml:space="preserve">Each </w:t>
      </w:r>
      <w:r w:rsidR="00267AD7" w:rsidRPr="007A6A4A">
        <w:t>shell region</w:t>
      </w:r>
      <w:r w:rsidR="00331893" w:rsidRPr="007A6A4A">
        <w:t xml:space="preserve"> was analysed separately to determine whether treatment and</w:t>
      </w:r>
      <w:r w:rsidR="006B2BEC" w:rsidRPr="007A6A4A">
        <w:t>/or</w:t>
      </w:r>
      <w:r w:rsidR="00E65E08" w:rsidRPr="007A6A4A">
        <w:t xml:space="preserve"> the</w:t>
      </w:r>
      <w:r w:rsidR="00331893" w:rsidRPr="007A6A4A">
        <w:t xml:space="preserve"> </w:t>
      </w:r>
      <w:r w:rsidR="006B2BEC" w:rsidRPr="007A6A4A">
        <w:t xml:space="preserve">location of shell analysed (which we refer to as “shell position”) </w:t>
      </w:r>
      <w:r w:rsidR="00331893" w:rsidRPr="007A6A4A">
        <w:t xml:space="preserve">affected </w:t>
      </w:r>
      <w:r w:rsidR="00F43173" w:rsidRPr="007A6A4A">
        <w:t xml:space="preserve">shell </w:t>
      </w:r>
      <w:r w:rsidR="00331893" w:rsidRPr="007A6A4A">
        <w:t>that had already been potentially subjected to substantial wear (</w:t>
      </w:r>
      <w:r w:rsidR="00267AD7" w:rsidRPr="007A6A4A">
        <w:t>thickening shell</w:t>
      </w:r>
      <w:r w:rsidR="00331893" w:rsidRPr="007A6A4A">
        <w:t>) and newly produced shell with less time subjected to wear (</w:t>
      </w:r>
      <w:r w:rsidR="00267AD7" w:rsidRPr="007A6A4A">
        <w:t>growing shell</w:t>
      </w:r>
      <w:r w:rsidR="00331893" w:rsidRPr="007A6A4A">
        <w:t>).</w:t>
      </w:r>
    </w:p>
    <w:p w14:paraId="43371048" w14:textId="77777777" w:rsidR="00BF4B28" w:rsidRPr="007A6A4A" w:rsidRDefault="00BB7758" w:rsidP="00287395">
      <w:pPr>
        <w:pStyle w:val="TAMainText"/>
        <w:rPr>
          <w:b/>
          <w:i/>
        </w:rPr>
      </w:pPr>
      <w:r w:rsidRPr="007A6A4A">
        <w:rPr>
          <w:b/>
          <w:i/>
        </w:rPr>
        <w:t>Shell thickness</w:t>
      </w:r>
      <w:r w:rsidR="00287395" w:rsidRPr="007A6A4A">
        <w:rPr>
          <w:b/>
          <w:i/>
        </w:rPr>
        <w:t xml:space="preserve">. </w:t>
      </w:r>
      <w:r w:rsidR="00AA766D" w:rsidRPr="007A6A4A">
        <w:t xml:space="preserve">Longitudinal cross sections of </w:t>
      </w:r>
      <w:r w:rsidR="005160AD" w:rsidRPr="007A6A4A">
        <w:t xml:space="preserve">five </w:t>
      </w:r>
      <w:r w:rsidR="00ED0AAF" w:rsidRPr="007A6A4A">
        <w:t xml:space="preserve">dorsal </w:t>
      </w:r>
      <w:r w:rsidR="00AA766D" w:rsidRPr="007A6A4A">
        <w:t xml:space="preserve">valves </w:t>
      </w:r>
      <w:r w:rsidR="005160AD" w:rsidRPr="007A6A4A">
        <w:t>of adult specimens from</w:t>
      </w:r>
      <w:r w:rsidR="00AA766D" w:rsidRPr="007A6A4A">
        <w:t xml:space="preserve"> </w:t>
      </w:r>
      <w:r w:rsidR="005160AD" w:rsidRPr="007A6A4A">
        <w:t xml:space="preserve">each treatment of both </w:t>
      </w:r>
      <w:r w:rsidR="00AA766D" w:rsidRPr="007A6A4A">
        <w:t xml:space="preserve">species were finely polished to 3 μm using Kemet met papers </w:t>
      </w:r>
      <w:r w:rsidR="007611E8" w:rsidRPr="007A6A4A">
        <w:t xml:space="preserve">(P400, P800, P2500 and P4000) </w:t>
      </w:r>
      <w:r w:rsidR="00AA766D" w:rsidRPr="007A6A4A">
        <w:t>followed by MetPrep diamond solutions</w:t>
      </w:r>
      <w:r w:rsidR="007611E8" w:rsidRPr="007A6A4A">
        <w:t xml:space="preserve"> (6 µm and 3 µm)</w:t>
      </w:r>
      <w:r w:rsidR="00AA766D" w:rsidRPr="007A6A4A">
        <w:t xml:space="preserve">. </w:t>
      </w:r>
      <w:r w:rsidR="00E67C43" w:rsidRPr="007A6A4A">
        <w:t xml:space="preserve">Acetate peels </w:t>
      </w:r>
      <w:r w:rsidR="00905093" w:rsidRPr="007A6A4A">
        <w:t xml:space="preserve">from polished cross sections of </w:t>
      </w:r>
      <w:r w:rsidR="005160AD" w:rsidRPr="007A6A4A">
        <w:t>the</w:t>
      </w:r>
      <w:r w:rsidR="00905093" w:rsidRPr="007A6A4A">
        <w:t xml:space="preserve"> </w:t>
      </w:r>
      <w:r w:rsidR="00AC12DD" w:rsidRPr="007A6A4A">
        <w:t xml:space="preserve">brachial </w:t>
      </w:r>
      <w:r w:rsidR="00905093" w:rsidRPr="007A6A4A">
        <w:t xml:space="preserve">valves of both species were </w:t>
      </w:r>
      <w:r w:rsidR="00E67C43" w:rsidRPr="007A6A4A">
        <w:t>made according to</w:t>
      </w:r>
      <w:r w:rsidR="00F52898">
        <w:t xml:space="preserve"> a previous study</w:t>
      </w:r>
      <w:hyperlink w:anchor="_ENREF_50" w:tooltip="Richardson, 1979 #473" w:history="1">
        <w:r w:rsidR="002E4B2A" w:rsidRPr="007A6A4A">
          <w:fldChar w:fldCharType="begin"/>
        </w:r>
        <w:r w:rsidR="002E4B2A">
          <w:instrText xml:space="preserve"> ADDIN EN.CITE &lt;EndNote&gt;&lt;Cite&gt;&lt;Author&gt;Richardson&lt;/Author&gt;&lt;Year&gt;1979&lt;/Year&gt;&lt;RecNum&gt;473&lt;/RecNum&gt;&lt;DisplayText&gt;&lt;style face="superscript" font="Times New Roman"&gt;50&lt;/style&gt;&lt;/DisplayText&gt;&lt;record&gt;&lt;rec-number&gt;473&lt;/rec-number&gt;&lt;foreign-keys&gt;&lt;key app="EN" db-id="aa5wf2v5npws2fea5dz5e0ddsrzfw55rdavr" timestamp="1438252317"&gt;473&lt;/key&gt;&lt;/foreign-keys&gt;&lt;ref-type name="Journal Article"&gt;17&lt;/ref-type&gt;&lt;contributors&gt;&lt;authors&gt;&lt;author&gt;Richardson, C. A.&lt;/author&gt;&lt;author&gt;Crisp, D. J.&lt;/author&gt;&lt;author&gt;Runham, N .W.&lt;/author&gt;&lt;/authors&gt;&lt;/contributors&gt;&lt;titles&gt;&lt;title&gt;&lt;style face="normal" font="default" size="100%"&gt;Tidally deposited growth bands in the shell of the common cockle, &lt;/style&gt;&lt;style face="italic" font="default" size="100%"&gt;Cerastoderma edula &lt;/style&gt;&lt;style face="normal" font="default" size="100%"&gt;(L.)&lt;/style&gt;&lt;/title&gt;&lt;secondary-title&gt;Malacologia&lt;/secondary-title&gt;&lt;/titles&gt;&lt;periodical&gt;&lt;full-title&gt;Malacologia&lt;/full-title&gt;&lt;abbr-1&gt;Malacologia&lt;/abbr-1&gt;&lt;abbr-2&gt;Malacologia&lt;/abbr-2&gt;&lt;/periodical&gt;&lt;pages&gt;277-290&lt;/pages&gt;&lt;volume&gt;18&lt;/volume&gt;&lt;dates&gt;&lt;year&gt;1979&lt;/year&gt;&lt;/dates&gt;&lt;urls&gt;&lt;/urls&gt;&lt;/record&gt;&lt;/Cite&gt;&lt;/EndNote&gt;</w:instrText>
        </w:r>
        <w:r w:rsidR="002E4B2A" w:rsidRPr="007A6A4A">
          <w:fldChar w:fldCharType="separate"/>
        </w:r>
        <w:r w:rsidR="002E4B2A" w:rsidRPr="007108C2">
          <w:rPr>
            <w:rFonts w:ascii="Times New Roman" w:hAnsi="Times New Roman"/>
            <w:noProof/>
            <w:vertAlign w:val="superscript"/>
          </w:rPr>
          <w:t>50</w:t>
        </w:r>
        <w:r w:rsidR="002E4B2A" w:rsidRPr="007A6A4A">
          <w:fldChar w:fldCharType="end"/>
        </w:r>
      </w:hyperlink>
      <w:r w:rsidR="00E67C43" w:rsidRPr="007A6A4A">
        <w:t>.</w:t>
      </w:r>
      <w:r w:rsidR="00905093" w:rsidRPr="007A6A4A">
        <w:rPr>
          <w:i/>
        </w:rPr>
        <w:t xml:space="preserve"> </w:t>
      </w:r>
      <w:r w:rsidR="00BF4B28" w:rsidRPr="007A6A4A">
        <w:t xml:space="preserve">Thickness measurements (± 0.1 mm) of the primary layer, secondary layer and total shell were </w:t>
      </w:r>
      <w:r w:rsidR="00E67C43" w:rsidRPr="007A6A4A">
        <w:t xml:space="preserve">then </w:t>
      </w:r>
      <w:r w:rsidR="00BF4B28" w:rsidRPr="007A6A4A">
        <w:t>m</w:t>
      </w:r>
      <w:r w:rsidR="00905093" w:rsidRPr="007A6A4A">
        <w:t>easured</w:t>
      </w:r>
      <w:r w:rsidR="00BF4B28" w:rsidRPr="007A6A4A">
        <w:t xml:space="preserve"> from three</w:t>
      </w:r>
      <w:r w:rsidR="00E419C6" w:rsidRPr="007A6A4A">
        <w:t xml:space="preserve"> areas of </w:t>
      </w:r>
      <w:r w:rsidR="00267AD7" w:rsidRPr="007A6A4A">
        <w:t>thickening shell</w:t>
      </w:r>
      <w:r w:rsidR="006B750E" w:rsidRPr="007A6A4A">
        <w:t xml:space="preserve"> and three</w:t>
      </w:r>
      <w:r w:rsidR="00BF4B28" w:rsidRPr="007A6A4A">
        <w:t xml:space="preserve"> areas of </w:t>
      </w:r>
      <w:r w:rsidR="00267AD7" w:rsidRPr="007A6A4A">
        <w:t>growing shell</w:t>
      </w:r>
      <w:r w:rsidR="00BF4B28" w:rsidRPr="007A6A4A">
        <w:t xml:space="preserve"> (Fig</w:t>
      </w:r>
      <w:r w:rsidR="00C2583F" w:rsidRPr="007A6A4A">
        <w:t>.</w:t>
      </w:r>
      <w:r w:rsidR="00BF4B28" w:rsidRPr="007A6A4A">
        <w:t xml:space="preserve"> </w:t>
      </w:r>
      <w:r w:rsidR="00C2583F" w:rsidRPr="007A6A4A">
        <w:t>S</w:t>
      </w:r>
      <w:r w:rsidR="00BF4B28" w:rsidRPr="007A6A4A">
        <w:t>2) on a Swift monocular petrological microscope with fitted micrometer.</w:t>
      </w:r>
    </w:p>
    <w:p w14:paraId="32786BD4" w14:textId="77777777" w:rsidR="000B7FD6" w:rsidRPr="007A6A4A" w:rsidRDefault="00A01019" w:rsidP="00287395">
      <w:pPr>
        <w:pStyle w:val="TAMainText"/>
        <w:rPr>
          <w:b/>
          <w:i/>
        </w:rPr>
      </w:pPr>
      <w:r w:rsidRPr="007A6A4A">
        <w:rPr>
          <w:b/>
          <w:i/>
        </w:rPr>
        <w:t>Statistical analyses</w:t>
      </w:r>
      <w:r w:rsidR="00287395" w:rsidRPr="007A6A4A">
        <w:rPr>
          <w:b/>
          <w:i/>
        </w:rPr>
        <w:t xml:space="preserve">. </w:t>
      </w:r>
      <w:r w:rsidR="00E67807" w:rsidRPr="007A6A4A">
        <w:t>Shell condition index data were non-normally distributed due to the presence of zeros in the dataset. Non-parametric Kruskal-Wallis tests</w:t>
      </w:r>
      <w:r w:rsidR="00BA0D22" w:rsidRPr="007A6A4A">
        <w:t xml:space="preserve"> were, therefore,</w:t>
      </w:r>
      <w:r w:rsidR="00E67807" w:rsidRPr="007A6A4A">
        <w:t xml:space="preserve"> used</w:t>
      </w:r>
      <w:r w:rsidR="005D1F19" w:rsidRPr="007A6A4A">
        <w:t xml:space="preserve"> to determine whether treatment</w:t>
      </w:r>
      <w:r w:rsidR="002D4D36" w:rsidRPr="007A6A4A">
        <w:t xml:space="preserve"> and/or</w:t>
      </w:r>
      <w:r w:rsidR="005D1F19" w:rsidRPr="007A6A4A">
        <w:t xml:space="preserve"> </w:t>
      </w:r>
      <w:r w:rsidR="00E67807" w:rsidRPr="007A6A4A">
        <w:t>shell position affected the median percentage area of each type of shell condition</w:t>
      </w:r>
      <w:r w:rsidR="00913068" w:rsidRPr="007A6A4A">
        <w:t xml:space="preserve">. </w:t>
      </w:r>
      <w:r w:rsidR="00D631B3" w:rsidRPr="007A6A4A">
        <w:t xml:space="preserve">When significant differences </w:t>
      </w:r>
      <w:r w:rsidR="005D1F19" w:rsidRPr="007A6A4A">
        <w:t>occurred</w:t>
      </w:r>
      <w:r w:rsidR="002A38D2" w:rsidRPr="007A6A4A">
        <w:t xml:space="preserve">, post-hoc Dunn’s tests were </w:t>
      </w:r>
      <w:r w:rsidR="00D631B3" w:rsidRPr="007A6A4A">
        <w:t xml:space="preserve">conducted to identify which treatments </w:t>
      </w:r>
      <w:r w:rsidR="005D1F19" w:rsidRPr="007A6A4A">
        <w:t xml:space="preserve">and shell positions </w:t>
      </w:r>
      <w:r w:rsidR="00D631B3" w:rsidRPr="007A6A4A">
        <w:t xml:space="preserve">were statistically different from each other. </w:t>
      </w:r>
      <w:r w:rsidR="000B7FD6" w:rsidRPr="007A6A4A">
        <w:t xml:space="preserve">As shell condition and shell thickness measurements were conducted at several points within an individual, Kruskal-Wallis tests were </w:t>
      </w:r>
      <w:r w:rsidR="00923F67" w:rsidRPr="007A6A4A">
        <w:t xml:space="preserve">also used </w:t>
      </w:r>
      <w:r w:rsidR="000B7FD6" w:rsidRPr="007A6A4A">
        <w:t xml:space="preserve">to determine if individual number affected </w:t>
      </w:r>
      <w:r w:rsidR="00181407" w:rsidRPr="007A6A4A">
        <w:t xml:space="preserve">each </w:t>
      </w:r>
      <w:r w:rsidR="000B7FD6" w:rsidRPr="007A6A4A">
        <w:t xml:space="preserve">shell condition. Linear mixed effects models were </w:t>
      </w:r>
      <w:r w:rsidR="00923F67" w:rsidRPr="007A6A4A">
        <w:t>computed</w:t>
      </w:r>
      <w:r w:rsidR="000B7FD6" w:rsidRPr="007A6A4A">
        <w:t xml:space="preserve"> t</w:t>
      </w:r>
      <w:r w:rsidR="00E67807" w:rsidRPr="007A6A4A">
        <w:t>o determine if treatment</w:t>
      </w:r>
      <w:r w:rsidR="005D1F19" w:rsidRPr="007A6A4A">
        <w:t>,</w:t>
      </w:r>
      <w:r w:rsidR="00E67807" w:rsidRPr="007A6A4A">
        <w:t xml:space="preserve"> shell position </w:t>
      </w:r>
      <w:r w:rsidR="000B7FD6" w:rsidRPr="007A6A4A">
        <w:t xml:space="preserve">(fixed effects) </w:t>
      </w:r>
      <w:r w:rsidR="005D1F19" w:rsidRPr="007A6A4A">
        <w:t xml:space="preserve">and/or individual number </w:t>
      </w:r>
      <w:r w:rsidR="000B7FD6" w:rsidRPr="007A6A4A">
        <w:t xml:space="preserve">(random effect) impacted </w:t>
      </w:r>
      <w:r w:rsidR="00D631B3" w:rsidRPr="007A6A4A">
        <w:t xml:space="preserve">primary layer, secondary </w:t>
      </w:r>
      <w:r w:rsidR="000B7FD6" w:rsidRPr="007A6A4A">
        <w:t>layer and total shell thickness:</w:t>
      </w:r>
    </w:p>
    <w:p w14:paraId="50CD7D68" w14:textId="77777777" w:rsidR="000B7FD6" w:rsidRPr="007A6A4A" w:rsidRDefault="000B7FD6" w:rsidP="00556F78">
      <w:pPr>
        <w:pStyle w:val="TAMainText"/>
      </w:pPr>
    </w:p>
    <w:p w14:paraId="606D79B0" w14:textId="77777777" w:rsidR="00151BFD" w:rsidRDefault="000B7FD6" w:rsidP="00B056BD">
      <w:pPr>
        <w:pStyle w:val="TAMainText"/>
        <w:ind w:firstLine="0"/>
      </w:pPr>
      <w:r w:rsidRPr="007A6A4A">
        <w:t xml:space="preserve">Thickness measurement = Treatment + Shell Position + (1|Individual Number) </w:t>
      </w:r>
    </w:p>
    <w:p w14:paraId="7650CD01" w14:textId="62E245DA" w:rsidR="000B7FD6" w:rsidRPr="007A6A4A" w:rsidRDefault="000B7FD6" w:rsidP="00151BFD">
      <w:pPr>
        <w:pStyle w:val="TAMainText"/>
        <w:ind w:left="2160" w:firstLine="720"/>
      </w:pPr>
      <w:r w:rsidRPr="007A6A4A">
        <w:t>+ error</w:t>
      </w:r>
    </w:p>
    <w:p w14:paraId="14D5917B" w14:textId="77777777" w:rsidR="000B7FD6" w:rsidRPr="007A6A4A" w:rsidRDefault="000B7FD6" w:rsidP="00556F78">
      <w:pPr>
        <w:pStyle w:val="TAMainText"/>
      </w:pPr>
    </w:p>
    <w:p w14:paraId="7CE5E14D" w14:textId="1A6EA0D2" w:rsidR="00F5651D" w:rsidRDefault="004673D3" w:rsidP="009B5F9E">
      <w:pPr>
        <w:pStyle w:val="TAMainText"/>
      </w:pPr>
      <w:r w:rsidRPr="007A6A4A">
        <w:t xml:space="preserve">Likelihood ratio tests were used to determine p values </w:t>
      </w:r>
      <w:r w:rsidR="008406D3" w:rsidRPr="007A6A4A">
        <w:t xml:space="preserve">(p &lt; 0.05) </w:t>
      </w:r>
      <w:r w:rsidRPr="007A6A4A">
        <w:t xml:space="preserve">between </w:t>
      </w:r>
      <w:r w:rsidR="000B7FD6" w:rsidRPr="007A6A4A">
        <w:t>the full model with the effect in question against the reduced model without the effect in question</w:t>
      </w:r>
      <w:r w:rsidRPr="007A6A4A">
        <w:t xml:space="preserve">. </w:t>
      </w:r>
      <w:r w:rsidR="008406D3" w:rsidRPr="007A6A4A">
        <w:t>When the ratio tests identified significant differences, p</w:t>
      </w:r>
      <w:r w:rsidR="00D631B3" w:rsidRPr="007A6A4A">
        <w:t xml:space="preserve">ost-hoc Tukey tests were performed </w:t>
      </w:r>
      <w:r w:rsidRPr="007A6A4A">
        <w:t xml:space="preserve">to </w:t>
      </w:r>
      <w:r w:rsidR="005906F4" w:rsidRPr="007A6A4A">
        <w:t>determine which treatments or</w:t>
      </w:r>
      <w:r w:rsidRPr="007A6A4A">
        <w:t xml:space="preserve"> shell position</w:t>
      </w:r>
      <w:r w:rsidR="008406D3" w:rsidRPr="007A6A4A">
        <w:t>s</w:t>
      </w:r>
      <w:r w:rsidRPr="007A6A4A">
        <w:t xml:space="preserve"> </w:t>
      </w:r>
      <w:r w:rsidR="00D631B3" w:rsidRPr="007A6A4A">
        <w:t>were responsible.</w:t>
      </w:r>
      <w:r w:rsidR="000F55FD" w:rsidRPr="007A6A4A">
        <w:t xml:space="preserve"> </w:t>
      </w:r>
      <w:r w:rsidR="00043337" w:rsidRPr="007A6A4A">
        <w:t xml:space="preserve">Shell thickness data were checked for variance homogeneity and normality using Levene’s and Shapiro-Wilk tests (p &lt; 0.05), respectively. </w:t>
      </w:r>
      <w:r w:rsidR="008074CF" w:rsidRPr="007A6A4A">
        <w:t xml:space="preserve">Each </w:t>
      </w:r>
      <w:r w:rsidR="00267AD7" w:rsidRPr="007A6A4A">
        <w:t>she</w:t>
      </w:r>
      <w:r w:rsidR="004C3AA0" w:rsidRPr="007A6A4A">
        <w:t>l</w:t>
      </w:r>
      <w:r w:rsidR="00267AD7" w:rsidRPr="007A6A4A">
        <w:t>l region</w:t>
      </w:r>
      <w:r w:rsidR="008074CF" w:rsidRPr="007A6A4A">
        <w:t xml:space="preserve"> was analysed separately </w:t>
      </w:r>
      <w:r w:rsidR="000F55FD" w:rsidRPr="007A6A4A">
        <w:t xml:space="preserve">for both shell condition index and shell thickness </w:t>
      </w:r>
      <w:r w:rsidR="008074CF" w:rsidRPr="007A6A4A">
        <w:t>to determine whether treatment and/or shell position affected shell maintenance (</w:t>
      </w:r>
      <w:r w:rsidR="00267AD7" w:rsidRPr="007A6A4A">
        <w:t>thickening shell</w:t>
      </w:r>
      <w:r w:rsidR="008074CF" w:rsidRPr="007A6A4A">
        <w:t>) and shell production (</w:t>
      </w:r>
      <w:r w:rsidR="00267AD7" w:rsidRPr="007A6A4A">
        <w:t>growing shell</w:t>
      </w:r>
      <w:r w:rsidR="008074CF" w:rsidRPr="007A6A4A">
        <w:t xml:space="preserve">). </w:t>
      </w:r>
      <w:r w:rsidR="00C31A91" w:rsidRPr="007A6A4A">
        <w:t>Statistical analyses were co</w:t>
      </w:r>
      <w:r w:rsidR="005906F4" w:rsidRPr="007A6A4A">
        <w:t>mputed</w:t>
      </w:r>
      <w:r w:rsidR="00C31A91" w:rsidRPr="007A6A4A">
        <w:t xml:space="preserve"> using </w:t>
      </w:r>
      <w:r w:rsidRPr="007A6A4A">
        <w:t>R</w:t>
      </w:r>
      <w:hyperlink w:anchor="_ENREF_51" w:tooltip="Team, 2017 #1001" w:history="1">
        <w:r w:rsidR="002E4B2A" w:rsidRPr="007A6A4A">
          <w:fldChar w:fldCharType="begin"/>
        </w:r>
        <w:r w:rsidR="002E4B2A">
          <w:instrText xml:space="preserve"> ADDIN EN.CITE &lt;EndNote&gt;&lt;Cite&gt;&lt;Author&gt;Team&lt;/Author&gt;&lt;Year&gt;2017&lt;/Year&gt;&lt;RecNum&gt;1001&lt;/RecNum&gt;&lt;DisplayText&gt;&lt;style face="superscript" font="Times New Roman"&gt;51&lt;/style&gt;&lt;/DisplayText&gt;&lt;record&gt;&lt;rec-number&gt;1001&lt;/rec-number&gt;&lt;foreign-keys&gt;&lt;key app="EN" db-id="aa5wf2v5npws2fea5dz5e0ddsrzfw55rdavr" timestamp="1533849693"&gt;1001&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7&lt;/year&gt;&lt;/dates&gt;&lt;urls&gt;&lt;/urls&gt;&lt;/record&gt;&lt;/Cite&gt;&lt;/EndNote&gt;</w:instrText>
        </w:r>
        <w:r w:rsidR="002E4B2A" w:rsidRPr="007A6A4A">
          <w:fldChar w:fldCharType="separate"/>
        </w:r>
        <w:r w:rsidR="002E4B2A" w:rsidRPr="007108C2">
          <w:rPr>
            <w:rFonts w:ascii="Times New Roman" w:hAnsi="Times New Roman"/>
            <w:noProof/>
            <w:vertAlign w:val="superscript"/>
          </w:rPr>
          <w:t>51</w:t>
        </w:r>
        <w:r w:rsidR="002E4B2A" w:rsidRPr="007A6A4A">
          <w:fldChar w:fldCharType="end"/>
        </w:r>
      </w:hyperlink>
      <w:r w:rsidR="005906F4" w:rsidRPr="007A6A4A">
        <w:t xml:space="preserve"> with the </w:t>
      </w:r>
      <w:r w:rsidR="005906F4" w:rsidRPr="007A6A4A">
        <w:rPr>
          <w:i/>
        </w:rPr>
        <w:t xml:space="preserve">FSA </w:t>
      </w:r>
      <w:r w:rsidR="005906F4" w:rsidRPr="007A6A4A">
        <w:t>package</w:t>
      </w:r>
      <w:hyperlink w:anchor="_ENREF_52" w:tooltip="Ogle, 2018 #998" w:history="1">
        <w:r w:rsidR="002E4B2A" w:rsidRPr="007A6A4A">
          <w:fldChar w:fldCharType="begin"/>
        </w:r>
        <w:r w:rsidR="002E4B2A">
          <w:instrText xml:space="preserve"> ADDIN EN.CITE &lt;EndNote&gt;&lt;Cite&gt;&lt;Author&gt;Ogle&lt;/Author&gt;&lt;Year&gt;2018&lt;/Year&gt;&lt;RecNum&gt;998&lt;/RecNum&gt;&lt;DisplayText&gt;&lt;style face="superscript" font="Times New Roman"&gt;52&lt;/style&gt;&lt;/DisplayText&gt;&lt;record&gt;&lt;rec-number&gt;998&lt;/rec-number&gt;&lt;foreign-keys&gt;&lt;key app="EN" db-id="aa5wf2v5npws2fea5dz5e0ddsrzfw55rdavr" timestamp="1533849399"&gt;998&lt;/key&gt;&lt;key app="ENWeb" db-id=""&gt;0&lt;/key&gt;&lt;/foreign-keys&gt;&lt;ref-type name="Journal Article"&gt;17&lt;/ref-type&gt;&lt;contributors&gt;&lt;authors&gt;&lt;author&gt;Ogle, D. H.&lt;/author&gt;&lt;/authors&gt;&lt;/contributors&gt;&lt;titles&gt;&lt;title&gt;Fisheries Stock Analysis&lt;/title&gt;&lt;/titles&gt;&lt;pages&gt;R Package version 0.8.20&lt;/pages&gt;&lt;dates&gt;&lt;year&gt;2018&lt;/year&gt;&lt;/dates&gt;&lt;urls&gt;&lt;/urls&gt;&lt;/record&gt;&lt;/Cite&gt;&lt;/EndNote&gt;</w:instrText>
        </w:r>
        <w:r w:rsidR="002E4B2A" w:rsidRPr="007A6A4A">
          <w:fldChar w:fldCharType="separate"/>
        </w:r>
        <w:r w:rsidR="002E4B2A" w:rsidRPr="007108C2">
          <w:rPr>
            <w:rFonts w:ascii="Times New Roman" w:hAnsi="Times New Roman"/>
            <w:noProof/>
            <w:vertAlign w:val="superscript"/>
          </w:rPr>
          <w:t>52</w:t>
        </w:r>
        <w:r w:rsidR="002E4B2A" w:rsidRPr="007A6A4A">
          <w:fldChar w:fldCharType="end"/>
        </w:r>
      </w:hyperlink>
      <w:r w:rsidR="00643A15" w:rsidRPr="007A6A4A">
        <w:t xml:space="preserve"> </w:t>
      </w:r>
      <w:r w:rsidR="00923F67" w:rsidRPr="007A6A4A">
        <w:t>used for the Kruskal-Wallis and post-hoc Dunn’s t</w:t>
      </w:r>
      <w:r w:rsidR="005906F4" w:rsidRPr="007A6A4A">
        <w:t>ests</w:t>
      </w:r>
      <w:r w:rsidR="00923F67" w:rsidRPr="007A6A4A">
        <w:t>,</w:t>
      </w:r>
      <w:r w:rsidR="005906F4" w:rsidRPr="007A6A4A">
        <w:t xml:space="preserve"> the </w:t>
      </w:r>
      <w:r w:rsidR="005906F4" w:rsidRPr="007A6A4A">
        <w:rPr>
          <w:i/>
        </w:rPr>
        <w:t>lme4</w:t>
      </w:r>
      <w:r w:rsidR="005906F4" w:rsidRPr="007A6A4A">
        <w:t xml:space="preserve"> package</w:t>
      </w:r>
      <w:hyperlink w:anchor="_ENREF_53" w:tooltip="Bates, 2015 #1000" w:history="1">
        <w:r w:rsidR="002E4B2A" w:rsidRPr="007A6A4A">
          <w:fldChar w:fldCharType="begin"/>
        </w:r>
        <w:r w:rsidR="002E4B2A">
          <w:instrText xml:space="preserve"> ADDIN EN.CITE &lt;EndNote&gt;&lt;Cite&gt;&lt;Author&gt;Bates&lt;/Author&gt;&lt;Year&gt;2015&lt;/Year&gt;&lt;RecNum&gt;1000&lt;/RecNum&gt;&lt;DisplayText&gt;&lt;style face="superscript" font="Times New Roman"&gt;53&lt;/style&gt;&lt;/DisplayText&gt;&lt;record&gt;&lt;rec-number&gt;1000&lt;/rec-number&gt;&lt;foreign-keys&gt;&lt;key app="EN" db-id="aa5wf2v5npws2fea5dz5e0ddsrzfw55rdavr" timestamp="1533849642"&gt;1000&lt;/key&gt;&lt;/foreign-keys&gt;&lt;ref-type name="Journal Article"&gt;17&lt;/ref-type&gt;&lt;contributors&gt;&lt;authors&gt;&lt;author&gt;Bates, D. &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doi:10.18637/jss.v067.i01&lt;/electronic-resource-num&gt;&lt;/record&gt;&lt;/Cite&gt;&lt;/EndNote&gt;</w:instrText>
        </w:r>
        <w:r w:rsidR="002E4B2A" w:rsidRPr="007A6A4A">
          <w:fldChar w:fldCharType="separate"/>
        </w:r>
        <w:r w:rsidR="002E4B2A" w:rsidRPr="007108C2">
          <w:rPr>
            <w:rFonts w:ascii="Times New Roman" w:hAnsi="Times New Roman"/>
            <w:noProof/>
            <w:vertAlign w:val="superscript"/>
          </w:rPr>
          <w:t>53</w:t>
        </w:r>
        <w:r w:rsidR="002E4B2A" w:rsidRPr="007A6A4A">
          <w:fldChar w:fldCharType="end"/>
        </w:r>
      </w:hyperlink>
      <w:r w:rsidR="00643A15" w:rsidRPr="007A6A4A">
        <w:t xml:space="preserve"> </w:t>
      </w:r>
      <w:r w:rsidR="005906F4" w:rsidRPr="007A6A4A">
        <w:t xml:space="preserve">for </w:t>
      </w:r>
      <w:r w:rsidR="00923F67" w:rsidRPr="007A6A4A">
        <w:t xml:space="preserve">the linear mixed effects models and the </w:t>
      </w:r>
      <w:r w:rsidR="00923F67" w:rsidRPr="007A6A4A">
        <w:rPr>
          <w:i/>
        </w:rPr>
        <w:t xml:space="preserve">emmeans </w:t>
      </w:r>
      <w:r w:rsidR="00923F67" w:rsidRPr="007A6A4A">
        <w:t>package</w:t>
      </w:r>
      <w:hyperlink w:anchor="_ENREF_54" w:tooltip="Lenth, 2018 #999" w:history="1">
        <w:r w:rsidR="002E4B2A" w:rsidRPr="007A6A4A">
          <w:fldChar w:fldCharType="begin"/>
        </w:r>
        <w:r w:rsidR="002E4B2A">
          <w:instrText xml:space="preserve"> ADDIN EN.CITE &lt;EndNote&gt;&lt;Cite&gt;&lt;Author&gt;Lenth&lt;/Author&gt;&lt;Year&gt;2018&lt;/Year&gt;&lt;RecNum&gt;999&lt;/RecNum&gt;&lt;DisplayText&gt;&lt;style face="superscript" font="Times New Roman"&gt;54&lt;/style&gt;&lt;/DisplayText&gt;&lt;record&gt;&lt;rec-number&gt;999&lt;/rec-number&gt;&lt;foreign-keys&gt;&lt;key app="EN" db-id="aa5wf2v5npws2fea5dz5e0ddsrzfw55rdavr" timestamp="1533849509"&gt;999&lt;/key&gt;&lt;/foreign-keys&gt;&lt;ref-type name="Journal Article"&gt;17&lt;/ref-type&gt;&lt;contributors&gt;&lt;authors&gt;&lt;author&gt;Lenth, R.&lt;/author&gt;&lt;/authors&gt;&lt;/contributors&gt;&lt;titles&gt;&lt;title&gt;emmeans: Estimated Marginal Means, aka Least-Squares Means&lt;/title&gt;&lt;/titles&gt;&lt;pages&gt;R package version 1.2.3.&lt;/pages&gt;&lt;dates&gt;&lt;year&gt;2018&lt;/year&gt;&lt;/dates&gt;&lt;urls&gt;&lt;/urls&gt;&lt;/record&gt;&lt;/Cite&gt;&lt;/EndNote&gt;</w:instrText>
        </w:r>
        <w:r w:rsidR="002E4B2A" w:rsidRPr="007A6A4A">
          <w:fldChar w:fldCharType="separate"/>
        </w:r>
        <w:r w:rsidR="002E4B2A" w:rsidRPr="007108C2">
          <w:rPr>
            <w:rFonts w:ascii="Times New Roman" w:hAnsi="Times New Roman"/>
            <w:noProof/>
            <w:vertAlign w:val="superscript"/>
          </w:rPr>
          <w:t>54</w:t>
        </w:r>
        <w:r w:rsidR="002E4B2A" w:rsidRPr="007A6A4A">
          <w:fldChar w:fldCharType="end"/>
        </w:r>
      </w:hyperlink>
      <w:r w:rsidR="00923F67" w:rsidRPr="007A6A4A">
        <w:t xml:space="preserve"> for the post-hoc Tukey tests.</w:t>
      </w:r>
    </w:p>
    <w:p w14:paraId="6C993D06" w14:textId="77777777" w:rsidR="009B5F9E" w:rsidRDefault="009B5F9E">
      <w:pPr>
        <w:spacing w:after="0"/>
      </w:pPr>
      <w:r>
        <w:br w:type="page"/>
      </w:r>
    </w:p>
    <w:p w14:paraId="0DBD11E9" w14:textId="14D5E404" w:rsidR="00556F78" w:rsidRPr="007A6A4A" w:rsidRDefault="00287395" w:rsidP="00287395">
      <w:pPr>
        <w:pStyle w:val="TAMainText"/>
      </w:pPr>
      <w:r w:rsidRPr="007A6A4A">
        <w:t>RESULTS</w:t>
      </w:r>
    </w:p>
    <w:p w14:paraId="2964DF34" w14:textId="77777777" w:rsidR="00604859" w:rsidRPr="007A6A4A" w:rsidRDefault="00604859" w:rsidP="00287395">
      <w:pPr>
        <w:pStyle w:val="TAMainText"/>
      </w:pPr>
    </w:p>
    <w:p w14:paraId="1DD39347" w14:textId="77777777" w:rsidR="00604859" w:rsidRPr="007A6A4A" w:rsidRDefault="00A50706" w:rsidP="00287395">
      <w:pPr>
        <w:pStyle w:val="TAMainText"/>
        <w:rPr>
          <w:b/>
        </w:rPr>
      </w:pPr>
      <w:r w:rsidRPr="007A6A4A">
        <w:rPr>
          <w:b/>
        </w:rPr>
        <w:t>Shell condition index</w:t>
      </w:r>
      <w:r w:rsidR="00287395" w:rsidRPr="007A6A4A">
        <w:rPr>
          <w:b/>
        </w:rPr>
        <w:t xml:space="preserve">. </w:t>
      </w:r>
    </w:p>
    <w:p w14:paraId="58C5C5E9" w14:textId="77777777" w:rsidR="00D936BE" w:rsidRPr="007A6A4A" w:rsidRDefault="00267AD7" w:rsidP="00287395">
      <w:pPr>
        <w:pStyle w:val="TAMainText"/>
        <w:rPr>
          <w:b/>
        </w:rPr>
      </w:pPr>
      <w:r w:rsidRPr="007A6A4A">
        <w:rPr>
          <w:b/>
          <w:i/>
        </w:rPr>
        <w:t>Thickening shell</w:t>
      </w:r>
      <w:r w:rsidR="00287395" w:rsidRPr="007A6A4A">
        <w:rPr>
          <w:b/>
          <w:i/>
        </w:rPr>
        <w:t>.</w:t>
      </w:r>
      <w:r w:rsidR="00287395" w:rsidRPr="007A6A4A">
        <w:rPr>
          <w:b/>
        </w:rPr>
        <w:t xml:space="preserve"> </w:t>
      </w:r>
      <w:r w:rsidR="00C9084C" w:rsidRPr="007A6A4A">
        <w:t xml:space="preserve">Intact shell </w:t>
      </w:r>
      <w:r w:rsidR="00335974" w:rsidRPr="007A6A4A">
        <w:t xml:space="preserve">(IS) </w:t>
      </w:r>
      <w:r w:rsidR="00A1054F" w:rsidRPr="007A6A4A">
        <w:t xml:space="preserve">was absent from both acidified treatments and only present in &lt; </w:t>
      </w:r>
      <w:r w:rsidR="00E258D3" w:rsidRPr="007A6A4A">
        <w:t>8.4</w:t>
      </w:r>
      <w:r w:rsidR="000B26AE" w:rsidRPr="007A6A4A">
        <w:t xml:space="preserve"> ± 4.5% (mean ± SE) </w:t>
      </w:r>
      <w:r w:rsidR="00335974" w:rsidRPr="007A6A4A">
        <w:t xml:space="preserve">of both controls in </w:t>
      </w:r>
      <w:r w:rsidR="00932259" w:rsidRPr="007A6A4A">
        <w:t xml:space="preserve">the </w:t>
      </w:r>
      <w:r w:rsidRPr="007A6A4A">
        <w:t>thickening shell</w:t>
      </w:r>
      <w:r w:rsidR="00622EDA" w:rsidRPr="007A6A4A">
        <w:t xml:space="preserve"> </w:t>
      </w:r>
      <w:r w:rsidR="00932259" w:rsidRPr="007A6A4A">
        <w:t xml:space="preserve">in </w:t>
      </w:r>
      <w:r w:rsidR="00335974" w:rsidRPr="007A6A4A">
        <w:rPr>
          <w:i/>
        </w:rPr>
        <w:t xml:space="preserve">L. uva </w:t>
      </w:r>
      <w:r w:rsidR="00A0541F">
        <w:t>(Figure 1</w:t>
      </w:r>
      <w:r w:rsidR="00CF29E6" w:rsidRPr="007A6A4A">
        <w:t>a</w:t>
      </w:r>
      <w:r w:rsidR="00335974" w:rsidRPr="007A6A4A">
        <w:t xml:space="preserve"> &amp; </w:t>
      </w:r>
      <w:r w:rsidR="00777E15" w:rsidRPr="007A6A4A">
        <w:t xml:space="preserve">Figure </w:t>
      </w:r>
      <w:r w:rsidR="00A0541F">
        <w:t>2</w:t>
      </w:r>
      <w:r w:rsidR="00335974" w:rsidRPr="007A6A4A">
        <w:t>)</w:t>
      </w:r>
      <w:r w:rsidR="00335974" w:rsidRPr="007A6A4A">
        <w:rPr>
          <w:i/>
        </w:rPr>
        <w:t xml:space="preserve">. </w:t>
      </w:r>
      <w:r w:rsidR="00932259" w:rsidRPr="007A6A4A">
        <w:t xml:space="preserve">Instead, minimal wear (W1) dominated this region in </w:t>
      </w:r>
      <w:r w:rsidR="00A0541F">
        <w:t>both controls (Figure 2</w:t>
      </w:r>
      <w:r w:rsidR="00932259" w:rsidRPr="007A6A4A">
        <w:t>a; 71.0 ± 6.2% in pH control and 65.1 ± 4.1% in temperature control</w:t>
      </w:r>
      <w:r w:rsidR="004D7D70" w:rsidRPr="007A6A4A">
        <w:t>)</w:t>
      </w:r>
      <w:r w:rsidR="00696635" w:rsidRPr="007A6A4A">
        <w:t>.</w:t>
      </w:r>
      <w:r w:rsidR="004D7D70" w:rsidRPr="007A6A4A">
        <w:t xml:space="preserve"> </w:t>
      </w:r>
      <w:r w:rsidR="00696635" w:rsidRPr="007A6A4A">
        <w:t>P</w:t>
      </w:r>
      <w:r w:rsidR="00B179DC" w:rsidRPr="007A6A4A">
        <w:t>artial shell dissolution (SD1)</w:t>
      </w:r>
      <w:r w:rsidR="00696635" w:rsidRPr="007A6A4A">
        <w:t>, however,</w:t>
      </w:r>
      <w:r w:rsidR="00B179DC" w:rsidRPr="007A6A4A">
        <w:t xml:space="preserve"> </w:t>
      </w:r>
      <w:r w:rsidR="008A526E" w:rsidRPr="007A6A4A">
        <w:t xml:space="preserve">was </w:t>
      </w:r>
      <w:r w:rsidR="00696635" w:rsidRPr="007A6A4A">
        <w:t xml:space="preserve">the </w:t>
      </w:r>
      <w:r w:rsidR="008A526E" w:rsidRPr="007A6A4A">
        <w:t>most prominent</w:t>
      </w:r>
      <w:r w:rsidR="00696635" w:rsidRPr="007A6A4A">
        <w:t xml:space="preserve"> shell condition</w:t>
      </w:r>
      <w:r w:rsidR="008A526E" w:rsidRPr="007A6A4A">
        <w:t xml:space="preserve"> </w:t>
      </w:r>
      <w:r w:rsidR="00B179DC" w:rsidRPr="007A6A4A">
        <w:t>in both acidified treatments (</w:t>
      </w:r>
      <w:r w:rsidR="00A0541F" w:rsidRPr="00A0541F">
        <w:t>Figure 1</w:t>
      </w:r>
      <w:r w:rsidR="000850CF" w:rsidRPr="00A0541F">
        <w:t>a</w:t>
      </w:r>
      <w:r w:rsidR="00BF2C5F" w:rsidRPr="00A0541F">
        <w:t>;</w:t>
      </w:r>
      <w:r w:rsidR="00BF2C5F" w:rsidRPr="007A6A4A">
        <w:t xml:space="preserve"> </w:t>
      </w:r>
      <w:r w:rsidR="000B26AE" w:rsidRPr="007A6A4A">
        <w:t>64.3 ± 4.6%</w:t>
      </w:r>
      <w:r w:rsidR="00E258D3" w:rsidRPr="007A6A4A">
        <w:t xml:space="preserve"> in moderate pH and 71.7</w:t>
      </w:r>
      <w:r w:rsidR="000B26AE" w:rsidRPr="007A6A4A">
        <w:t xml:space="preserve"> ±</w:t>
      </w:r>
      <w:r w:rsidR="00B179DC" w:rsidRPr="007A6A4A">
        <w:t xml:space="preserve"> </w:t>
      </w:r>
      <w:r w:rsidR="000B26AE" w:rsidRPr="007A6A4A">
        <w:t xml:space="preserve">4.3% </w:t>
      </w:r>
      <w:r w:rsidR="00B179DC" w:rsidRPr="007A6A4A">
        <w:t xml:space="preserve">in </w:t>
      </w:r>
      <w:r w:rsidR="00AD378B" w:rsidRPr="007A6A4A">
        <w:t>low</w:t>
      </w:r>
      <w:r w:rsidR="00B179DC" w:rsidRPr="007A6A4A">
        <w:t xml:space="preserve"> pH)</w:t>
      </w:r>
      <w:r w:rsidR="008406D3" w:rsidRPr="007A6A4A">
        <w:t>. W</w:t>
      </w:r>
      <w:r w:rsidR="00696635" w:rsidRPr="007A6A4A">
        <w:t>ith d</w:t>
      </w:r>
      <w:r w:rsidR="00AF5E4D" w:rsidRPr="007A6A4A">
        <w:t>ecreasing pH</w:t>
      </w:r>
      <w:r w:rsidR="008406D3" w:rsidRPr="007A6A4A">
        <w:t>,</w:t>
      </w:r>
      <w:r w:rsidR="00AF5E4D" w:rsidRPr="007A6A4A">
        <w:t xml:space="preserve"> the percentage area of partial shell dissolution</w:t>
      </w:r>
      <w:r w:rsidR="008406D3" w:rsidRPr="007A6A4A">
        <w:t xml:space="preserve"> increased</w:t>
      </w:r>
      <w:r w:rsidR="00A0541F">
        <w:t xml:space="preserve"> (Figure 1a &amp; Figure 2</w:t>
      </w:r>
      <w:r w:rsidR="00AF5E4D" w:rsidRPr="007A6A4A">
        <w:t xml:space="preserve">; Kruskal-Wallis: H = 70.93, p &lt; 0.001). </w:t>
      </w:r>
      <w:r w:rsidR="00D25C44" w:rsidRPr="007A6A4A">
        <w:t xml:space="preserve">The extent of shell dissolution </w:t>
      </w:r>
      <w:r w:rsidR="00820FFC" w:rsidRPr="007A6A4A">
        <w:t xml:space="preserve">in </w:t>
      </w:r>
      <w:r w:rsidR="00820FFC" w:rsidRPr="007A6A4A">
        <w:rPr>
          <w:i/>
        </w:rPr>
        <w:t>L. uva</w:t>
      </w:r>
      <w:r w:rsidR="00696635" w:rsidRPr="007A6A4A">
        <w:rPr>
          <w:i/>
        </w:rPr>
        <w:t xml:space="preserve"> </w:t>
      </w:r>
      <w:r w:rsidR="00696635" w:rsidRPr="007A6A4A">
        <w:t>also</w:t>
      </w:r>
      <w:r w:rsidR="00820FFC" w:rsidRPr="007A6A4A">
        <w:rPr>
          <w:i/>
        </w:rPr>
        <w:t xml:space="preserve"> </w:t>
      </w:r>
      <w:r w:rsidR="00B179DC" w:rsidRPr="007A6A4A">
        <w:t>increased with decreasing pH (</w:t>
      </w:r>
      <w:r w:rsidR="00A948FF" w:rsidRPr="007A6A4A">
        <w:t>Kruskal-Wallis: H = 42.38, p &lt; 0.001)</w:t>
      </w:r>
      <w:r w:rsidR="003230F1" w:rsidRPr="007A6A4A">
        <w:t>,</w:t>
      </w:r>
      <w:r w:rsidR="00B179DC" w:rsidRPr="007A6A4A">
        <w:t xml:space="preserve"> with </w:t>
      </w:r>
      <w:r w:rsidR="00E258D3" w:rsidRPr="007A6A4A">
        <w:t>18.2</w:t>
      </w:r>
      <w:r w:rsidR="000B26AE" w:rsidRPr="007A6A4A">
        <w:t xml:space="preserve"> ±</w:t>
      </w:r>
      <w:r w:rsidR="00B179DC" w:rsidRPr="007A6A4A">
        <w:t xml:space="preserve"> </w:t>
      </w:r>
      <w:r w:rsidR="000B26AE" w:rsidRPr="007A6A4A">
        <w:t xml:space="preserve">4.5% </w:t>
      </w:r>
      <w:r w:rsidR="003230F1" w:rsidRPr="007A6A4A">
        <w:t xml:space="preserve">of </w:t>
      </w:r>
      <w:r w:rsidR="00820FFC" w:rsidRPr="007A6A4A">
        <w:t xml:space="preserve">shell </w:t>
      </w:r>
      <w:r w:rsidR="008406D3" w:rsidRPr="007A6A4A">
        <w:t>exhibiting exposed</w:t>
      </w:r>
      <w:r w:rsidR="00B179DC" w:rsidRPr="007A6A4A">
        <w:t xml:space="preserve"> secondary layer </w:t>
      </w:r>
      <w:r w:rsidR="00820FFC" w:rsidRPr="007A6A4A">
        <w:t xml:space="preserve">in the </w:t>
      </w:r>
      <w:r w:rsidR="00AD378B" w:rsidRPr="007A6A4A">
        <w:t>low</w:t>
      </w:r>
      <w:r w:rsidR="00820FFC" w:rsidRPr="007A6A4A">
        <w:t xml:space="preserve"> pH treatment </w:t>
      </w:r>
      <w:r w:rsidR="00B179DC" w:rsidRPr="007A6A4A">
        <w:t>(SD2)</w:t>
      </w:r>
      <w:r w:rsidR="00DB6A78" w:rsidRPr="007A6A4A">
        <w:t xml:space="preserve"> compared to 0.9</w:t>
      </w:r>
      <w:r w:rsidR="004964ED" w:rsidRPr="007A6A4A">
        <w:t xml:space="preserve"> ± 0.4</w:t>
      </w:r>
      <w:r w:rsidR="00DB6A78" w:rsidRPr="007A6A4A">
        <w:t xml:space="preserve">% in the moderate pH treatment and </w:t>
      </w:r>
      <w:r w:rsidR="008406D3" w:rsidRPr="007A6A4A">
        <w:t xml:space="preserve">the secondary layer </w:t>
      </w:r>
      <w:r w:rsidR="00696635" w:rsidRPr="007A6A4A">
        <w:t>never being exposed in</w:t>
      </w:r>
      <w:r w:rsidR="004964ED" w:rsidRPr="007A6A4A">
        <w:t xml:space="preserve"> </w:t>
      </w:r>
      <w:r w:rsidR="008406D3" w:rsidRPr="007A6A4A">
        <w:t>either control</w:t>
      </w:r>
      <w:r w:rsidR="00B179DC" w:rsidRPr="007A6A4A">
        <w:t>.</w:t>
      </w:r>
      <w:r w:rsidR="00335974" w:rsidRPr="007A6A4A">
        <w:rPr>
          <w:color w:val="FF0000"/>
        </w:rPr>
        <w:t xml:space="preserve"> </w:t>
      </w:r>
      <w:r w:rsidR="003230F1" w:rsidRPr="007A6A4A">
        <w:t>Tempe</w:t>
      </w:r>
      <w:r w:rsidR="00B179DC" w:rsidRPr="007A6A4A">
        <w:t>rature had no effect</w:t>
      </w:r>
      <w:r w:rsidR="003230F1" w:rsidRPr="007A6A4A">
        <w:t xml:space="preserve"> on shell dissolution or wear (</w:t>
      </w:r>
      <w:r w:rsidR="00A0541F">
        <w:t>Figure 1</w:t>
      </w:r>
      <w:r w:rsidR="001024BC" w:rsidRPr="007A6A4A">
        <w:t>a</w:t>
      </w:r>
      <w:r w:rsidR="00696635" w:rsidRPr="007A6A4A">
        <w:t xml:space="preserve">; Dunn’s Test: SD1 – T = 1.16, p = 0.244, SD2 – T </w:t>
      </w:r>
      <w:r w:rsidR="00350335" w:rsidRPr="007A6A4A">
        <w:t>= 0.26, p = 0.795, W1 – T = 0.25</w:t>
      </w:r>
      <w:r w:rsidR="00696635" w:rsidRPr="007A6A4A">
        <w:t>, p = 0.</w:t>
      </w:r>
      <w:r w:rsidR="00350335" w:rsidRPr="007A6A4A">
        <w:t>805</w:t>
      </w:r>
      <w:r w:rsidR="00696635" w:rsidRPr="007A6A4A">
        <w:t xml:space="preserve">, W2 </w:t>
      </w:r>
      <w:r w:rsidR="00350335" w:rsidRPr="007A6A4A">
        <w:t xml:space="preserve">– T = </w:t>
      </w:r>
      <w:r w:rsidR="00353942" w:rsidRPr="007A6A4A">
        <w:t>1.60</w:t>
      </w:r>
      <w:r w:rsidR="00350335" w:rsidRPr="007A6A4A">
        <w:t>, p = 0.</w:t>
      </w:r>
      <w:r w:rsidR="00353942" w:rsidRPr="007A6A4A">
        <w:t>109</w:t>
      </w:r>
      <w:r w:rsidR="003230F1" w:rsidRPr="007A6A4A">
        <w:t>).</w:t>
      </w:r>
      <w:r w:rsidR="003230F1" w:rsidRPr="007A6A4A">
        <w:rPr>
          <w:color w:val="FF0000"/>
        </w:rPr>
        <w:t xml:space="preserve"> </w:t>
      </w:r>
      <w:r w:rsidR="003230F1" w:rsidRPr="007A6A4A">
        <w:t xml:space="preserve">In contrast to </w:t>
      </w:r>
      <w:r w:rsidR="003230F1" w:rsidRPr="007A6A4A">
        <w:rPr>
          <w:i/>
        </w:rPr>
        <w:t xml:space="preserve">L. uva, </w:t>
      </w:r>
      <w:r w:rsidRPr="007A6A4A">
        <w:t>thickening shell</w:t>
      </w:r>
      <w:r w:rsidR="00EC2FDC" w:rsidRPr="007A6A4A">
        <w:t xml:space="preserve"> </w:t>
      </w:r>
      <w:r w:rsidR="003230F1" w:rsidRPr="007A6A4A">
        <w:t xml:space="preserve">of </w:t>
      </w:r>
      <w:r w:rsidR="003230F1" w:rsidRPr="007A6A4A">
        <w:rPr>
          <w:i/>
        </w:rPr>
        <w:t xml:space="preserve">C. inconspicua </w:t>
      </w:r>
      <w:r w:rsidR="003230F1" w:rsidRPr="007A6A4A">
        <w:t>was mainly characterised by intact shell (</w:t>
      </w:r>
      <w:r w:rsidR="000850CF" w:rsidRPr="007A6A4A">
        <w:t>Figure</w:t>
      </w:r>
      <w:r w:rsidR="003C0458" w:rsidRPr="007A6A4A">
        <w:t xml:space="preserve"> </w:t>
      </w:r>
      <w:r w:rsidR="00A0541F">
        <w:t>1</w:t>
      </w:r>
      <w:r w:rsidR="00CF29E6" w:rsidRPr="007A6A4A">
        <w:t>c</w:t>
      </w:r>
      <w:r w:rsidR="000850CF" w:rsidRPr="007A6A4A">
        <w:t xml:space="preserve">; </w:t>
      </w:r>
      <w:r w:rsidR="00ED36E5" w:rsidRPr="007A6A4A">
        <w:t xml:space="preserve">IS; </w:t>
      </w:r>
      <w:r w:rsidR="008073F3" w:rsidRPr="007A6A4A">
        <w:t>56.6</w:t>
      </w:r>
      <w:r w:rsidR="006B19FD" w:rsidRPr="007A6A4A">
        <w:t xml:space="preserve"> - </w:t>
      </w:r>
      <w:r w:rsidR="008073F3" w:rsidRPr="007A6A4A">
        <w:t>82.3</w:t>
      </w:r>
      <w:r w:rsidR="003230F1" w:rsidRPr="007A6A4A">
        <w:t>%)</w:t>
      </w:r>
      <w:r w:rsidR="008073F3" w:rsidRPr="007A6A4A">
        <w:t xml:space="preserve"> across</w:t>
      </w:r>
      <w:r w:rsidR="003230F1" w:rsidRPr="007A6A4A">
        <w:t xml:space="preserve"> all treatments. </w:t>
      </w:r>
      <w:r w:rsidR="008406D3" w:rsidRPr="007A6A4A">
        <w:t>Amounts of m</w:t>
      </w:r>
      <w:r w:rsidR="00E07D5A" w:rsidRPr="007A6A4A">
        <w:t xml:space="preserve">inimal wear (W1) decreased with decreasing pH in this shell region in </w:t>
      </w:r>
      <w:r w:rsidR="00E07D5A" w:rsidRPr="007A6A4A">
        <w:rPr>
          <w:i/>
        </w:rPr>
        <w:t xml:space="preserve">C. inconspiuca </w:t>
      </w:r>
      <w:r w:rsidR="00A0541F">
        <w:t>(Figure 1</w:t>
      </w:r>
      <w:r w:rsidR="00CF29E6" w:rsidRPr="007A6A4A">
        <w:t>c</w:t>
      </w:r>
      <w:r w:rsidR="00E07D5A" w:rsidRPr="007A6A4A">
        <w:t>; Kruskal-Wallis: H = 7.92, p = 0.020). P</w:t>
      </w:r>
      <w:r w:rsidR="003230F1" w:rsidRPr="007A6A4A">
        <w:t xml:space="preserve">artial shell dissolution </w:t>
      </w:r>
      <w:r w:rsidR="00820FFC" w:rsidRPr="007A6A4A">
        <w:t>(SD1)</w:t>
      </w:r>
      <w:r w:rsidR="00820FFC" w:rsidRPr="007A6A4A">
        <w:rPr>
          <w:i/>
        </w:rPr>
        <w:t xml:space="preserve">, </w:t>
      </w:r>
      <w:r w:rsidR="00820FFC" w:rsidRPr="007A6A4A">
        <w:t>however, increased</w:t>
      </w:r>
      <w:r w:rsidR="003230F1" w:rsidRPr="007A6A4A">
        <w:t xml:space="preserve"> with decreasing pH (</w:t>
      </w:r>
      <w:r w:rsidR="00A0541F">
        <w:t>Figure 1c &amp; Figure 3</w:t>
      </w:r>
      <w:r w:rsidR="00DE1BB8" w:rsidRPr="007A6A4A">
        <w:t xml:space="preserve">; </w:t>
      </w:r>
      <w:r w:rsidR="00A948FF" w:rsidRPr="007A6A4A">
        <w:t>Kruskal-Wallis: H = 53.72, p &lt; 0.001</w:t>
      </w:r>
      <w:r w:rsidR="003230F1" w:rsidRPr="007A6A4A">
        <w:t>)</w:t>
      </w:r>
      <w:r w:rsidR="008914B1" w:rsidRPr="007A6A4A">
        <w:t xml:space="preserve"> in </w:t>
      </w:r>
      <w:r w:rsidR="00622EDA" w:rsidRPr="007A6A4A">
        <w:t>growing shell</w:t>
      </w:r>
      <w:r w:rsidR="00EC2FDC" w:rsidRPr="007A6A4A">
        <w:t xml:space="preserve"> </w:t>
      </w:r>
      <w:r w:rsidR="007D76DE" w:rsidRPr="007A6A4A">
        <w:t xml:space="preserve">in </w:t>
      </w:r>
      <w:r w:rsidR="007D76DE" w:rsidRPr="007A6A4A">
        <w:rPr>
          <w:i/>
        </w:rPr>
        <w:t>C. inconspicua</w:t>
      </w:r>
      <w:r w:rsidR="008914B1" w:rsidRPr="007A6A4A">
        <w:t xml:space="preserve">. Shell dissolution in </w:t>
      </w:r>
      <w:r w:rsidR="007D76DE" w:rsidRPr="007A6A4A">
        <w:t>this temperate species</w:t>
      </w:r>
      <w:r w:rsidR="00C76F28" w:rsidRPr="007A6A4A">
        <w:rPr>
          <w:i/>
        </w:rPr>
        <w:t xml:space="preserve"> </w:t>
      </w:r>
      <w:r w:rsidR="008914B1" w:rsidRPr="007A6A4A">
        <w:t xml:space="preserve">was less extensive </w:t>
      </w:r>
      <w:r w:rsidR="00820FFC" w:rsidRPr="007A6A4A">
        <w:t>than</w:t>
      </w:r>
      <w:r w:rsidR="007D76DE" w:rsidRPr="007A6A4A">
        <w:t xml:space="preserve"> </w:t>
      </w:r>
      <w:r w:rsidR="00ED0AAF" w:rsidRPr="007A6A4A">
        <w:t xml:space="preserve">for </w:t>
      </w:r>
      <w:r w:rsidR="007D76DE" w:rsidRPr="007A6A4A">
        <w:t>the polar species</w:t>
      </w:r>
      <w:r w:rsidR="00820FFC" w:rsidRPr="007A6A4A">
        <w:t xml:space="preserve"> </w:t>
      </w:r>
      <w:r w:rsidR="00820FFC" w:rsidRPr="007A6A4A">
        <w:rPr>
          <w:i/>
        </w:rPr>
        <w:t>L. uva</w:t>
      </w:r>
      <w:r w:rsidR="00CF29E6" w:rsidRPr="007A6A4A">
        <w:rPr>
          <w:i/>
        </w:rPr>
        <w:t xml:space="preserve"> </w:t>
      </w:r>
      <w:r w:rsidR="00A0541F">
        <w:t>(Figure 2 &amp; Figure 3</w:t>
      </w:r>
      <w:r w:rsidR="00CF29E6" w:rsidRPr="007A6A4A">
        <w:t>)</w:t>
      </w:r>
      <w:r w:rsidR="00820FFC" w:rsidRPr="007A6A4A">
        <w:rPr>
          <w:i/>
        </w:rPr>
        <w:t xml:space="preserve"> </w:t>
      </w:r>
      <w:r w:rsidR="008914B1" w:rsidRPr="007A6A4A">
        <w:t xml:space="preserve">as the secondary layer </w:t>
      </w:r>
      <w:r w:rsidR="00820FFC" w:rsidRPr="007A6A4A">
        <w:t xml:space="preserve">was </w:t>
      </w:r>
      <w:r w:rsidR="008406D3" w:rsidRPr="007A6A4A">
        <w:t>not</w:t>
      </w:r>
      <w:r w:rsidR="00820FFC" w:rsidRPr="007A6A4A">
        <w:t xml:space="preserve"> exposed (SD2) </w:t>
      </w:r>
      <w:r w:rsidR="008914B1" w:rsidRPr="007A6A4A">
        <w:t xml:space="preserve">in any </w:t>
      </w:r>
      <w:r w:rsidR="008406D3" w:rsidRPr="007A6A4A">
        <w:t xml:space="preserve">individual in any </w:t>
      </w:r>
      <w:r w:rsidR="008914B1" w:rsidRPr="007A6A4A">
        <w:t>treatment.</w:t>
      </w:r>
      <w:r w:rsidR="00423580" w:rsidRPr="007A6A4A">
        <w:t xml:space="preserve"> Shell position or individual number did not affect any shell condition in </w:t>
      </w:r>
      <w:r w:rsidR="009761AF" w:rsidRPr="007A6A4A">
        <w:t xml:space="preserve">the </w:t>
      </w:r>
      <w:r w:rsidRPr="007A6A4A">
        <w:t>thickening shell</w:t>
      </w:r>
      <w:r w:rsidR="00EC2FDC" w:rsidRPr="007A6A4A">
        <w:t xml:space="preserve"> </w:t>
      </w:r>
      <w:r w:rsidR="009761AF" w:rsidRPr="007A6A4A">
        <w:t xml:space="preserve">of </w:t>
      </w:r>
      <w:r w:rsidR="00423580" w:rsidRPr="007A6A4A">
        <w:t>both species (</w:t>
      </w:r>
      <w:r w:rsidR="009761AF" w:rsidRPr="007A6A4A">
        <w:t>Table S2</w:t>
      </w:r>
      <w:r w:rsidR="00423580" w:rsidRPr="007A6A4A">
        <w:t>).</w:t>
      </w:r>
    </w:p>
    <w:p w14:paraId="3646618C" w14:textId="77777777" w:rsidR="00FE1749" w:rsidRPr="007A6A4A" w:rsidRDefault="00622EDA" w:rsidP="00287395">
      <w:pPr>
        <w:pStyle w:val="TAMainText"/>
        <w:rPr>
          <w:b/>
          <w:i/>
        </w:rPr>
      </w:pPr>
      <w:r w:rsidRPr="007A6A4A">
        <w:rPr>
          <w:b/>
          <w:i/>
        </w:rPr>
        <w:t>Growing shell</w:t>
      </w:r>
      <w:r w:rsidR="00287395" w:rsidRPr="007A6A4A">
        <w:rPr>
          <w:b/>
          <w:i/>
        </w:rPr>
        <w:t xml:space="preserve">. </w:t>
      </w:r>
      <w:r w:rsidRPr="007A6A4A">
        <w:t xml:space="preserve">Growing shell </w:t>
      </w:r>
      <w:r w:rsidR="00FE1749" w:rsidRPr="007A6A4A">
        <w:t>in both species was mainly characterised by intact</w:t>
      </w:r>
      <w:r w:rsidR="00E05220" w:rsidRPr="007A6A4A">
        <w:t xml:space="preserve"> shell (I</w:t>
      </w:r>
      <w:r w:rsidR="008073F3" w:rsidRPr="007A6A4A">
        <w:t>S) in all treatments (</w:t>
      </w:r>
      <w:r w:rsidR="00A0541F">
        <w:t>Figure 1</w:t>
      </w:r>
      <w:r w:rsidR="00D636A0" w:rsidRPr="007A6A4A">
        <w:t xml:space="preserve">b, d; </w:t>
      </w:r>
      <w:r w:rsidR="00DE1BB8" w:rsidRPr="007A6A4A">
        <w:rPr>
          <w:i/>
        </w:rPr>
        <w:t>L. uva</w:t>
      </w:r>
      <w:r w:rsidR="00DE1BB8" w:rsidRPr="007A6A4A">
        <w:t>:</w:t>
      </w:r>
      <w:r w:rsidR="00DE1BB8" w:rsidRPr="007A6A4A">
        <w:rPr>
          <w:i/>
        </w:rPr>
        <w:t xml:space="preserve"> </w:t>
      </w:r>
      <w:r w:rsidR="009219B5" w:rsidRPr="007A6A4A">
        <w:t>&gt;</w:t>
      </w:r>
      <w:r w:rsidR="00AE2A7B">
        <w:t xml:space="preserve"> </w:t>
      </w:r>
      <w:r w:rsidR="008073F3" w:rsidRPr="007A6A4A">
        <w:t>63.9</w:t>
      </w:r>
      <w:r w:rsidR="000B26AE" w:rsidRPr="007A6A4A">
        <w:t xml:space="preserve"> ± 4.7</w:t>
      </w:r>
      <w:r w:rsidR="00DE1BB8" w:rsidRPr="007A6A4A">
        <w:t>%</w:t>
      </w:r>
      <w:r w:rsidR="00E335E8" w:rsidRPr="007A6A4A">
        <w:t xml:space="preserve">; </w:t>
      </w:r>
      <w:r w:rsidR="00E335E8" w:rsidRPr="007A6A4A">
        <w:rPr>
          <w:i/>
        </w:rPr>
        <w:t>C. inconspicua</w:t>
      </w:r>
      <w:r w:rsidR="00E335E8" w:rsidRPr="007A6A4A">
        <w:t xml:space="preserve">: </w:t>
      </w:r>
      <w:r w:rsidR="00340324" w:rsidRPr="007A6A4A">
        <w:t>&gt;</w:t>
      </w:r>
      <w:r w:rsidR="00AE2A7B">
        <w:t xml:space="preserve"> </w:t>
      </w:r>
      <w:r w:rsidR="008073F3" w:rsidRPr="007A6A4A">
        <w:t>83.2</w:t>
      </w:r>
      <w:r w:rsidR="006B19FD" w:rsidRPr="007A6A4A">
        <w:t xml:space="preserve"> ± 1.8</w:t>
      </w:r>
      <w:r w:rsidR="00E335E8" w:rsidRPr="007A6A4A">
        <w:t>%</w:t>
      </w:r>
      <w:r w:rsidR="00E05220" w:rsidRPr="007A6A4A">
        <w:t xml:space="preserve">). </w:t>
      </w:r>
      <w:r w:rsidR="00340324" w:rsidRPr="007A6A4A">
        <w:t>Less intact shell occurred in the most acidified conditions compared to all other treatments in both species (</w:t>
      </w:r>
      <w:r w:rsidR="00A0541F">
        <w:t>Figure 1</w:t>
      </w:r>
      <w:r w:rsidR="00091F49" w:rsidRPr="007A6A4A">
        <w:t xml:space="preserve">b, d; </w:t>
      </w:r>
      <w:r w:rsidR="00340324" w:rsidRPr="007A6A4A">
        <w:t xml:space="preserve">Kruskal-Wallis: </w:t>
      </w:r>
      <w:r w:rsidR="00340324" w:rsidRPr="007A6A4A">
        <w:rPr>
          <w:i/>
        </w:rPr>
        <w:t xml:space="preserve">L. uva - </w:t>
      </w:r>
      <w:r w:rsidR="00340324" w:rsidRPr="007A6A4A">
        <w:t xml:space="preserve">H = 41.81, p &lt; 0.001; </w:t>
      </w:r>
      <w:r w:rsidR="00340324" w:rsidRPr="007A6A4A">
        <w:rPr>
          <w:i/>
        </w:rPr>
        <w:t xml:space="preserve">C. inconspicua </w:t>
      </w:r>
      <w:r w:rsidR="00340324" w:rsidRPr="007A6A4A">
        <w:t xml:space="preserve">– H = 20.96, p &lt; 0.001). </w:t>
      </w:r>
      <w:r w:rsidR="00E05220" w:rsidRPr="007A6A4A">
        <w:t>Partial shell dissolution</w:t>
      </w:r>
      <w:r w:rsidR="006011BA" w:rsidRPr="007A6A4A">
        <w:t xml:space="preserve"> (SD1)</w:t>
      </w:r>
      <w:r w:rsidR="00E05220" w:rsidRPr="007A6A4A">
        <w:t xml:space="preserve"> incr</w:t>
      </w:r>
      <w:r w:rsidR="00340324" w:rsidRPr="007A6A4A">
        <w:t>eased with increasing acidity</w:t>
      </w:r>
      <w:r w:rsidR="00030B7E" w:rsidRPr="007A6A4A">
        <w:t xml:space="preserve"> in the experimental growth of</w:t>
      </w:r>
      <w:r w:rsidR="00E05220" w:rsidRPr="007A6A4A">
        <w:t xml:space="preserve"> </w:t>
      </w:r>
      <w:r w:rsidR="00E05220" w:rsidRPr="007A6A4A">
        <w:rPr>
          <w:i/>
        </w:rPr>
        <w:t xml:space="preserve">L. uva </w:t>
      </w:r>
      <w:r w:rsidR="00592F6E" w:rsidRPr="007A6A4A">
        <w:t>(</w:t>
      </w:r>
      <w:r w:rsidR="00A0541F">
        <w:t>Figure 1b &amp; Figure 2</w:t>
      </w:r>
      <w:r w:rsidR="00D636A0" w:rsidRPr="007A6A4A">
        <w:t xml:space="preserve">; </w:t>
      </w:r>
      <w:r w:rsidR="00340324" w:rsidRPr="007A6A4A">
        <w:t xml:space="preserve">Kruskal-Wallis: </w:t>
      </w:r>
      <w:r w:rsidR="00340324" w:rsidRPr="007A6A4A">
        <w:rPr>
          <w:i/>
        </w:rPr>
        <w:t xml:space="preserve">L. uva - </w:t>
      </w:r>
      <w:r w:rsidR="00340324" w:rsidRPr="007A6A4A">
        <w:t>H = 63.08, p &lt; 0.001</w:t>
      </w:r>
      <w:r w:rsidR="00030B7E" w:rsidRPr="007A6A4A">
        <w:t xml:space="preserve">). </w:t>
      </w:r>
      <w:r w:rsidR="007D76DE" w:rsidRPr="007A6A4A">
        <w:t>T</w:t>
      </w:r>
      <w:r w:rsidR="00030B7E" w:rsidRPr="007A6A4A">
        <w:t>his shell dissolution</w:t>
      </w:r>
      <w:r w:rsidR="007D76DE" w:rsidRPr="007A6A4A">
        <w:t>, however,</w:t>
      </w:r>
      <w:r w:rsidR="00030B7E" w:rsidRPr="007A6A4A">
        <w:t xml:space="preserve"> occurred </w:t>
      </w:r>
      <w:r w:rsidR="00592F6E" w:rsidRPr="007A6A4A">
        <w:t xml:space="preserve">at </w:t>
      </w:r>
      <w:r w:rsidR="008073F3" w:rsidRPr="007A6A4A">
        <w:t xml:space="preserve">a </w:t>
      </w:r>
      <w:r w:rsidR="009D46D0" w:rsidRPr="007A6A4A">
        <w:t xml:space="preserve">much </w:t>
      </w:r>
      <w:r w:rsidR="00E05220" w:rsidRPr="007A6A4A">
        <w:t xml:space="preserve">lower </w:t>
      </w:r>
      <w:r w:rsidR="008073F3" w:rsidRPr="007A6A4A">
        <w:t>level</w:t>
      </w:r>
      <w:r w:rsidR="00E05220" w:rsidRPr="007A6A4A">
        <w:t xml:space="preserve"> </w:t>
      </w:r>
      <w:r w:rsidR="00592F6E" w:rsidRPr="007A6A4A">
        <w:t>(</w:t>
      </w:r>
      <w:r w:rsidR="006B19FD" w:rsidRPr="007A6A4A">
        <w:t>3.2 ± 1.0</w:t>
      </w:r>
      <w:r w:rsidR="00592F6E" w:rsidRPr="007A6A4A">
        <w:t xml:space="preserve">% in moderate pH and </w:t>
      </w:r>
      <w:r w:rsidR="008073F3" w:rsidRPr="007A6A4A">
        <w:t>35.9</w:t>
      </w:r>
      <w:r w:rsidR="006B19FD" w:rsidRPr="007A6A4A">
        <w:t xml:space="preserve"> ± 4.7</w:t>
      </w:r>
      <w:r w:rsidR="00AD378B" w:rsidRPr="007A6A4A">
        <w:t>% in low</w:t>
      </w:r>
      <w:r w:rsidR="00592F6E" w:rsidRPr="007A6A4A">
        <w:t xml:space="preserve"> pH) </w:t>
      </w:r>
      <w:r w:rsidR="00030B7E" w:rsidRPr="007A6A4A">
        <w:t xml:space="preserve">in the </w:t>
      </w:r>
      <w:r w:rsidRPr="007A6A4A">
        <w:t>growing shell</w:t>
      </w:r>
      <w:r w:rsidR="00EC2FDC" w:rsidRPr="007A6A4A">
        <w:t xml:space="preserve"> </w:t>
      </w:r>
      <w:r w:rsidR="00E05220" w:rsidRPr="007A6A4A">
        <w:t xml:space="preserve">than in the </w:t>
      </w:r>
      <w:r w:rsidR="00267AD7" w:rsidRPr="007A6A4A">
        <w:t>thickening shell</w:t>
      </w:r>
      <w:r w:rsidR="00EC2FDC" w:rsidRPr="007A6A4A">
        <w:t xml:space="preserve"> </w:t>
      </w:r>
      <w:r w:rsidR="00340324" w:rsidRPr="007A6A4A">
        <w:t>in this species</w:t>
      </w:r>
      <w:r w:rsidR="00E05220" w:rsidRPr="007A6A4A">
        <w:t xml:space="preserve">. </w:t>
      </w:r>
      <w:r w:rsidR="005D5E42" w:rsidRPr="007A6A4A">
        <w:t xml:space="preserve">Temperature had no effect on </w:t>
      </w:r>
      <w:r w:rsidR="00C80F12" w:rsidRPr="007A6A4A">
        <w:t xml:space="preserve">partial </w:t>
      </w:r>
      <w:r w:rsidR="005D5E42" w:rsidRPr="007A6A4A">
        <w:t>shell dissolution (</w:t>
      </w:r>
      <w:r w:rsidR="00340324" w:rsidRPr="007A6A4A">
        <w:t>Dunn’s Test:</w:t>
      </w:r>
      <w:r w:rsidR="00EA2AB0" w:rsidRPr="007A6A4A">
        <w:t xml:space="preserve"> Temp</w:t>
      </w:r>
      <w:r w:rsidR="00340324" w:rsidRPr="007A6A4A">
        <w:t>erature control vs pH control: T</w:t>
      </w:r>
      <w:r w:rsidR="00EA2AB0" w:rsidRPr="007A6A4A">
        <w:t xml:space="preserve"> = </w:t>
      </w:r>
      <w:r w:rsidR="00340324" w:rsidRPr="007A6A4A">
        <w:t>-0.22</w:t>
      </w:r>
      <w:r w:rsidR="00EA2AB0" w:rsidRPr="007A6A4A">
        <w:t>, p = 0.829</w:t>
      </w:r>
      <w:r w:rsidR="005D5E42" w:rsidRPr="007A6A4A">
        <w:t xml:space="preserve">). </w:t>
      </w:r>
      <w:r w:rsidR="00E05220" w:rsidRPr="007A6A4A">
        <w:t>Partial shell dissolution</w:t>
      </w:r>
      <w:r w:rsidR="006011BA" w:rsidRPr="007A6A4A">
        <w:t xml:space="preserve"> (SD1)</w:t>
      </w:r>
      <w:r w:rsidR="00E05220" w:rsidRPr="007A6A4A">
        <w:t xml:space="preserve"> only occurred in the most acidified treatment in </w:t>
      </w:r>
      <w:r w:rsidR="00E05220" w:rsidRPr="007A6A4A">
        <w:rPr>
          <w:i/>
        </w:rPr>
        <w:t xml:space="preserve">C. inconspicua </w:t>
      </w:r>
      <w:r w:rsidR="00E05220" w:rsidRPr="007A6A4A">
        <w:t>(</w:t>
      </w:r>
      <w:r w:rsidR="00A0541F">
        <w:t>Figure 1</w:t>
      </w:r>
      <w:r w:rsidR="00D636A0" w:rsidRPr="007A6A4A">
        <w:t xml:space="preserve">d; </w:t>
      </w:r>
      <w:r w:rsidR="00A951CB" w:rsidRPr="007A6A4A">
        <w:t>11.1</w:t>
      </w:r>
      <w:r w:rsidR="006B19FD" w:rsidRPr="007A6A4A">
        <w:t xml:space="preserve"> ± 1.5</w:t>
      </w:r>
      <w:r w:rsidR="00E05220" w:rsidRPr="007A6A4A">
        <w:t>%)</w:t>
      </w:r>
      <w:r w:rsidR="006011BA" w:rsidRPr="007A6A4A">
        <w:t>,</w:t>
      </w:r>
      <w:r w:rsidR="007C4725" w:rsidRPr="007A6A4A">
        <w:t xml:space="preserve"> also in lower levels than in the </w:t>
      </w:r>
      <w:r w:rsidR="00267AD7" w:rsidRPr="007A6A4A">
        <w:t>thickening shell</w:t>
      </w:r>
      <w:r w:rsidR="00EC2FDC" w:rsidRPr="007A6A4A">
        <w:t xml:space="preserve"> </w:t>
      </w:r>
      <w:r w:rsidR="007C4725" w:rsidRPr="007A6A4A">
        <w:t>(</w:t>
      </w:r>
      <w:r w:rsidR="00A951CB" w:rsidRPr="007A6A4A">
        <w:t>28.3</w:t>
      </w:r>
      <w:r w:rsidR="006B19FD" w:rsidRPr="007A6A4A">
        <w:t xml:space="preserve"> ± 3.2</w:t>
      </w:r>
      <w:r w:rsidR="007C4725" w:rsidRPr="007A6A4A">
        <w:t>%) in this species</w:t>
      </w:r>
      <w:r w:rsidR="00E05220" w:rsidRPr="007A6A4A">
        <w:t>. Extensive shel</w:t>
      </w:r>
      <w:r w:rsidR="00C80F12" w:rsidRPr="007A6A4A">
        <w:t>l dissolution (SD2) was absent in</w:t>
      </w:r>
      <w:r w:rsidR="00E05220" w:rsidRPr="007A6A4A">
        <w:t xml:space="preserve"> </w:t>
      </w:r>
      <w:r w:rsidR="00C80F12" w:rsidRPr="007A6A4A">
        <w:t xml:space="preserve">the </w:t>
      </w:r>
      <w:r w:rsidR="000950E0" w:rsidRPr="007A6A4A">
        <w:t>growing shell</w:t>
      </w:r>
      <w:r w:rsidR="00C80F12" w:rsidRPr="007A6A4A">
        <w:t xml:space="preserve"> in </w:t>
      </w:r>
      <w:r w:rsidR="00E05220" w:rsidRPr="007A6A4A">
        <w:t>both</w:t>
      </w:r>
      <w:r w:rsidR="006011BA" w:rsidRPr="007A6A4A">
        <w:t xml:space="preserve"> species</w:t>
      </w:r>
      <w:r w:rsidR="00C80F12" w:rsidRPr="007A6A4A">
        <w:t xml:space="preserve"> </w:t>
      </w:r>
      <w:r w:rsidR="00D636A0" w:rsidRPr="007A6A4A">
        <w:t>across all treatments</w:t>
      </w:r>
      <w:r w:rsidR="006011BA" w:rsidRPr="007A6A4A">
        <w:t xml:space="preserve">. </w:t>
      </w:r>
      <w:r w:rsidR="005540E9" w:rsidRPr="007A6A4A">
        <w:t xml:space="preserve">Minimal wear (W1) was only present in two individuals across all treatments in </w:t>
      </w:r>
      <w:r w:rsidR="005540E9" w:rsidRPr="007A6A4A">
        <w:rPr>
          <w:i/>
        </w:rPr>
        <w:t xml:space="preserve">L. uva </w:t>
      </w:r>
      <w:r w:rsidR="005540E9" w:rsidRPr="007A6A4A">
        <w:t xml:space="preserve">and </w:t>
      </w:r>
      <w:r w:rsidR="008406D3" w:rsidRPr="007A6A4A">
        <w:t xml:space="preserve">was </w:t>
      </w:r>
      <w:r w:rsidR="005540E9" w:rsidRPr="007A6A4A">
        <w:t xml:space="preserve">absent from </w:t>
      </w:r>
      <w:r w:rsidR="005540E9" w:rsidRPr="007A6A4A">
        <w:rPr>
          <w:i/>
        </w:rPr>
        <w:t xml:space="preserve">C. inconspicua. </w:t>
      </w:r>
      <w:r w:rsidR="005540E9" w:rsidRPr="007A6A4A">
        <w:t>Extensive wear (W2) was present in</w:t>
      </w:r>
      <w:r w:rsidR="0084005F" w:rsidRPr="007A6A4A">
        <w:t xml:space="preserve"> higher levels in</w:t>
      </w:r>
      <w:r w:rsidR="005540E9" w:rsidRPr="007A6A4A">
        <w:t xml:space="preserve"> the control treatments of both species than in the acidified treatments (</w:t>
      </w:r>
      <w:r w:rsidR="00A0541F">
        <w:t>Figure 1</w:t>
      </w:r>
      <w:r w:rsidR="00D636A0" w:rsidRPr="007A6A4A">
        <w:t xml:space="preserve">c, d; </w:t>
      </w:r>
      <w:r w:rsidR="005540E9" w:rsidRPr="007A6A4A">
        <w:t xml:space="preserve">Kruskal-Wallis; </w:t>
      </w:r>
      <w:r w:rsidR="005540E9" w:rsidRPr="007A6A4A">
        <w:rPr>
          <w:i/>
        </w:rPr>
        <w:t xml:space="preserve">L. uva </w:t>
      </w:r>
      <w:r w:rsidR="005540E9" w:rsidRPr="007A6A4A">
        <w:t xml:space="preserve">– H = 43.98, p &lt; 0.001, </w:t>
      </w:r>
      <w:r w:rsidR="005540E9" w:rsidRPr="007A6A4A">
        <w:rPr>
          <w:i/>
        </w:rPr>
        <w:t xml:space="preserve">C. inconspicua - </w:t>
      </w:r>
      <w:r w:rsidR="005540E9" w:rsidRPr="007A6A4A">
        <w:t>H = 10.67, p &lt; 0.001), however, only in low levels (</w:t>
      </w:r>
      <w:r w:rsidR="00D636A0" w:rsidRPr="007A6A4A">
        <w:t>&lt;</w:t>
      </w:r>
      <w:r w:rsidR="00AE2A7B">
        <w:t xml:space="preserve"> </w:t>
      </w:r>
      <w:r w:rsidR="005540E9" w:rsidRPr="007A6A4A">
        <w:t>11.1 ± 1.2%).</w:t>
      </w:r>
      <w:r w:rsidR="0084005F" w:rsidRPr="007A6A4A">
        <w:t xml:space="preserve"> </w:t>
      </w:r>
      <w:r w:rsidR="008406D3" w:rsidRPr="007A6A4A">
        <w:t>Neither s</w:t>
      </w:r>
      <w:r w:rsidR="009761AF" w:rsidRPr="007A6A4A">
        <w:t xml:space="preserve">hell position </w:t>
      </w:r>
      <w:r w:rsidR="008406D3" w:rsidRPr="007A6A4A">
        <w:t>n</w:t>
      </w:r>
      <w:r w:rsidR="009761AF" w:rsidRPr="007A6A4A">
        <w:t>or individual number affect</w:t>
      </w:r>
      <w:r w:rsidR="008406D3" w:rsidRPr="007A6A4A">
        <w:t>ed</w:t>
      </w:r>
      <w:r w:rsidR="009761AF" w:rsidRPr="007A6A4A">
        <w:t xml:space="preserve"> any shell condition in the </w:t>
      </w:r>
      <w:r w:rsidRPr="007A6A4A">
        <w:t>growing shell</w:t>
      </w:r>
      <w:r w:rsidR="00EC2FDC" w:rsidRPr="007A6A4A">
        <w:t xml:space="preserve"> </w:t>
      </w:r>
      <w:r w:rsidR="009761AF" w:rsidRPr="007A6A4A">
        <w:t>of both species (Table S2).</w:t>
      </w:r>
    </w:p>
    <w:p w14:paraId="451912E6" w14:textId="77777777" w:rsidR="001D561C" w:rsidRPr="007A6A4A" w:rsidRDefault="00D275B3" w:rsidP="001D561C">
      <w:pPr>
        <w:pStyle w:val="Caption"/>
        <w:rPr>
          <w:rFonts w:ascii="Times New Roman" w:hAnsi="Times New Roman"/>
          <w:sz w:val="22"/>
        </w:rPr>
      </w:pPr>
      <w:r>
        <w:rPr>
          <w:rFonts w:ascii="Times New Roman" w:hAnsi="Times New Roman"/>
          <w:noProof/>
          <w:sz w:val="22"/>
          <w:lang w:eastAsia="en-GB"/>
        </w:rPr>
        <w:drawing>
          <wp:inline distT="0" distB="0" distL="0" distR="0" wp14:anchorId="4FF49860" wp14:editId="758674C9">
            <wp:extent cx="5744845" cy="4989195"/>
            <wp:effectExtent l="0" t="0" r="0" b="0"/>
            <wp:docPr id="1" name="Picture 1" descr="Both shell condition 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th shell condition graphs"/>
                    <pic:cNvPicPr>
                      <a:picLocks noChangeAspect="1" noChangeArrowheads="1"/>
                    </pic:cNvPicPr>
                  </pic:nvPicPr>
                  <pic:blipFill>
                    <a:blip r:embed="rId7">
                      <a:extLst>
                        <a:ext uri="{28A0092B-C50C-407E-A947-70E740481C1C}">
                          <a14:useLocalDpi xmlns:a14="http://schemas.microsoft.com/office/drawing/2010/main" val="0"/>
                        </a:ext>
                      </a:extLst>
                    </a:blip>
                    <a:srcRect l="8691" r="2116"/>
                    <a:stretch>
                      <a:fillRect/>
                    </a:stretch>
                  </pic:blipFill>
                  <pic:spPr bwMode="auto">
                    <a:xfrm>
                      <a:off x="0" y="0"/>
                      <a:ext cx="5744845" cy="4989195"/>
                    </a:xfrm>
                    <a:prstGeom prst="rect">
                      <a:avLst/>
                    </a:prstGeom>
                    <a:noFill/>
                    <a:ln>
                      <a:noFill/>
                    </a:ln>
                  </pic:spPr>
                </pic:pic>
              </a:graphicData>
            </a:graphic>
          </wp:inline>
        </w:drawing>
      </w:r>
    </w:p>
    <w:p w14:paraId="47C0B942" w14:textId="49AF3B4B" w:rsidR="00BA4BD4" w:rsidRDefault="001D561C" w:rsidP="00BA4BD4">
      <w:pPr>
        <w:pStyle w:val="VAFigureCaption"/>
      </w:pPr>
      <w:r w:rsidRPr="007A6A4A">
        <w:rPr>
          <w:b/>
        </w:rPr>
        <w:t xml:space="preserve">Figure </w:t>
      </w:r>
      <w:r w:rsidR="00A0541F">
        <w:rPr>
          <w:b/>
        </w:rPr>
        <w:t>1</w:t>
      </w:r>
      <w:r w:rsidR="00556F78" w:rsidRPr="007A6A4A">
        <w:rPr>
          <w:b/>
        </w:rPr>
        <w:t>.</w:t>
      </w:r>
      <w:r w:rsidR="00556F78" w:rsidRPr="007A6A4A">
        <w:t xml:space="preserve"> </w:t>
      </w:r>
      <w:r w:rsidRPr="007A6A4A">
        <w:t xml:space="preserve">Shell condition - Average percentage area of the different types of shell condition in </w:t>
      </w:r>
      <w:r w:rsidR="00EC2FDC" w:rsidRPr="007A6A4A">
        <w:t>thickening shell</w:t>
      </w:r>
      <w:r w:rsidRPr="007A6A4A">
        <w:t xml:space="preserve"> (a, c) and </w:t>
      </w:r>
      <w:r w:rsidR="00EC2FDC" w:rsidRPr="007A6A4A">
        <w:t>growing shell</w:t>
      </w:r>
      <w:r w:rsidRPr="007A6A4A">
        <w:t xml:space="preserve"> (b, d) in </w:t>
      </w:r>
      <w:r w:rsidRPr="007A6A4A">
        <w:rPr>
          <w:i/>
        </w:rPr>
        <w:t xml:space="preserve">L. uva </w:t>
      </w:r>
      <w:r w:rsidRPr="007A6A4A">
        <w:t xml:space="preserve">(top row) and in </w:t>
      </w:r>
      <w:r w:rsidRPr="007A6A4A">
        <w:rPr>
          <w:i/>
        </w:rPr>
        <w:t>C. inconspicua</w:t>
      </w:r>
      <w:r w:rsidRPr="007A6A4A">
        <w:t xml:space="preserve"> (bottom row) in all treatments. Lighter grey tones indicate an increase in wear and/or shell dissolution (see legend).</w:t>
      </w:r>
      <w:r w:rsidR="00BA4BD4">
        <w:br w:type="page"/>
      </w:r>
    </w:p>
    <w:p w14:paraId="7562C355" w14:textId="77777777" w:rsidR="00BA4BD4" w:rsidRDefault="00BA4BD4" w:rsidP="00556F78">
      <w:pPr>
        <w:pStyle w:val="VAFigureCaption"/>
        <w:rPr>
          <w:b/>
        </w:rPr>
      </w:pPr>
      <w:r>
        <w:rPr>
          <w:rFonts w:ascii="Times New Roman" w:hAnsi="Times New Roman"/>
          <w:i/>
          <w:noProof/>
          <w:szCs w:val="24"/>
          <w:lang w:eastAsia="en-GB"/>
        </w:rPr>
        <mc:AlternateContent>
          <mc:Choice Requires="wpg">
            <w:drawing>
              <wp:inline distT="0" distB="0" distL="0" distR="0" wp14:anchorId="0CB0263D" wp14:editId="1AD06F0B">
                <wp:extent cx="5486400" cy="6692900"/>
                <wp:effectExtent l="0" t="0" r="0" b="12700"/>
                <wp:docPr id="50"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6692900"/>
                          <a:chOff x="2335" y="1464"/>
                          <a:chExt cx="9019" cy="11002"/>
                        </a:xfrm>
                      </wpg:grpSpPr>
                      <wps:wsp>
                        <wps:cNvPr id="51" name="Text Box 185"/>
                        <wps:cNvSpPr txBox="1">
                          <a:spLocks noChangeArrowheads="1"/>
                        </wps:cNvSpPr>
                        <wps:spPr bwMode="auto">
                          <a:xfrm>
                            <a:off x="4562" y="1466"/>
                            <a:ext cx="3480" cy="62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A36BAB1" w14:textId="77777777" w:rsidR="00BA4BD4" w:rsidRPr="00730908" w:rsidRDefault="00BA4BD4" w:rsidP="00BA4BD4">
                              <w:pPr>
                                <w:rPr>
                                  <w:rFonts w:ascii="Times New Roman" w:hAnsi="Times New Roman"/>
                                  <w:b/>
                                </w:rPr>
                              </w:pPr>
                              <w:r>
                                <w:rPr>
                                  <w:rFonts w:ascii="Times New Roman" w:hAnsi="Times New Roman"/>
                                  <w:b/>
                                </w:rPr>
                                <w:t>Thickening shell</w:t>
                              </w:r>
                            </w:p>
                          </w:txbxContent>
                        </wps:txbx>
                        <wps:bodyPr rot="0" vert="horz" wrap="square" lIns="91440" tIns="91440" rIns="91440" bIns="91440" anchor="t" anchorCtr="0" upright="1">
                          <a:noAutofit/>
                        </wps:bodyPr>
                      </wps:wsp>
                      <wps:wsp>
                        <wps:cNvPr id="52" name="Text Box 186"/>
                        <wps:cNvSpPr txBox="1">
                          <a:spLocks noChangeArrowheads="1"/>
                        </wps:cNvSpPr>
                        <wps:spPr bwMode="auto">
                          <a:xfrm>
                            <a:off x="7874" y="1464"/>
                            <a:ext cx="3480" cy="62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0A4F343" w14:textId="77777777" w:rsidR="00BA4BD4" w:rsidRPr="00730908" w:rsidRDefault="00BA4BD4" w:rsidP="00BA4BD4">
                              <w:pPr>
                                <w:rPr>
                                  <w:rFonts w:ascii="Times New Roman" w:hAnsi="Times New Roman"/>
                                  <w:b/>
                                </w:rPr>
                              </w:pPr>
                              <w:r>
                                <w:rPr>
                                  <w:rFonts w:ascii="Times New Roman" w:hAnsi="Times New Roman"/>
                                  <w:b/>
                                </w:rPr>
                                <w:t>Growing shell</w:t>
                              </w:r>
                            </w:p>
                          </w:txbxContent>
                        </wps:txbx>
                        <wps:bodyPr rot="0" vert="horz" wrap="square" lIns="91440" tIns="91440" rIns="91440" bIns="91440" anchor="t" anchorCtr="0" upright="1">
                          <a:noAutofit/>
                        </wps:bodyPr>
                      </wps:wsp>
                      <wps:wsp>
                        <wps:cNvPr id="53" name="Text Box 189"/>
                        <wps:cNvSpPr txBox="1">
                          <a:spLocks noChangeArrowheads="1"/>
                        </wps:cNvSpPr>
                        <wps:spPr bwMode="auto">
                          <a:xfrm>
                            <a:off x="2430" y="5500"/>
                            <a:ext cx="1680" cy="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3153ED0" w14:textId="77777777" w:rsidR="00BA4BD4" w:rsidRPr="00730908" w:rsidRDefault="00BA4BD4" w:rsidP="00BA4BD4">
                              <w:pPr>
                                <w:rPr>
                                  <w:rFonts w:ascii="Times New Roman" w:hAnsi="Times New Roman"/>
                                  <w:b/>
                                </w:rPr>
                              </w:pPr>
                              <w:r>
                                <w:rPr>
                                  <w:rFonts w:ascii="Times New Roman" w:hAnsi="Times New Roman"/>
                                  <w:b/>
                                </w:rPr>
                                <w:t>pH control</w:t>
                              </w:r>
                            </w:p>
                          </w:txbxContent>
                        </wps:txbx>
                        <wps:bodyPr rot="0" vert="horz" wrap="square" lIns="91440" tIns="91440" rIns="91440" bIns="91440" anchor="t" anchorCtr="0" upright="1">
                          <a:noAutofit/>
                        </wps:bodyPr>
                      </wps:wsp>
                      <wps:wsp>
                        <wps:cNvPr id="54" name="Text Box 190"/>
                        <wps:cNvSpPr txBox="1">
                          <a:spLocks noChangeArrowheads="1"/>
                        </wps:cNvSpPr>
                        <wps:spPr bwMode="auto">
                          <a:xfrm>
                            <a:off x="2335" y="2672"/>
                            <a:ext cx="1780" cy="8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1177380" w14:textId="77777777" w:rsidR="00BA4BD4" w:rsidRPr="00730908" w:rsidRDefault="00BA4BD4" w:rsidP="00BA4BD4">
                              <w:pPr>
                                <w:rPr>
                                  <w:rFonts w:ascii="Times New Roman" w:hAnsi="Times New Roman"/>
                                  <w:b/>
                                </w:rPr>
                              </w:pPr>
                              <w:r>
                                <w:rPr>
                                  <w:rFonts w:ascii="Times New Roman" w:hAnsi="Times New Roman"/>
                                  <w:b/>
                                </w:rPr>
                                <w:t>Temperature control</w:t>
                              </w:r>
                            </w:p>
                          </w:txbxContent>
                        </wps:txbx>
                        <wps:bodyPr rot="0" vert="horz" wrap="square" lIns="91440" tIns="91440" rIns="91440" bIns="91440" anchor="t" anchorCtr="0" upright="1">
                          <a:noAutofit/>
                        </wps:bodyPr>
                      </wps:wsp>
                      <wps:wsp>
                        <wps:cNvPr id="55" name="Text Box 191"/>
                        <wps:cNvSpPr txBox="1">
                          <a:spLocks noChangeArrowheads="1"/>
                        </wps:cNvSpPr>
                        <wps:spPr bwMode="auto">
                          <a:xfrm>
                            <a:off x="2443" y="8433"/>
                            <a:ext cx="1680" cy="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BB6C959" w14:textId="77777777" w:rsidR="00BA4BD4" w:rsidRPr="00730908" w:rsidRDefault="00BA4BD4" w:rsidP="00BA4BD4">
                              <w:pPr>
                                <w:rPr>
                                  <w:rFonts w:ascii="Times New Roman" w:hAnsi="Times New Roman"/>
                                  <w:b/>
                                </w:rPr>
                              </w:pPr>
                              <w:r>
                                <w:rPr>
                                  <w:rFonts w:ascii="Times New Roman" w:hAnsi="Times New Roman"/>
                                  <w:b/>
                                </w:rPr>
                                <w:t>Moderate pH</w:t>
                              </w:r>
                            </w:p>
                          </w:txbxContent>
                        </wps:txbx>
                        <wps:bodyPr rot="0" vert="horz" wrap="square" lIns="91440" tIns="91440" rIns="91440" bIns="91440" anchor="t" anchorCtr="0" upright="1">
                          <a:noAutofit/>
                        </wps:bodyPr>
                      </wps:wsp>
                      <wps:wsp>
                        <wps:cNvPr id="56" name="Text Box 192"/>
                        <wps:cNvSpPr txBox="1">
                          <a:spLocks noChangeArrowheads="1"/>
                        </wps:cNvSpPr>
                        <wps:spPr bwMode="auto">
                          <a:xfrm>
                            <a:off x="2734" y="11038"/>
                            <a:ext cx="1680" cy="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E57189F" w14:textId="77777777" w:rsidR="00BA4BD4" w:rsidRPr="00730908" w:rsidRDefault="00BA4BD4" w:rsidP="00BA4BD4">
                              <w:pPr>
                                <w:rPr>
                                  <w:rFonts w:ascii="Times New Roman" w:hAnsi="Times New Roman"/>
                                  <w:b/>
                                </w:rPr>
                              </w:pPr>
                              <w:r>
                                <w:rPr>
                                  <w:rFonts w:ascii="Times New Roman" w:hAnsi="Times New Roman"/>
                                  <w:b/>
                                </w:rPr>
                                <w:t>Low pH</w:t>
                              </w:r>
                            </w:p>
                          </w:txbxContent>
                        </wps:txbx>
                        <wps:bodyPr rot="0" vert="horz" wrap="square" lIns="91440" tIns="91440" rIns="91440" bIns="91440" anchor="t" anchorCtr="0" upright="1">
                          <a:noAutofit/>
                        </wps:bodyPr>
                      </wps:wsp>
                      <wpg:grpSp>
                        <wpg:cNvPr id="57" name="Group 193"/>
                        <wpg:cNvGrpSpPr>
                          <a:grpSpLocks/>
                        </wpg:cNvGrpSpPr>
                        <wpg:grpSpPr bwMode="auto">
                          <a:xfrm>
                            <a:off x="4111" y="1987"/>
                            <a:ext cx="6157" cy="10479"/>
                            <a:chOff x="2677" y="1741"/>
                            <a:chExt cx="5903" cy="11199"/>
                          </a:xfrm>
                        </wpg:grpSpPr>
                        <wpg:grpSp>
                          <wpg:cNvPr id="58" name="Group 194"/>
                          <wpg:cNvGrpSpPr>
                            <a:grpSpLocks/>
                          </wpg:cNvGrpSpPr>
                          <wpg:grpSpPr bwMode="auto">
                            <a:xfrm>
                              <a:off x="5741" y="4540"/>
                              <a:ext cx="2837" cy="2713"/>
                              <a:chOff x="5741" y="4540"/>
                              <a:chExt cx="2837" cy="2713"/>
                            </a:xfrm>
                          </wpg:grpSpPr>
                          <wpg:grpSp>
                            <wpg:cNvPr id="59" name="Group 195"/>
                            <wpg:cNvGrpSpPr>
                              <a:grpSpLocks/>
                            </wpg:cNvGrpSpPr>
                            <wpg:grpSpPr bwMode="auto">
                              <a:xfrm>
                                <a:off x="5741" y="4540"/>
                                <a:ext cx="2837" cy="2713"/>
                                <a:chOff x="5743" y="4814"/>
                                <a:chExt cx="2837" cy="2713"/>
                              </a:xfrm>
                            </wpg:grpSpPr>
                            <pic:pic xmlns:pic="http://schemas.openxmlformats.org/drawingml/2006/picture">
                              <pic:nvPicPr>
                                <pic:cNvPr id="60" name="Picture 196" descr="L"/>
                                <pic:cNvPicPr>
                                  <a:picLocks noChangeAspect="1" noChangeArrowheads="1"/>
                                </pic:cNvPicPr>
                              </pic:nvPicPr>
                              <pic:blipFill>
                                <a:blip r:embed="rId8" cstate="print">
                                  <a:extLst>
                                    <a:ext uri="{28A0092B-C50C-407E-A947-70E740481C1C}">
                                      <a14:useLocalDpi xmlns:a14="http://schemas.microsoft.com/office/drawing/2010/main" val="0"/>
                                    </a:ext>
                                  </a:extLst>
                                </a:blip>
                                <a:srcRect b="4303"/>
                                <a:stretch>
                                  <a:fillRect/>
                                </a:stretch>
                              </pic:blipFill>
                              <pic:spPr bwMode="auto">
                                <a:xfrm>
                                  <a:off x="5745" y="4814"/>
                                  <a:ext cx="2835" cy="271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61" name="AutoShape 197"/>
                              <wps:cNvCnPr>
                                <a:cxnSpLocks noChangeShapeType="1"/>
                              </wps:cNvCnPr>
                              <wps:spPr bwMode="auto">
                                <a:xfrm>
                                  <a:off x="5814" y="7390"/>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62" name="Text Box 198"/>
                              <wps:cNvSpPr txBox="1">
                                <a:spLocks noChangeArrowheads="1"/>
                              </wps:cNvSpPr>
                              <wps:spPr bwMode="auto">
                                <a:xfrm>
                                  <a:off x="5743" y="4814"/>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E587BED" w14:textId="77777777" w:rsidR="00BA4BD4" w:rsidRPr="00A450EB" w:rsidRDefault="00BA4BD4" w:rsidP="00BA4BD4">
                                    <w:pPr>
                                      <w:rPr>
                                        <w:rFonts w:ascii="Times New Roman" w:hAnsi="Times New Roman"/>
                                        <w:b/>
                                        <w:color w:val="FFFFFF"/>
                                      </w:rPr>
                                    </w:pPr>
                                    <w:r>
                                      <w:rPr>
                                        <w:rFonts w:ascii="Times New Roman" w:hAnsi="Times New Roman"/>
                                        <w:b/>
                                        <w:color w:val="FFFFFF"/>
                                      </w:rPr>
                                      <w:t>D</w:t>
                                    </w:r>
                                  </w:p>
                                </w:txbxContent>
                              </wps:txbx>
                              <wps:bodyPr rot="0" vert="horz" wrap="square" lIns="91440" tIns="45720" rIns="91440" bIns="45720" anchor="t" anchorCtr="0" upright="1">
                                <a:noAutofit/>
                              </wps:bodyPr>
                            </wps:wsp>
                          </wpg:grpSp>
                          <wps:wsp>
                            <wps:cNvPr id="63" name="Text Box 199"/>
                            <wps:cNvSpPr txBox="1">
                              <a:spLocks noChangeArrowheads="1"/>
                            </wps:cNvSpPr>
                            <wps:spPr bwMode="auto">
                              <a:xfrm>
                                <a:off x="7041" y="6045"/>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53973027"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g:grpSp>
                        <wpg:grpSp>
                          <wpg:cNvPr id="64" name="Group 200"/>
                          <wpg:cNvGrpSpPr>
                            <a:grpSpLocks/>
                          </wpg:cNvGrpSpPr>
                          <wpg:grpSpPr bwMode="auto">
                            <a:xfrm>
                              <a:off x="5745" y="1741"/>
                              <a:ext cx="2835" cy="2685"/>
                              <a:chOff x="5745" y="1741"/>
                              <a:chExt cx="2835" cy="2685"/>
                            </a:xfrm>
                          </wpg:grpSpPr>
                          <wpg:grpSp>
                            <wpg:cNvPr id="65" name="Group 201"/>
                            <wpg:cNvGrpSpPr>
                              <a:grpSpLocks/>
                            </wpg:cNvGrpSpPr>
                            <wpg:grpSpPr bwMode="auto">
                              <a:xfrm>
                                <a:off x="5745" y="1741"/>
                                <a:ext cx="2835" cy="2685"/>
                                <a:chOff x="5745" y="1741"/>
                                <a:chExt cx="2835" cy="2685"/>
                              </a:xfrm>
                            </wpg:grpSpPr>
                            <pic:pic xmlns:pic="http://schemas.openxmlformats.org/drawingml/2006/picture">
                              <pic:nvPicPr>
                                <pic:cNvPr id="66" name="Picture 202" descr="L"/>
                                <pic:cNvPicPr>
                                  <a:picLocks noChangeAspect="1" noChangeArrowheads="1"/>
                                </pic:cNvPicPr>
                              </pic:nvPicPr>
                              <pic:blipFill>
                                <a:blip r:embed="rId9" cstate="print">
                                  <a:extLst>
                                    <a:ext uri="{28A0092B-C50C-407E-A947-70E740481C1C}">
                                      <a14:useLocalDpi xmlns:a14="http://schemas.microsoft.com/office/drawing/2010/main" val="0"/>
                                    </a:ext>
                                  </a:extLst>
                                </a:blip>
                                <a:srcRect b="5292"/>
                                <a:stretch>
                                  <a:fillRect/>
                                </a:stretch>
                              </pic:blipFill>
                              <pic:spPr bwMode="auto">
                                <a:xfrm>
                                  <a:off x="5745" y="1741"/>
                                  <a:ext cx="2835" cy="26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67" name="AutoShape 203"/>
                              <wps:cNvCnPr>
                                <a:cxnSpLocks noChangeShapeType="1"/>
                              </wps:cNvCnPr>
                              <wps:spPr bwMode="auto">
                                <a:xfrm>
                                  <a:off x="5814" y="4249"/>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68" name="Text Box 204"/>
                              <wps:cNvSpPr txBox="1">
                                <a:spLocks noChangeArrowheads="1"/>
                              </wps:cNvSpPr>
                              <wps:spPr bwMode="auto">
                                <a:xfrm>
                                  <a:off x="5745" y="1741"/>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A1F2826" w14:textId="77777777" w:rsidR="00BA4BD4" w:rsidRPr="00A450EB" w:rsidRDefault="00BA4BD4" w:rsidP="00BA4BD4">
                                    <w:pPr>
                                      <w:rPr>
                                        <w:rFonts w:ascii="Times New Roman" w:hAnsi="Times New Roman"/>
                                        <w:b/>
                                        <w:color w:val="FFFFFF"/>
                                      </w:rPr>
                                    </w:pPr>
                                    <w:r>
                                      <w:rPr>
                                        <w:rFonts w:ascii="Times New Roman" w:hAnsi="Times New Roman"/>
                                        <w:b/>
                                        <w:color w:val="FFFFFF"/>
                                      </w:rPr>
                                      <w:t>B</w:t>
                                    </w:r>
                                  </w:p>
                                </w:txbxContent>
                              </wps:txbx>
                              <wps:bodyPr rot="0" vert="horz" wrap="square" lIns="91440" tIns="45720" rIns="91440" bIns="45720" anchor="t" anchorCtr="0" upright="1">
                                <a:noAutofit/>
                              </wps:bodyPr>
                            </wps:wsp>
                          </wpg:grpSp>
                          <wps:wsp>
                            <wps:cNvPr id="69" name="Text Box 205"/>
                            <wps:cNvSpPr txBox="1">
                              <a:spLocks noChangeArrowheads="1"/>
                            </wps:cNvSpPr>
                            <wps:spPr bwMode="auto">
                              <a:xfrm>
                                <a:off x="6149" y="2554"/>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48542DCB"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g:grpSp>
                        <wpg:grpSp>
                          <wpg:cNvPr id="70" name="Group 206"/>
                          <wpg:cNvGrpSpPr>
                            <a:grpSpLocks/>
                          </wpg:cNvGrpSpPr>
                          <wpg:grpSpPr bwMode="auto">
                            <a:xfrm>
                              <a:off x="2678" y="1741"/>
                              <a:ext cx="2835" cy="2685"/>
                              <a:chOff x="2678" y="1741"/>
                              <a:chExt cx="2835" cy="2685"/>
                            </a:xfrm>
                          </wpg:grpSpPr>
                          <wpg:grpSp>
                            <wpg:cNvPr id="71" name="Group 207"/>
                            <wpg:cNvGrpSpPr>
                              <a:grpSpLocks/>
                            </wpg:cNvGrpSpPr>
                            <wpg:grpSpPr bwMode="auto">
                              <a:xfrm>
                                <a:off x="2678" y="1741"/>
                                <a:ext cx="2835" cy="2685"/>
                                <a:chOff x="2678" y="1741"/>
                                <a:chExt cx="2835" cy="2685"/>
                              </a:xfrm>
                            </wpg:grpSpPr>
                            <pic:pic xmlns:pic="http://schemas.openxmlformats.org/drawingml/2006/picture">
                              <pic:nvPicPr>
                                <pic:cNvPr id="72" name="Picture 208" descr="L"/>
                                <pic:cNvPicPr>
                                  <a:picLocks noChangeAspect="1" noChangeArrowheads="1"/>
                                </pic:cNvPicPr>
                              </pic:nvPicPr>
                              <pic:blipFill>
                                <a:blip r:embed="rId10" cstate="print">
                                  <a:extLst>
                                    <a:ext uri="{28A0092B-C50C-407E-A947-70E740481C1C}">
                                      <a14:useLocalDpi xmlns:a14="http://schemas.microsoft.com/office/drawing/2010/main" val="0"/>
                                    </a:ext>
                                  </a:extLst>
                                </a:blip>
                                <a:srcRect b="5292"/>
                                <a:stretch>
                                  <a:fillRect/>
                                </a:stretch>
                              </pic:blipFill>
                              <pic:spPr bwMode="auto">
                                <a:xfrm>
                                  <a:off x="2678" y="1741"/>
                                  <a:ext cx="2835" cy="268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73" name="AutoShape 209"/>
                              <wps:cNvCnPr>
                                <a:cxnSpLocks noChangeShapeType="1"/>
                              </wps:cNvCnPr>
                              <wps:spPr bwMode="auto">
                                <a:xfrm>
                                  <a:off x="2756" y="4249"/>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74" name="Text Box 210"/>
                              <wps:cNvSpPr txBox="1">
                                <a:spLocks noChangeArrowheads="1"/>
                              </wps:cNvSpPr>
                              <wps:spPr bwMode="auto">
                                <a:xfrm>
                                  <a:off x="2678" y="1741"/>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06DA57A" w14:textId="77777777" w:rsidR="00BA4BD4" w:rsidRPr="00950E20" w:rsidRDefault="00BA4BD4" w:rsidP="00BA4BD4">
                                    <w:pPr>
                                      <w:rPr>
                                        <w:rFonts w:ascii="Times New Roman" w:hAnsi="Times New Roman"/>
                                        <w:b/>
                                        <w:color w:val="FFFFFF"/>
                                      </w:rPr>
                                    </w:pPr>
                                    <w:r w:rsidRPr="00950E20">
                                      <w:rPr>
                                        <w:rFonts w:ascii="Times New Roman" w:hAnsi="Times New Roman"/>
                                        <w:b/>
                                        <w:color w:val="FFFFFF"/>
                                      </w:rPr>
                                      <w:t>A</w:t>
                                    </w:r>
                                  </w:p>
                                </w:txbxContent>
                              </wps:txbx>
                              <wps:bodyPr rot="0" vert="horz" wrap="square" lIns="91440" tIns="45720" rIns="91440" bIns="45720" anchor="t" anchorCtr="0" upright="1">
                                <a:noAutofit/>
                              </wps:bodyPr>
                            </wps:wsp>
                          </wpg:grpSp>
                          <wps:wsp>
                            <wps:cNvPr id="75" name="Text Box 211"/>
                            <wps:cNvSpPr txBox="1">
                              <a:spLocks noChangeArrowheads="1"/>
                            </wps:cNvSpPr>
                            <wps:spPr bwMode="auto">
                              <a:xfrm>
                                <a:off x="3892" y="2153"/>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9722644" w14:textId="77777777" w:rsidR="00BA4BD4" w:rsidRPr="00A450EB" w:rsidRDefault="00BA4BD4" w:rsidP="00BA4BD4">
                                  <w:pPr>
                                    <w:rPr>
                                      <w:rFonts w:ascii="Times New Roman" w:hAnsi="Times New Roman"/>
                                      <w:b/>
                                      <w:color w:val="FFFFFF"/>
                                    </w:rPr>
                                  </w:pPr>
                                  <w:r>
                                    <w:rPr>
                                      <w:rFonts w:ascii="Times New Roman" w:hAnsi="Times New Roman"/>
                                      <w:b/>
                                      <w:color w:val="FFFFFF"/>
                                    </w:rPr>
                                    <w:t>W1</w:t>
                                  </w:r>
                                </w:p>
                              </w:txbxContent>
                            </wps:txbx>
                            <wps:bodyPr rot="0" vert="horz" wrap="square" lIns="91440" tIns="45720" rIns="91440" bIns="45720" anchor="t" anchorCtr="0" upright="1">
                              <a:noAutofit/>
                            </wps:bodyPr>
                          </wps:wsp>
                        </wpg:grpSp>
                        <wpg:grpSp>
                          <wpg:cNvPr id="76" name="Group 212"/>
                          <wpg:cNvGrpSpPr>
                            <a:grpSpLocks/>
                          </wpg:cNvGrpSpPr>
                          <wpg:grpSpPr bwMode="auto">
                            <a:xfrm>
                              <a:off x="2677" y="4540"/>
                              <a:ext cx="2835" cy="2713"/>
                              <a:chOff x="2677" y="4540"/>
                              <a:chExt cx="2835" cy="2713"/>
                            </a:xfrm>
                          </wpg:grpSpPr>
                          <wpg:grpSp>
                            <wpg:cNvPr id="77" name="Group 213"/>
                            <wpg:cNvGrpSpPr>
                              <a:grpSpLocks/>
                            </wpg:cNvGrpSpPr>
                            <wpg:grpSpPr bwMode="auto">
                              <a:xfrm>
                                <a:off x="2677" y="4540"/>
                                <a:ext cx="2835" cy="2713"/>
                                <a:chOff x="2678" y="4814"/>
                                <a:chExt cx="2835" cy="2713"/>
                              </a:xfrm>
                            </wpg:grpSpPr>
                            <pic:pic xmlns:pic="http://schemas.openxmlformats.org/drawingml/2006/picture">
                              <pic:nvPicPr>
                                <pic:cNvPr id="78" name="Picture 214" descr="L"/>
                                <pic:cNvPicPr>
                                  <a:picLocks noChangeAspect="1" noChangeArrowheads="1"/>
                                </pic:cNvPicPr>
                              </pic:nvPicPr>
                              <pic:blipFill>
                                <a:blip r:embed="rId11" cstate="print">
                                  <a:extLst>
                                    <a:ext uri="{28A0092B-C50C-407E-A947-70E740481C1C}">
                                      <a14:useLocalDpi xmlns:a14="http://schemas.microsoft.com/office/drawing/2010/main" val="0"/>
                                    </a:ext>
                                  </a:extLst>
                                </a:blip>
                                <a:srcRect b="4303"/>
                                <a:stretch>
                                  <a:fillRect/>
                                </a:stretch>
                              </pic:blipFill>
                              <pic:spPr bwMode="auto">
                                <a:xfrm>
                                  <a:off x="2678" y="4814"/>
                                  <a:ext cx="2835" cy="271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79" name="AutoShape 215"/>
                              <wps:cNvCnPr>
                                <a:cxnSpLocks noChangeShapeType="1"/>
                              </wps:cNvCnPr>
                              <wps:spPr bwMode="auto">
                                <a:xfrm>
                                  <a:off x="2756" y="7390"/>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80" name="Text Box 216"/>
                              <wps:cNvSpPr txBox="1">
                                <a:spLocks noChangeArrowheads="1"/>
                              </wps:cNvSpPr>
                              <wps:spPr bwMode="auto">
                                <a:xfrm>
                                  <a:off x="2678" y="4814"/>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5B32DC96" w14:textId="77777777" w:rsidR="00BA4BD4" w:rsidRPr="00A450EB" w:rsidRDefault="00BA4BD4" w:rsidP="00BA4BD4">
                                    <w:pPr>
                                      <w:rPr>
                                        <w:rFonts w:ascii="Times New Roman" w:hAnsi="Times New Roman"/>
                                        <w:b/>
                                        <w:color w:val="FFFFFF"/>
                                      </w:rPr>
                                    </w:pPr>
                                    <w:r>
                                      <w:rPr>
                                        <w:rFonts w:ascii="Times New Roman" w:hAnsi="Times New Roman"/>
                                        <w:b/>
                                        <w:color w:val="FFFFFF"/>
                                      </w:rPr>
                                      <w:t>C</w:t>
                                    </w:r>
                                  </w:p>
                                </w:txbxContent>
                              </wps:txbx>
                              <wps:bodyPr rot="0" vert="horz" wrap="square" lIns="91440" tIns="45720" rIns="91440" bIns="45720" anchor="t" anchorCtr="0" upright="1">
                                <a:noAutofit/>
                              </wps:bodyPr>
                            </wps:wsp>
                          </wpg:grpSp>
                          <wps:wsp>
                            <wps:cNvPr id="81" name="Text Box 217"/>
                            <wps:cNvSpPr txBox="1">
                              <a:spLocks noChangeArrowheads="1"/>
                            </wps:cNvSpPr>
                            <wps:spPr bwMode="auto">
                              <a:xfrm>
                                <a:off x="4130" y="5349"/>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4945572F" w14:textId="77777777" w:rsidR="00BA4BD4" w:rsidRPr="00A450EB" w:rsidRDefault="00BA4BD4" w:rsidP="00BA4BD4">
                                  <w:pPr>
                                    <w:rPr>
                                      <w:rFonts w:ascii="Times New Roman" w:hAnsi="Times New Roman"/>
                                      <w:b/>
                                      <w:color w:val="FFFFFF"/>
                                    </w:rPr>
                                  </w:pPr>
                                  <w:r>
                                    <w:rPr>
                                      <w:rFonts w:ascii="Times New Roman" w:hAnsi="Times New Roman"/>
                                      <w:b/>
                                      <w:color w:val="FFFFFF"/>
                                    </w:rPr>
                                    <w:t>W2</w:t>
                                  </w:r>
                                </w:p>
                              </w:txbxContent>
                            </wps:txbx>
                            <wps:bodyPr rot="0" vert="horz" wrap="square" lIns="91440" tIns="45720" rIns="91440" bIns="45720" anchor="t" anchorCtr="0" upright="1">
                              <a:noAutofit/>
                            </wps:bodyPr>
                          </wps:wsp>
                          <wps:wsp>
                            <wps:cNvPr id="82" name="Text Box 218"/>
                            <wps:cNvSpPr txBox="1">
                              <a:spLocks noChangeArrowheads="1"/>
                            </wps:cNvSpPr>
                            <wps:spPr bwMode="auto">
                              <a:xfrm>
                                <a:off x="3892" y="6208"/>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042E871C" w14:textId="77777777" w:rsidR="00BA4BD4" w:rsidRPr="00A450EB" w:rsidRDefault="00BA4BD4" w:rsidP="00BA4BD4">
                                  <w:pPr>
                                    <w:rPr>
                                      <w:rFonts w:ascii="Times New Roman" w:hAnsi="Times New Roman"/>
                                      <w:b/>
                                      <w:color w:val="FFFFFF"/>
                                    </w:rPr>
                                  </w:pPr>
                                  <w:r>
                                    <w:rPr>
                                      <w:rFonts w:ascii="Times New Roman" w:hAnsi="Times New Roman"/>
                                      <w:b/>
                                      <w:color w:val="FFFFFF"/>
                                    </w:rPr>
                                    <w:t>W1</w:t>
                                  </w:r>
                                </w:p>
                              </w:txbxContent>
                            </wps:txbx>
                            <wps:bodyPr rot="0" vert="horz" wrap="square" lIns="91440" tIns="45720" rIns="91440" bIns="45720" anchor="t" anchorCtr="0" upright="1">
                              <a:noAutofit/>
                            </wps:bodyPr>
                          </wps:wsp>
                        </wpg:grpSp>
                        <wpg:grpSp>
                          <wpg:cNvPr id="83" name="Group 219"/>
                          <wpg:cNvGrpSpPr>
                            <a:grpSpLocks/>
                          </wpg:cNvGrpSpPr>
                          <wpg:grpSpPr bwMode="auto">
                            <a:xfrm>
                              <a:off x="5741" y="7393"/>
                              <a:ext cx="2835" cy="2710"/>
                              <a:chOff x="5741" y="7393"/>
                              <a:chExt cx="2835" cy="2710"/>
                            </a:xfrm>
                          </wpg:grpSpPr>
                          <wpg:grpSp>
                            <wpg:cNvPr id="84" name="Group 220"/>
                            <wpg:cNvGrpSpPr>
                              <a:grpSpLocks/>
                            </wpg:cNvGrpSpPr>
                            <wpg:grpSpPr bwMode="auto">
                              <a:xfrm>
                                <a:off x="5741" y="7393"/>
                                <a:ext cx="2835" cy="2710"/>
                                <a:chOff x="5743" y="7842"/>
                                <a:chExt cx="2835" cy="2710"/>
                              </a:xfrm>
                            </wpg:grpSpPr>
                            <pic:pic xmlns:pic="http://schemas.openxmlformats.org/drawingml/2006/picture">
                              <pic:nvPicPr>
                                <pic:cNvPr id="85" name="Picture 221" descr="L"/>
                                <pic:cNvPicPr>
                                  <a:picLocks noChangeAspect="1" noChangeArrowheads="1"/>
                                </pic:cNvPicPr>
                              </pic:nvPicPr>
                              <pic:blipFill>
                                <a:blip r:embed="rId12" cstate="print">
                                  <a:extLst>
                                    <a:ext uri="{28A0092B-C50C-407E-A947-70E740481C1C}">
                                      <a14:useLocalDpi xmlns:a14="http://schemas.microsoft.com/office/drawing/2010/main" val="0"/>
                                    </a:ext>
                                  </a:extLst>
                                </a:blip>
                                <a:srcRect b="4410"/>
                                <a:stretch>
                                  <a:fillRect/>
                                </a:stretch>
                              </pic:blipFill>
                              <pic:spPr bwMode="auto">
                                <a:xfrm>
                                  <a:off x="5743" y="7842"/>
                                  <a:ext cx="2835" cy="27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86" name="AutoShape 222"/>
                              <wps:cNvCnPr>
                                <a:cxnSpLocks noChangeShapeType="1"/>
                              </wps:cNvCnPr>
                              <wps:spPr bwMode="auto">
                                <a:xfrm>
                                  <a:off x="5814" y="10393"/>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87" name="Text Box 223"/>
                              <wps:cNvSpPr txBox="1">
                                <a:spLocks noChangeArrowheads="1"/>
                              </wps:cNvSpPr>
                              <wps:spPr bwMode="auto">
                                <a:xfrm>
                                  <a:off x="5745" y="7844"/>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0801F945" w14:textId="77777777" w:rsidR="00BA4BD4" w:rsidRPr="00A450EB" w:rsidRDefault="00BA4BD4" w:rsidP="00BA4BD4">
                                    <w:pPr>
                                      <w:rPr>
                                        <w:rFonts w:ascii="Times New Roman" w:hAnsi="Times New Roman"/>
                                        <w:b/>
                                        <w:color w:val="FFFFFF"/>
                                      </w:rPr>
                                    </w:pPr>
                                    <w:r>
                                      <w:rPr>
                                        <w:rFonts w:ascii="Times New Roman" w:hAnsi="Times New Roman"/>
                                        <w:b/>
                                        <w:color w:val="FFFFFF"/>
                                      </w:rPr>
                                      <w:t>F</w:t>
                                    </w:r>
                                  </w:p>
                                </w:txbxContent>
                              </wps:txbx>
                              <wps:bodyPr rot="0" vert="horz" wrap="square" lIns="91440" tIns="45720" rIns="91440" bIns="45720" anchor="t" anchorCtr="0" upright="1">
                                <a:noAutofit/>
                              </wps:bodyPr>
                            </wps:wsp>
                          </wpg:grpSp>
                          <wps:wsp>
                            <wps:cNvPr id="88" name="Text Box 224"/>
                            <wps:cNvSpPr txBox="1">
                              <a:spLocks noChangeArrowheads="1"/>
                            </wps:cNvSpPr>
                            <wps:spPr bwMode="auto">
                              <a:xfrm>
                                <a:off x="6230" y="8232"/>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4EC4731A"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89" name="Text Box 225"/>
                            <wps:cNvSpPr txBox="1">
                              <a:spLocks noChangeArrowheads="1"/>
                            </wps:cNvSpPr>
                            <wps:spPr bwMode="auto">
                              <a:xfrm>
                                <a:off x="7485" y="8151"/>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1809EA2"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wps:txbx>
                            <wps:bodyPr rot="0" vert="horz" wrap="square" lIns="91440" tIns="45720" rIns="91440" bIns="45720" anchor="t" anchorCtr="0" upright="1">
                              <a:noAutofit/>
                            </wps:bodyPr>
                          </wps:wsp>
                        </wpg:grpSp>
                        <wpg:grpSp>
                          <wpg:cNvPr id="90" name="Group 226"/>
                          <wpg:cNvGrpSpPr>
                            <a:grpSpLocks/>
                          </wpg:cNvGrpSpPr>
                          <wpg:grpSpPr bwMode="auto">
                            <a:xfrm>
                              <a:off x="2677" y="7393"/>
                              <a:ext cx="2835" cy="2935"/>
                              <a:chOff x="2677" y="7393"/>
                              <a:chExt cx="2835" cy="2935"/>
                            </a:xfrm>
                          </wpg:grpSpPr>
                          <wpg:grpSp>
                            <wpg:cNvPr id="91" name="Group 227"/>
                            <wpg:cNvGrpSpPr>
                              <a:grpSpLocks/>
                            </wpg:cNvGrpSpPr>
                            <wpg:grpSpPr bwMode="auto">
                              <a:xfrm>
                                <a:off x="2677" y="7393"/>
                                <a:ext cx="2835" cy="2708"/>
                                <a:chOff x="2677" y="7844"/>
                                <a:chExt cx="2835" cy="2708"/>
                              </a:xfrm>
                            </wpg:grpSpPr>
                            <pic:pic xmlns:pic="http://schemas.openxmlformats.org/drawingml/2006/picture">
                              <pic:nvPicPr>
                                <pic:cNvPr id="92" name="Picture 228" descr="L"/>
                                <pic:cNvPicPr>
                                  <a:picLocks noChangeAspect="1" noChangeArrowheads="1"/>
                                </pic:cNvPicPr>
                              </pic:nvPicPr>
                              <pic:blipFill>
                                <a:blip r:embed="rId13" cstate="print">
                                  <a:extLst>
                                    <a:ext uri="{28A0092B-C50C-407E-A947-70E740481C1C}">
                                      <a14:useLocalDpi xmlns:a14="http://schemas.microsoft.com/office/drawing/2010/main" val="0"/>
                                    </a:ext>
                                  </a:extLst>
                                </a:blip>
                                <a:srcRect b="4480"/>
                                <a:stretch>
                                  <a:fillRect/>
                                </a:stretch>
                              </pic:blipFill>
                              <pic:spPr bwMode="auto">
                                <a:xfrm>
                                  <a:off x="2677" y="7844"/>
                                  <a:ext cx="2835" cy="270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93" name="AutoShape 229"/>
                              <wps:cNvCnPr>
                                <a:cxnSpLocks noChangeShapeType="1"/>
                              </wps:cNvCnPr>
                              <wps:spPr bwMode="auto">
                                <a:xfrm>
                                  <a:off x="2756" y="10393"/>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94" name="Text Box 230"/>
                              <wps:cNvSpPr txBox="1">
                                <a:spLocks noChangeArrowheads="1"/>
                              </wps:cNvSpPr>
                              <wps:spPr bwMode="auto">
                                <a:xfrm>
                                  <a:off x="2677" y="7844"/>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1E52A62A" w14:textId="77777777" w:rsidR="00BA4BD4" w:rsidRPr="00A450EB" w:rsidRDefault="00BA4BD4" w:rsidP="00BA4BD4">
                                    <w:pPr>
                                      <w:rPr>
                                        <w:rFonts w:ascii="Times New Roman" w:hAnsi="Times New Roman"/>
                                        <w:b/>
                                        <w:color w:val="FFFFFF"/>
                                      </w:rPr>
                                    </w:pPr>
                                    <w:r>
                                      <w:rPr>
                                        <w:rFonts w:ascii="Times New Roman" w:hAnsi="Times New Roman"/>
                                        <w:b/>
                                        <w:color w:val="FFFFFF"/>
                                      </w:rPr>
                                      <w:t>E</w:t>
                                    </w:r>
                                  </w:p>
                                </w:txbxContent>
                              </wps:txbx>
                              <wps:bodyPr rot="0" vert="horz" wrap="square" lIns="91440" tIns="45720" rIns="91440" bIns="45720" anchor="t" anchorCtr="0" upright="1">
                                <a:noAutofit/>
                              </wps:bodyPr>
                            </wps:wsp>
                          </wpg:grpSp>
                          <wps:wsp>
                            <wps:cNvPr id="95" name="Text Box 231"/>
                            <wps:cNvSpPr txBox="1">
                              <a:spLocks noChangeArrowheads="1"/>
                            </wps:cNvSpPr>
                            <wps:spPr bwMode="auto">
                              <a:xfrm>
                                <a:off x="3081" y="8029"/>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3BD4FA7"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wps:txbx>
                            <wps:bodyPr rot="0" vert="horz" wrap="square" lIns="91440" tIns="45720" rIns="91440" bIns="45720" anchor="t" anchorCtr="0" upright="1">
                              <a:noAutofit/>
                            </wps:bodyPr>
                          </wps:wsp>
                          <wps:wsp>
                            <wps:cNvPr id="96" name="Text Box 232"/>
                            <wps:cNvSpPr txBox="1">
                              <a:spLocks noChangeArrowheads="1"/>
                            </wps:cNvSpPr>
                            <wps:spPr bwMode="auto">
                              <a:xfrm>
                                <a:off x="4701" y="9632"/>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70A5B4EC" w14:textId="77777777" w:rsidR="00BA4BD4" w:rsidRPr="009D1F68" w:rsidRDefault="00BA4BD4" w:rsidP="00BA4BD4"/>
                              </w:txbxContent>
                            </wps:txbx>
                            <wps:bodyPr rot="0" vert="horz" wrap="square" lIns="91440" tIns="45720" rIns="91440" bIns="45720" anchor="t" anchorCtr="0" upright="1">
                              <a:noAutofit/>
                            </wps:bodyPr>
                          </wps:wsp>
                        </wpg:grpSp>
                        <wpg:grpSp>
                          <wpg:cNvPr id="97" name="Group 233"/>
                          <wpg:cNvGrpSpPr>
                            <a:grpSpLocks/>
                          </wpg:cNvGrpSpPr>
                          <wpg:grpSpPr bwMode="auto">
                            <a:xfrm>
                              <a:off x="2677" y="10246"/>
                              <a:ext cx="2835" cy="2694"/>
                              <a:chOff x="2677" y="10246"/>
                              <a:chExt cx="2835" cy="2694"/>
                            </a:xfrm>
                          </wpg:grpSpPr>
                          <wpg:grpSp>
                            <wpg:cNvPr id="98" name="Group 234"/>
                            <wpg:cNvGrpSpPr>
                              <a:grpSpLocks/>
                            </wpg:cNvGrpSpPr>
                            <wpg:grpSpPr bwMode="auto">
                              <a:xfrm>
                                <a:off x="2677" y="10246"/>
                                <a:ext cx="2835" cy="2694"/>
                                <a:chOff x="2677" y="10865"/>
                                <a:chExt cx="2835" cy="2694"/>
                              </a:xfrm>
                            </wpg:grpSpPr>
                            <pic:pic xmlns:pic="http://schemas.openxmlformats.org/drawingml/2006/picture">
                              <pic:nvPicPr>
                                <pic:cNvPr id="99" name="Picture 235" descr="L"/>
                                <pic:cNvPicPr>
                                  <a:picLocks noChangeAspect="1" noChangeArrowheads="1"/>
                                </pic:cNvPicPr>
                              </pic:nvPicPr>
                              <pic:blipFill>
                                <a:blip r:embed="rId14" cstate="print">
                                  <a:extLst>
                                    <a:ext uri="{28A0092B-C50C-407E-A947-70E740481C1C}">
                                      <a14:useLocalDpi xmlns:a14="http://schemas.microsoft.com/office/drawing/2010/main" val="0"/>
                                    </a:ext>
                                  </a:extLst>
                                </a:blip>
                                <a:srcRect b="4973"/>
                                <a:stretch>
                                  <a:fillRect/>
                                </a:stretch>
                              </pic:blipFill>
                              <pic:spPr bwMode="auto">
                                <a:xfrm>
                                  <a:off x="2677" y="10865"/>
                                  <a:ext cx="2835" cy="2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100" name="AutoShape 236"/>
                              <wps:cNvCnPr>
                                <a:cxnSpLocks noChangeShapeType="1"/>
                              </wps:cNvCnPr>
                              <wps:spPr bwMode="auto">
                                <a:xfrm>
                                  <a:off x="2756" y="13408"/>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101" name="Text Box 237"/>
                              <wps:cNvSpPr txBox="1">
                                <a:spLocks noChangeArrowheads="1"/>
                              </wps:cNvSpPr>
                              <wps:spPr bwMode="auto">
                                <a:xfrm>
                                  <a:off x="2677" y="10865"/>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201ABA39" w14:textId="77777777" w:rsidR="00BA4BD4" w:rsidRPr="00A450EB" w:rsidRDefault="00BA4BD4" w:rsidP="00BA4BD4">
                                    <w:pPr>
                                      <w:rPr>
                                        <w:rFonts w:ascii="Times New Roman" w:hAnsi="Times New Roman"/>
                                        <w:b/>
                                        <w:color w:val="FFFFFF"/>
                                      </w:rPr>
                                    </w:pPr>
                                    <w:r>
                                      <w:rPr>
                                        <w:rFonts w:ascii="Times New Roman" w:hAnsi="Times New Roman"/>
                                        <w:b/>
                                        <w:color w:val="FFFFFF"/>
                                      </w:rPr>
                                      <w:t>G</w:t>
                                    </w:r>
                                  </w:p>
                                </w:txbxContent>
                              </wps:txbx>
                              <wps:bodyPr rot="0" vert="horz" wrap="square" lIns="91440" tIns="45720" rIns="91440" bIns="45720" anchor="t" anchorCtr="0" upright="1">
                                <a:noAutofit/>
                              </wps:bodyPr>
                            </wps:wsp>
                          </wpg:grpSp>
                          <wps:wsp>
                            <wps:cNvPr id="102" name="Text Box 238"/>
                            <wps:cNvSpPr txBox="1">
                              <a:spLocks noChangeArrowheads="1"/>
                            </wps:cNvSpPr>
                            <wps:spPr bwMode="auto">
                              <a:xfrm>
                                <a:off x="3003" y="11574"/>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3C66D32E" w14:textId="77777777" w:rsidR="00BA4BD4" w:rsidRPr="00A450EB" w:rsidRDefault="00BA4BD4" w:rsidP="00BA4BD4">
                                  <w:pPr>
                                    <w:rPr>
                                      <w:rFonts w:ascii="Times New Roman" w:hAnsi="Times New Roman"/>
                                      <w:b/>
                                      <w:color w:val="FFFFFF"/>
                                    </w:rPr>
                                  </w:pPr>
                                  <w:r>
                                    <w:rPr>
                                      <w:rFonts w:ascii="Times New Roman" w:hAnsi="Times New Roman"/>
                                      <w:b/>
                                      <w:color w:val="FFFFFF"/>
                                    </w:rPr>
                                    <w:t>SD2</w:t>
                                  </w:r>
                                </w:p>
                              </w:txbxContent>
                            </wps:txbx>
                            <wps:bodyPr rot="0" vert="horz" wrap="square" lIns="91440" tIns="45720" rIns="91440" bIns="45720" anchor="t" anchorCtr="0" upright="1">
                              <a:noAutofit/>
                            </wps:bodyPr>
                          </wps:wsp>
                          <wps:wsp>
                            <wps:cNvPr id="103" name="Text Box 239"/>
                            <wps:cNvSpPr txBox="1">
                              <a:spLocks noChangeArrowheads="1"/>
                            </wps:cNvSpPr>
                            <wps:spPr bwMode="auto">
                              <a:xfrm>
                                <a:off x="4588" y="10786"/>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4FC06793"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wps:txbx>
                            <wps:bodyPr rot="0" vert="horz" wrap="square" lIns="91440" tIns="45720" rIns="91440" bIns="45720" anchor="t" anchorCtr="0" upright="1">
                              <a:noAutofit/>
                            </wps:bodyPr>
                          </wps:wsp>
                        </wpg:grpSp>
                        <wpg:grpSp>
                          <wpg:cNvPr id="104" name="Group 240"/>
                          <wpg:cNvGrpSpPr>
                            <a:grpSpLocks/>
                          </wpg:cNvGrpSpPr>
                          <wpg:grpSpPr bwMode="auto">
                            <a:xfrm>
                              <a:off x="5741" y="10246"/>
                              <a:ext cx="2835" cy="2694"/>
                              <a:chOff x="5741" y="10246"/>
                              <a:chExt cx="2835" cy="2694"/>
                            </a:xfrm>
                          </wpg:grpSpPr>
                          <wpg:grpSp>
                            <wpg:cNvPr id="105" name="Group 241"/>
                            <wpg:cNvGrpSpPr>
                              <a:grpSpLocks/>
                            </wpg:cNvGrpSpPr>
                            <wpg:grpSpPr bwMode="auto">
                              <a:xfrm>
                                <a:off x="5741" y="10246"/>
                                <a:ext cx="2835" cy="2694"/>
                                <a:chOff x="5745" y="10865"/>
                                <a:chExt cx="2835" cy="2694"/>
                              </a:xfrm>
                            </wpg:grpSpPr>
                            <pic:pic xmlns:pic="http://schemas.openxmlformats.org/drawingml/2006/picture">
                              <pic:nvPicPr>
                                <pic:cNvPr id="106" name="Picture 242" descr="L"/>
                                <pic:cNvPicPr>
                                  <a:picLocks noChangeAspect="1" noChangeArrowheads="1"/>
                                </pic:cNvPicPr>
                              </pic:nvPicPr>
                              <pic:blipFill>
                                <a:blip r:embed="rId15" cstate="print">
                                  <a:extLst>
                                    <a:ext uri="{28A0092B-C50C-407E-A947-70E740481C1C}">
                                      <a14:useLocalDpi xmlns:a14="http://schemas.microsoft.com/office/drawing/2010/main" val="0"/>
                                    </a:ext>
                                  </a:extLst>
                                </a:blip>
                                <a:srcRect b="4973"/>
                                <a:stretch>
                                  <a:fillRect/>
                                </a:stretch>
                              </pic:blipFill>
                              <pic:spPr bwMode="auto">
                                <a:xfrm>
                                  <a:off x="5745" y="10865"/>
                                  <a:ext cx="2835" cy="269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107" name="AutoShape 243"/>
                              <wps:cNvCnPr>
                                <a:cxnSpLocks noChangeShapeType="1"/>
                              </wps:cNvCnPr>
                              <wps:spPr bwMode="auto">
                                <a:xfrm>
                                  <a:off x="5814" y="13408"/>
                                  <a:ext cx="248"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108" name="Text Box 244"/>
                              <wps:cNvSpPr txBox="1">
                                <a:spLocks noChangeArrowheads="1"/>
                              </wps:cNvSpPr>
                              <wps:spPr bwMode="auto">
                                <a:xfrm>
                                  <a:off x="5745" y="10865"/>
                                  <a:ext cx="404" cy="4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23524068" w14:textId="77777777" w:rsidR="00BA4BD4" w:rsidRPr="00A450EB" w:rsidRDefault="00BA4BD4" w:rsidP="00BA4BD4">
                                    <w:pPr>
                                      <w:rPr>
                                        <w:rFonts w:ascii="Times New Roman" w:hAnsi="Times New Roman"/>
                                        <w:b/>
                                        <w:color w:val="FFFFFF"/>
                                      </w:rPr>
                                    </w:pPr>
                                    <w:r>
                                      <w:rPr>
                                        <w:rFonts w:ascii="Times New Roman" w:hAnsi="Times New Roman"/>
                                        <w:b/>
                                        <w:color w:val="FFFFFF"/>
                                      </w:rPr>
                                      <w:t>H</w:t>
                                    </w:r>
                                  </w:p>
                                </w:txbxContent>
                              </wps:txbx>
                              <wps:bodyPr rot="0" vert="horz" wrap="square" lIns="91440" tIns="45720" rIns="91440" bIns="45720" anchor="t" anchorCtr="0" upright="1">
                                <a:noAutofit/>
                              </wps:bodyPr>
                            </wps:wsp>
                          </wpg:grpSp>
                          <wps:wsp>
                            <wps:cNvPr id="109" name="Text Box 245"/>
                            <wps:cNvSpPr txBox="1">
                              <a:spLocks noChangeArrowheads="1"/>
                            </wps:cNvSpPr>
                            <wps:spPr bwMode="auto">
                              <a:xfrm>
                                <a:off x="6145" y="10878"/>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257D8CA1"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110" name="Text Box 246"/>
                            <wps:cNvSpPr txBox="1">
                              <a:spLocks noChangeArrowheads="1"/>
                            </wps:cNvSpPr>
                            <wps:spPr bwMode="auto">
                              <a:xfrm>
                                <a:off x="7041" y="11941"/>
                                <a:ext cx="811" cy="6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5C88D4D4"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wps:txbx>
                            <wps:bodyPr rot="0" vert="horz" wrap="square" lIns="91440" tIns="45720" rIns="91440" bIns="45720" anchor="t" anchorCtr="0" upright="1">
                              <a:noAutofit/>
                            </wps:bodyPr>
                          </wps:wsp>
                        </wpg:grpSp>
                      </wpg:grpSp>
                    </wpg:wgp>
                  </a:graphicData>
                </a:graphic>
              </wp:inline>
            </w:drawing>
          </mc:Choice>
          <mc:Fallback>
            <w:pict>
              <v:group w14:anchorId="0CB0263D" id="Group 257" o:spid="_x0000_s1026" style="width:6in;height:527pt;mso-position-horizontal-relative:char;mso-position-vertical-relative:line" coordorigin="2335,1464" coordsize="9019,11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">
                <v:shapetype id="_x0000_t202" coordsize="21600,21600" o:spt="202" path="m,l,21600r21600,l21600,xe">
                  <v:stroke joinstyle="miter"/>
                  <v:path gradientshapeok="t" o:connecttype="rect"/>
                </v:shapetype>
                <v:shape id="Text Box 185" o:spid="_x0000_s1027" type="#_x0000_t202" style="position:absolute;left:4562;top:1466;width:3480;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" filled="f" stroked="f">
                  <v:textbox inset=",7.2pt,,7.2pt">
                    <w:txbxContent>
                      <w:p w14:paraId="3A36BAB1" w14:textId="77777777" w:rsidR="00BA4BD4" w:rsidRPr="00730908" w:rsidRDefault="00BA4BD4" w:rsidP="00BA4BD4">
                        <w:pPr>
                          <w:rPr>
                            <w:rFonts w:ascii="Times New Roman" w:hAnsi="Times New Roman"/>
                            <w:b/>
                          </w:rPr>
                        </w:pPr>
                        <w:r>
                          <w:rPr>
                            <w:rFonts w:ascii="Times New Roman" w:hAnsi="Times New Roman"/>
                            <w:b/>
                          </w:rPr>
                          <w:t>Thickening shell</w:t>
                        </w:r>
                      </w:p>
                    </w:txbxContent>
                  </v:textbox>
                </v:shape>
                <v:shape id="Text Box 186" o:spid="_x0000_s1028" type="#_x0000_t202" style="position:absolute;left:7874;top:1464;width:3480;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" filled="f" stroked="f">
                  <v:textbox inset=",7.2pt,,7.2pt">
                    <w:txbxContent>
                      <w:p w14:paraId="60A4F343" w14:textId="77777777" w:rsidR="00BA4BD4" w:rsidRPr="00730908" w:rsidRDefault="00BA4BD4" w:rsidP="00BA4BD4">
                        <w:pPr>
                          <w:rPr>
                            <w:rFonts w:ascii="Times New Roman" w:hAnsi="Times New Roman"/>
                            <w:b/>
                          </w:rPr>
                        </w:pPr>
                        <w:r>
                          <w:rPr>
                            <w:rFonts w:ascii="Times New Roman" w:hAnsi="Times New Roman"/>
                            <w:b/>
                          </w:rPr>
                          <w:t>Growing shell</w:t>
                        </w:r>
                      </w:p>
                    </w:txbxContent>
                  </v:textbox>
                </v:shape>
                <v:shape id="Text Box 189" o:spid="_x0000_s1029" type="#_x0000_t202" style="position:absolute;left:2430;top:5500;width:168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" filled="f" stroked="f">
                  <v:textbox inset=",7.2pt,,7.2pt">
                    <w:txbxContent>
                      <w:p w14:paraId="33153ED0" w14:textId="77777777" w:rsidR="00BA4BD4" w:rsidRPr="00730908" w:rsidRDefault="00BA4BD4" w:rsidP="00BA4BD4">
                        <w:pPr>
                          <w:rPr>
                            <w:rFonts w:ascii="Times New Roman" w:hAnsi="Times New Roman"/>
                            <w:b/>
                          </w:rPr>
                        </w:pPr>
                        <w:r>
                          <w:rPr>
                            <w:rFonts w:ascii="Times New Roman" w:hAnsi="Times New Roman"/>
                            <w:b/>
                          </w:rPr>
                          <w:t>pH control</w:t>
                        </w:r>
                      </w:p>
                    </w:txbxContent>
                  </v:textbox>
                </v:shape>
                <v:shape id="Text Box 190" o:spid="_x0000_s1030" type="#_x0000_t202" style="position:absolute;left:2335;top:2672;width:1780;height: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" filled="f" stroked="f">
                  <v:textbox inset=",7.2pt,,7.2pt">
                    <w:txbxContent>
                      <w:p w14:paraId="51177380" w14:textId="77777777" w:rsidR="00BA4BD4" w:rsidRPr="00730908" w:rsidRDefault="00BA4BD4" w:rsidP="00BA4BD4">
                        <w:pPr>
                          <w:rPr>
                            <w:rFonts w:ascii="Times New Roman" w:hAnsi="Times New Roman"/>
                            <w:b/>
                          </w:rPr>
                        </w:pPr>
                        <w:r>
                          <w:rPr>
                            <w:rFonts w:ascii="Times New Roman" w:hAnsi="Times New Roman"/>
                            <w:b/>
                          </w:rPr>
                          <w:t>Temperature control</w:t>
                        </w:r>
                      </w:p>
                    </w:txbxContent>
                  </v:textbox>
                </v:shape>
                <v:shape id="Text Box 191" o:spid="_x0000_s1031" type="#_x0000_t202" style="position:absolute;left:2443;top:8433;width:168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" filled="f" stroked="f">
                  <v:textbox inset=",7.2pt,,7.2pt">
                    <w:txbxContent>
                      <w:p w14:paraId="0BB6C959" w14:textId="77777777" w:rsidR="00BA4BD4" w:rsidRPr="00730908" w:rsidRDefault="00BA4BD4" w:rsidP="00BA4BD4">
                        <w:pPr>
                          <w:rPr>
                            <w:rFonts w:ascii="Times New Roman" w:hAnsi="Times New Roman"/>
                            <w:b/>
                          </w:rPr>
                        </w:pPr>
                        <w:r>
                          <w:rPr>
                            <w:rFonts w:ascii="Times New Roman" w:hAnsi="Times New Roman"/>
                            <w:b/>
                          </w:rPr>
                          <w:t>Moderate pH</w:t>
                        </w:r>
                      </w:p>
                    </w:txbxContent>
                  </v:textbox>
                </v:shape>
                <v:shape id="Text Box 192" o:spid="_x0000_s1032" type="#_x0000_t202" style="position:absolute;left:2734;top:11038;width:168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" filled="f" stroked="f">
                  <v:textbox inset=",7.2pt,,7.2pt">
                    <w:txbxContent>
                      <w:p w14:paraId="7E57189F" w14:textId="77777777" w:rsidR="00BA4BD4" w:rsidRPr="00730908" w:rsidRDefault="00BA4BD4" w:rsidP="00BA4BD4">
                        <w:pPr>
                          <w:rPr>
                            <w:rFonts w:ascii="Times New Roman" w:hAnsi="Times New Roman"/>
                            <w:b/>
                          </w:rPr>
                        </w:pPr>
                        <w:r>
                          <w:rPr>
                            <w:rFonts w:ascii="Times New Roman" w:hAnsi="Times New Roman"/>
                            <w:b/>
                          </w:rPr>
                          <w:t>Low pH</w:t>
                        </w:r>
                      </w:p>
                    </w:txbxContent>
                  </v:textbox>
                </v:shape>
                <v:group id="Group 193" o:spid="_x0000_s1033" style="position:absolute;left:4111;top:1987;width:6157;height:10479" coordorigin="2677,1741" coordsize="5903,1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194" o:spid="_x0000_s1034" style="position:absolute;left:5741;top:4540;width:2837;height:2713" coordorigin="5741,4540" coordsize="2837,2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195" o:spid="_x0000_s1035" style="position:absolute;left:5741;top:4540;width:2837;height:2713" coordorigin="5743,4814" coordsize="2837,2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6" o:spid="_x0000_s1036" type="#_x0000_t75" alt="L" style="position:absolute;left:5745;top:4814;width:2835;height:2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">
                        <v:imagedata r:id="rId16" o:title="L" cropbottom="2820f"/>
                      </v:shape>
                      <v:shapetype id="_x0000_t32" coordsize="21600,21600" o:spt="32" o:oned="t" path="m,l21600,21600e" filled="f">
                        <v:path arrowok="t" fillok="f" o:connecttype="none"/>
                        <o:lock v:ext="edit" shapetype="t"/>
                      </v:shapetype>
                      <v:shape id="AutoShape 197" o:spid="_x0000_s1037" type="#_x0000_t32" style="position:absolute;left:5814;top:7390;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" strokecolor="white" strokeweight="2.25pt"/>
                      <v:shape id="Text Box 198" o:spid="_x0000_s1038" type="#_x0000_t202" style="position:absolute;left:5743;top:4814;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6E587BED" w14:textId="77777777" w:rsidR="00BA4BD4" w:rsidRPr="00A450EB" w:rsidRDefault="00BA4BD4" w:rsidP="00BA4BD4">
                              <w:pPr>
                                <w:rPr>
                                  <w:rFonts w:ascii="Times New Roman" w:hAnsi="Times New Roman"/>
                                  <w:b/>
                                  <w:color w:val="FFFFFF"/>
                                </w:rPr>
                              </w:pPr>
                              <w:r>
                                <w:rPr>
                                  <w:rFonts w:ascii="Times New Roman" w:hAnsi="Times New Roman"/>
                                  <w:b/>
                                  <w:color w:val="FFFFFF"/>
                                </w:rPr>
                                <w:t>D</w:t>
                              </w:r>
                            </w:p>
                          </w:txbxContent>
                        </v:textbox>
                      </v:shape>
                    </v:group>
                    <v:shape id="Text Box 199" o:spid="_x0000_s1039" type="#_x0000_t202" style="position:absolute;left:7041;top:6045;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53973027"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v:textbox>
                    </v:shape>
                  </v:group>
                  <v:group id="Group 200" o:spid="_x0000_s1040" style="position:absolute;left:5745;top:1741;width:2835;height:2685" coordorigin="5745,1741" coordsize="2835,2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201" o:spid="_x0000_s1041" style="position:absolute;left:5745;top:1741;width:2835;height:2685" coordorigin="5745,1741" coordsize="2835,2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Picture 202" o:spid="_x0000_s1042" type="#_x0000_t75" alt="L" style="position:absolute;left:5745;top:1741;width:2835;height:2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">
                        <v:imagedata r:id="rId17" o:title="L" cropbottom="3468f"/>
                      </v:shape>
                      <v:shape id="AutoShape 203" o:spid="_x0000_s1043" type="#_x0000_t32" style="position:absolute;left:5814;top:4249;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" strokecolor="white" strokeweight="2.25pt"/>
                      <v:shape id="Text Box 204" o:spid="_x0000_s1044" type="#_x0000_t202" style="position:absolute;left:5745;top:1741;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6A1F2826" w14:textId="77777777" w:rsidR="00BA4BD4" w:rsidRPr="00A450EB" w:rsidRDefault="00BA4BD4" w:rsidP="00BA4BD4">
                              <w:pPr>
                                <w:rPr>
                                  <w:rFonts w:ascii="Times New Roman" w:hAnsi="Times New Roman"/>
                                  <w:b/>
                                  <w:color w:val="FFFFFF"/>
                                </w:rPr>
                              </w:pPr>
                              <w:r>
                                <w:rPr>
                                  <w:rFonts w:ascii="Times New Roman" w:hAnsi="Times New Roman"/>
                                  <w:b/>
                                  <w:color w:val="FFFFFF"/>
                                </w:rPr>
                                <w:t>B</w:t>
                              </w:r>
                            </w:p>
                          </w:txbxContent>
                        </v:textbox>
                      </v:shape>
                    </v:group>
                    <v:shape id="Text Box 205" o:spid="_x0000_s1045" type="#_x0000_t202" style="position:absolute;left:6149;top:2554;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48542DCB"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v:textbox>
                    </v:shape>
                  </v:group>
                  <v:group id="Group 206" o:spid="_x0000_s1046" style="position:absolute;left:2678;top:1741;width:2835;height:2685" coordorigin="2678,1741" coordsize="2835,2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group id="Group 207" o:spid="_x0000_s1047" style="position:absolute;left:2678;top:1741;width:2835;height:2685" coordorigin="2678,1741" coordsize="2835,2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Picture 208" o:spid="_x0000_s1048" type="#_x0000_t75" alt="L" style="position:absolute;left:2678;top:1741;width:2835;height:2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">
                        <v:imagedata r:id="rId18" o:title="L" cropbottom="3468f"/>
                      </v:shape>
                      <v:shape id="AutoShape 209" o:spid="_x0000_s1049" type="#_x0000_t32" style="position:absolute;left:2756;top:4249;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" strokecolor="white" strokeweight="2.25pt"/>
                      <v:shape id="Text Box 210" o:spid="_x0000_s1050" type="#_x0000_t202" style="position:absolute;left:2678;top:1741;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606DA57A" w14:textId="77777777" w:rsidR="00BA4BD4" w:rsidRPr="00950E20" w:rsidRDefault="00BA4BD4" w:rsidP="00BA4BD4">
                              <w:pPr>
                                <w:rPr>
                                  <w:rFonts w:ascii="Times New Roman" w:hAnsi="Times New Roman"/>
                                  <w:b/>
                                  <w:color w:val="FFFFFF"/>
                                </w:rPr>
                              </w:pPr>
                              <w:r w:rsidRPr="00950E20">
                                <w:rPr>
                                  <w:rFonts w:ascii="Times New Roman" w:hAnsi="Times New Roman"/>
                                  <w:b/>
                                  <w:color w:val="FFFFFF"/>
                                </w:rPr>
                                <w:t>A</w:t>
                              </w:r>
                            </w:p>
                          </w:txbxContent>
                        </v:textbox>
                      </v:shape>
                    </v:group>
                    <v:shape id="Text Box 211" o:spid="_x0000_s1051" type="#_x0000_t202" style="position:absolute;left:3892;top:2153;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69722644" w14:textId="77777777" w:rsidR="00BA4BD4" w:rsidRPr="00A450EB" w:rsidRDefault="00BA4BD4" w:rsidP="00BA4BD4">
                            <w:pPr>
                              <w:rPr>
                                <w:rFonts w:ascii="Times New Roman" w:hAnsi="Times New Roman"/>
                                <w:b/>
                                <w:color w:val="FFFFFF"/>
                              </w:rPr>
                            </w:pPr>
                            <w:r>
                              <w:rPr>
                                <w:rFonts w:ascii="Times New Roman" w:hAnsi="Times New Roman"/>
                                <w:b/>
                                <w:color w:val="FFFFFF"/>
                              </w:rPr>
                              <w:t>W1</w:t>
                            </w:r>
                          </w:p>
                        </w:txbxContent>
                      </v:textbox>
                    </v:shape>
                  </v:group>
                  <v:group id="Group 212" o:spid="_x0000_s1052" style="position:absolute;left:2677;top:4540;width:2835;height:2713" coordorigin="2677,4540" coordsize="2835,2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213" o:spid="_x0000_s1053" style="position:absolute;left:2677;top:4540;width:2835;height:2713" coordorigin="2678,4814" coordsize="2835,2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shape id="Picture 214" o:spid="_x0000_s1054" type="#_x0000_t75" alt="L" style="position:absolute;left:2678;top:4814;width:2835;height:2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">
                        <v:imagedata r:id="rId19" o:title="L" cropbottom="2820f"/>
                      </v:shape>
                      <v:shape id="AutoShape 215" o:spid="_x0000_s1055" type="#_x0000_t32" style="position:absolute;left:2756;top:7390;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" strokecolor="white" strokeweight="2.25pt"/>
                      <v:shape id="Text Box 216" o:spid="_x0000_s1056" type="#_x0000_t202" style="position:absolute;left:2678;top:4814;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14:paraId="5B32DC96" w14:textId="77777777" w:rsidR="00BA4BD4" w:rsidRPr="00A450EB" w:rsidRDefault="00BA4BD4" w:rsidP="00BA4BD4">
                              <w:pPr>
                                <w:rPr>
                                  <w:rFonts w:ascii="Times New Roman" w:hAnsi="Times New Roman"/>
                                  <w:b/>
                                  <w:color w:val="FFFFFF"/>
                                </w:rPr>
                              </w:pPr>
                              <w:r>
                                <w:rPr>
                                  <w:rFonts w:ascii="Times New Roman" w:hAnsi="Times New Roman"/>
                                  <w:b/>
                                  <w:color w:val="FFFFFF"/>
                                </w:rPr>
                                <w:t>C</w:t>
                              </w:r>
                            </w:p>
                          </w:txbxContent>
                        </v:textbox>
                      </v:shape>
                    </v:group>
                    <v:shape id="Text Box 217" o:spid="_x0000_s1057" type="#_x0000_t202" style="position:absolute;left:4130;top:5349;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14:paraId="4945572F" w14:textId="77777777" w:rsidR="00BA4BD4" w:rsidRPr="00A450EB" w:rsidRDefault="00BA4BD4" w:rsidP="00BA4BD4">
                            <w:pPr>
                              <w:rPr>
                                <w:rFonts w:ascii="Times New Roman" w:hAnsi="Times New Roman"/>
                                <w:b/>
                                <w:color w:val="FFFFFF"/>
                              </w:rPr>
                            </w:pPr>
                            <w:r>
                              <w:rPr>
                                <w:rFonts w:ascii="Times New Roman" w:hAnsi="Times New Roman"/>
                                <w:b/>
                                <w:color w:val="FFFFFF"/>
                              </w:rPr>
                              <w:t>W2</w:t>
                            </w:r>
                          </w:p>
                        </w:txbxContent>
                      </v:textbox>
                    </v:shape>
                    <v:shape id="Text Box 218" o:spid="_x0000_s1058" type="#_x0000_t202" style="position:absolute;left:3892;top:6208;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042E871C" w14:textId="77777777" w:rsidR="00BA4BD4" w:rsidRPr="00A450EB" w:rsidRDefault="00BA4BD4" w:rsidP="00BA4BD4">
                            <w:pPr>
                              <w:rPr>
                                <w:rFonts w:ascii="Times New Roman" w:hAnsi="Times New Roman"/>
                                <w:b/>
                                <w:color w:val="FFFFFF"/>
                              </w:rPr>
                            </w:pPr>
                            <w:r>
                              <w:rPr>
                                <w:rFonts w:ascii="Times New Roman" w:hAnsi="Times New Roman"/>
                                <w:b/>
                                <w:color w:val="FFFFFF"/>
                              </w:rPr>
                              <w:t>W1</w:t>
                            </w:r>
                          </w:p>
                        </w:txbxContent>
                      </v:textbox>
                    </v:shape>
                  </v:group>
                  <v:group id="Group 219" o:spid="_x0000_s1059" style="position:absolute;left:5741;top:7393;width:2835;height:2710" coordorigin="5741,7393" coordsize="283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group id="Group 220" o:spid="_x0000_s1060" style="position:absolute;left:5741;top:7393;width:2835;height:2710" coordorigin="5743,7842" coordsize="283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Picture 221" o:spid="_x0000_s1061" type="#_x0000_t75" alt="L" style="position:absolute;left:5743;top:7842;width:2835;height:2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">
                        <v:imagedata r:id="rId20" o:title="L" cropbottom="2890f"/>
                      </v:shape>
                      <v:shape id="AutoShape 222" o:spid="_x0000_s1062" type="#_x0000_t32" style="position:absolute;left:5814;top:10393;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" strokecolor="white" strokeweight="2.25pt"/>
                      <v:shape id="Text Box 223" o:spid="_x0000_s1063" type="#_x0000_t202" style="position:absolute;left:5745;top:7844;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0801F945" w14:textId="77777777" w:rsidR="00BA4BD4" w:rsidRPr="00A450EB" w:rsidRDefault="00BA4BD4" w:rsidP="00BA4BD4">
                              <w:pPr>
                                <w:rPr>
                                  <w:rFonts w:ascii="Times New Roman" w:hAnsi="Times New Roman"/>
                                  <w:b/>
                                  <w:color w:val="FFFFFF"/>
                                </w:rPr>
                              </w:pPr>
                              <w:r>
                                <w:rPr>
                                  <w:rFonts w:ascii="Times New Roman" w:hAnsi="Times New Roman"/>
                                  <w:b/>
                                  <w:color w:val="FFFFFF"/>
                                </w:rPr>
                                <w:t>F</w:t>
                              </w:r>
                            </w:p>
                          </w:txbxContent>
                        </v:textbox>
                      </v:shape>
                    </v:group>
                    <v:shape id="Text Box 224" o:spid="_x0000_s1064" type="#_x0000_t202" style="position:absolute;left:6230;top:8232;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4EC4731A"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v:textbox>
                    </v:shape>
                    <v:shape id="Text Box 225" o:spid="_x0000_s1065" type="#_x0000_t202" style="position:absolute;left:7485;top:8151;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61809EA2"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v:textbox>
                    </v:shape>
                  </v:group>
                  <v:group id="Group 226" o:spid="_x0000_s1066" style="position:absolute;left:2677;top:7393;width:2835;height:2935" coordorigin="2677,7393" coordsize="2835,2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group id="Group 227" o:spid="_x0000_s1067" style="position:absolute;left:2677;top:7393;width:2835;height:2708" coordorigin="2677,7844" coordsize="2835,2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228" o:spid="_x0000_s1068" type="#_x0000_t75" alt="L" style="position:absolute;left:2677;top:7844;width:2835;height:2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">
                        <v:imagedata r:id="rId21" o:title="L" cropbottom="2936f"/>
                      </v:shape>
                      <v:shape id="AutoShape 229" o:spid="_x0000_s1069" type="#_x0000_t32" style="position:absolute;left:2756;top:10393;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" strokecolor="white" strokeweight="2.25pt"/>
                      <v:shape id="Text Box 230" o:spid="_x0000_s1070" type="#_x0000_t202" style="position:absolute;left:2677;top:7844;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14:paraId="1E52A62A" w14:textId="77777777" w:rsidR="00BA4BD4" w:rsidRPr="00A450EB" w:rsidRDefault="00BA4BD4" w:rsidP="00BA4BD4">
                              <w:pPr>
                                <w:rPr>
                                  <w:rFonts w:ascii="Times New Roman" w:hAnsi="Times New Roman"/>
                                  <w:b/>
                                  <w:color w:val="FFFFFF"/>
                                </w:rPr>
                              </w:pPr>
                              <w:r>
                                <w:rPr>
                                  <w:rFonts w:ascii="Times New Roman" w:hAnsi="Times New Roman"/>
                                  <w:b/>
                                  <w:color w:val="FFFFFF"/>
                                </w:rPr>
                                <w:t>E</w:t>
                              </w:r>
                            </w:p>
                          </w:txbxContent>
                        </v:textbox>
                      </v:shape>
                    </v:group>
                    <v:shape id="Text Box 231" o:spid="_x0000_s1071" type="#_x0000_t202" style="position:absolute;left:3081;top:8029;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63BD4FA7"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v:textbox>
                    </v:shape>
                    <v:shape id="Text Box 232" o:spid="_x0000_s1072" type="#_x0000_t202" style="position:absolute;left:4701;top:9632;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14:paraId="70A5B4EC" w14:textId="77777777" w:rsidR="00BA4BD4" w:rsidRPr="009D1F68" w:rsidRDefault="00BA4BD4" w:rsidP="00BA4BD4"/>
                        </w:txbxContent>
                      </v:textbox>
                    </v:shape>
                  </v:group>
                  <v:group id="Group 233" o:spid="_x0000_s1073" style="position:absolute;left:2677;top:10246;width:2835;height:2694" coordorigin="2677,10246" coordsize="2835,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234" o:spid="_x0000_s1074" style="position:absolute;left:2677;top:10246;width:2835;height:2694" coordorigin="2677,10865" coordsize="2835,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Picture 235" o:spid="_x0000_s1075" type="#_x0000_t75" alt="L" style="position:absolute;left:2677;top:10865;width:2835;height:2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">
                        <v:imagedata r:id="rId22" o:title="L" cropbottom="3259f"/>
                      </v:shape>
                      <v:shape id="AutoShape 236" o:spid="_x0000_s1076" type="#_x0000_t32" style="position:absolute;left:2756;top:13408;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" strokecolor="white" strokeweight="2.25pt"/>
                      <v:shape id="Text Box 237" o:spid="_x0000_s1077" type="#_x0000_t202" style="position:absolute;left:2677;top:10865;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14:paraId="201ABA39" w14:textId="77777777" w:rsidR="00BA4BD4" w:rsidRPr="00A450EB" w:rsidRDefault="00BA4BD4" w:rsidP="00BA4BD4">
                              <w:pPr>
                                <w:rPr>
                                  <w:rFonts w:ascii="Times New Roman" w:hAnsi="Times New Roman"/>
                                  <w:b/>
                                  <w:color w:val="FFFFFF"/>
                                </w:rPr>
                              </w:pPr>
                              <w:r>
                                <w:rPr>
                                  <w:rFonts w:ascii="Times New Roman" w:hAnsi="Times New Roman"/>
                                  <w:b/>
                                  <w:color w:val="FFFFFF"/>
                                </w:rPr>
                                <w:t>G</w:t>
                              </w:r>
                            </w:p>
                          </w:txbxContent>
                        </v:textbox>
                      </v:shape>
                    </v:group>
                    <v:shape id="Text Box 238" o:spid="_x0000_s1078" type="#_x0000_t202" style="position:absolute;left:3003;top:11574;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" filled="f" stroked="f">
                      <v:textbox>
                        <w:txbxContent>
                          <w:p w14:paraId="3C66D32E" w14:textId="77777777" w:rsidR="00BA4BD4" w:rsidRPr="00A450EB" w:rsidRDefault="00BA4BD4" w:rsidP="00BA4BD4">
                            <w:pPr>
                              <w:rPr>
                                <w:rFonts w:ascii="Times New Roman" w:hAnsi="Times New Roman"/>
                                <w:b/>
                                <w:color w:val="FFFFFF"/>
                              </w:rPr>
                            </w:pPr>
                            <w:r>
                              <w:rPr>
                                <w:rFonts w:ascii="Times New Roman" w:hAnsi="Times New Roman"/>
                                <w:b/>
                                <w:color w:val="FFFFFF"/>
                              </w:rPr>
                              <w:t>SD2</w:t>
                            </w:r>
                          </w:p>
                        </w:txbxContent>
                      </v:textbox>
                    </v:shape>
                    <v:shape id="Text Box 239" o:spid="_x0000_s1079" type="#_x0000_t202" style="position:absolute;left:4588;top:10786;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4FC06793"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v:textbox>
                    </v:shape>
                  </v:group>
                  <v:group id="Group 240" o:spid="_x0000_s1080" style="position:absolute;left:5741;top:10246;width:2835;height:2694" coordorigin="5741,10246" coordsize="2835,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Group 241" o:spid="_x0000_s1081" style="position:absolute;left:5741;top:10246;width:2835;height:2694" coordorigin="5745,10865" coordsize="2835,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Picture 242" o:spid="_x0000_s1082" type="#_x0000_t75" alt="L" style="position:absolute;left:5745;top:10865;width:2835;height:2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">
                        <v:imagedata r:id="rId23" o:title="L" cropbottom="3259f"/>
                      </v:shape>
                      <v:shape id="AutoShape 243" o:spid="_x0000_s1083" type="#_x0000_t32" style="position:absolute;left:5814;top:13408;width: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" strokecolor="white" strokeweight="2.25pt"/>
                      <v:shape id="Text Box 244" o:spid="_x0000_s1084" type="#_x0000_t202" style="position:absolute;left:5745;top:10865;width:404;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23524068" w14:textId="77777777" w:rsidR="00BA4BD4" w:rsidRPr="00A450EB" w:rsidRDefault="00BA4BD4" w:rsidP="00BA4BD4">
                              <w:pPr>
                                <w:rPr>
                                  <w:rFonts w:ascii="Times New Roman" w:hAnsi="Times New Roman"/>
                                  <w:b/>
                                  <w:color w:val="FFFFFF"/>
                                </w:rPr>
                              </w:pPr>
                              <w:r>
                                <w:rPr>
                                  <w:rFonts w:ascii="Times New Roman" w:hAnsi="Times New Roman"/>
                                  <w:b/>
                                  <w:color w:val="FFFFFF"/>
                                </w:rPr>
                                <w:t>H</w:t>
                              </w:r>
                            </w:p>
                          </w:txbxContent>
                        </v:textbox>
                      </v:shape>
                    </v:group>
                    <v:shape id="Text Box 245" o:spid="_x0000_s1085" type="#_x0000_t202" style="position:absolute;left:6145;top:10878;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257D8CA1" w14:textId="77777777" w:rsidR="00BA4BD4" w:rsidRPr="00A450EB" w:rsidRDefault="00BA4BD4" w:rsidP="00BA4BD4">
                            <w:pPr>
                              <w:rPr>
                                <w:rFonts w:ascii="Times New Roman" w:hAnsi="Times New Roman"/>
                                <w:b/>
                                <w:color w:val="FFFFFF"/>
                              </w:rPr>
                            </w:pPr>
                            <w:r>
                              <w:rPr>
                                <w:rFonts w:ascii="Times New Roman" w:hAnsi="Times New Roman"/>
                                <w:b/>
                                <w:color w:val="FFFFFF"/>
                              </w:rPr>
                              <w:t>IS</w:t>
                            </w:r>
                          </w:p>
                        </w:txbxContent>
                      </v:textbox>
                    </v:shape>
                    <v:shape id="Text Box 246" o:spid="_x0000_s1086" type="#_x0000_t202" style="position:absolute;left:7041;top:11941;width:811;height: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14:paraId="5C88D4D4" w14:textId="77777777" w:rsidR="00BA4BD4" w:rsidRPr="00A450EB" w:rsidRDefault="00BA4BD4" w:rsidP="00BA4BD4">
                            <w:pPr>
                              <w:rPr>
                                <w:rFonts w:ascii="Times New Roman" w:hAnsi="Times New Roman"/>
                                <w:b/>
                                <w:color w:val="FFFFFF"/>
                              </w:rPr>
                            </w:pPr>
                            <w:r>
                              <w:rPr>
                                <w:rFonts w:ascii="Times New Roman" w:hAnsi="Times New Roman"/>
                                <w:b/>
                                <w:color w:val="FFFFFF"/>
                              </w:rPr>
                              <w:t>SD1</w:t>
                            </w:r>
                          </w:p>
                        </w:txbxContent>
                      </v:textbox>
                    </v:shape>
                  </v:group>
                </v:group>
                <w10:anchorlock/>
              </v:group>
            </w:pict>
          </mc:Fallback>
        </mc:AlternateContent>
      </w:r>
    </w:p>
    <w:p w14:paraId="74CC6F6A" w14:textId="48120832" w:rsidR="00BA4BD4" w:rsidRDefault="00A0541F" w:rsidP="00556F78">
      <w:pPr>
        <w:pStyle w:val="VAFigureCaption"/>
      </w:pPr>
      <w:r>
        <w:rPr>
          <w:b/>
        </w:rPr>
        <w:t>Figure 2</w:t>
      </w:r>
      <w:r w:rsidR="00556F78" w:rsidRPr="007A6A4A">
        <w:rPr>
          <w:b/>
        </w:rPr>
        <w:t>.</w:t>
      </w:r>
      <w:r w:rsidR="00556F78" w:rsidRPr="007A6A4A">
        <w:t xml:space="preserve"> </w:t>
      </w:r>
      <w:r w:rsidR="00980EAC" w:rsidRPr="007A6A4A">
        <w:t xml:space="preserve">Shell condition in </w:t>
      </w:r>
      <w:r w:rsidR="00F107C1" w:rsidRPr="007A6A4A">
        <w:rPr>
          <w:i/>
        </w:rPr>
        <w:t xml:space="preserve">L. uva </w:t>
      </w:r>
      <w:r w:rsidR="00F107C1" w:rsidRPr="007A6A4A">
        <w:t xml:space="preserve">– Examples of SEM micrographs of shell surfaces of </w:t>
      </w:r>
      <w:r w:rsidR="00EC2FDC" w:rsidRPr="007A6A4A">
        <w:t>thickening shell</w:t>
      </w:r>
      <w:r w:rsidR="00F107C1" w:rsidRPr="007A6A4A">
        <w:t xml:space="preserve"> (A, C, E, G) and </w:t>
      </w:r>
      <w:r w:rsidR="00622EDA" w:rsidRPr="007A6A4A">
        <w:t>growing shell</w:t>
      </w:r>
      <w:r w:rsidR="00EC2FDC" w:rsidRPr="007A6A4A">
        <w:t xml:space="preserve"> </w:t>
      </w:r>
      <w:r w:rsidR="00F107C1" w:rsidRPr="007A6A4A">
        <w:t xml:space="preserve">(B, D, F, H) in temperature control (A, B), pH control (C, D), moderate pH (E, F) and low pH </w:t>
      </w:r>
      <w:r w:rsidR="00746DBA" w:rsidRPr="007A6A4A">
        <w:t>treatment (G, H). IS</w:t>
      </w:r>
      <w:r w:rsidR="00F107C1" w:rsidRPr="007A6A4A">
        <w:t xml:space="preserve"> = </w:t>
      </w:r>
      <w:r w:rsidR="00746DBA" w:rsidRPr="007A6A4A">
        <w:t>intact shell, W</w:t>
      </w:r>
      <w:r w:rsidR="00F107C1" w:rsidRPr="007A6A4A">
        <w:t xml:space="preserve">1 = </w:t>
      </w:r>
      <w:r w:rsidR="00746DBA" w:rsidRPr="007A6A4A">
        <w:t>minimal wear, W</w:t>
      </w:r>
      <w:r w:rsidR="00F107C1" w:rsidRPr="007A6A4A">
        <w:t xml:space="preserve">2 = </w:t>
      </w:r>
      <w:r w:rsidR="00746DBA" w:rsidRPr="007A6A4A">
        <w:t>extensive wear, SD</w:t>
      </w:r>
      <w:r w:rsidR="00F107C1" w:rsidRPr="007A6A4A">
        <w:t xml:space="preserve">1 = </w:t>
      </w:r>
      <w:r w:rsidR="00746DBA" w:rsidRPr="007A6A4A">
        <w:t xml:space="preserve">partial shell </w:t>
      </w:r>
      <w:r w:rsidR="00F107C1" w:rsidRPr="007A6A4A">
        <w:t xml:space="preserve">dissolution </w:t>
      </w:r>
      <w:r w:rsidR="00746DBA" w:rsidRPr="007A6A4A">
        <w:t>and SD</w:t>
      </w:r>
      <w:r w:rsidR="00F107C1" w:rsidRPr="007A6A4A">
        <w:t xml:space="preserve">2 = </w:t>
      </w:r>
      <w:r w:rsidR="00746DBA" w:rsidRPr="007A6A4A">
        <w:t xml:space="preserve">extensive shell </w:t>
      </w:r>
      <w:r w:rsidR="00F107C1" w:rsidRPr="007A6A4A">
        <w:t>dissolution. Scale bar = 20 µm.</w:t>
      </w:r>
    </w:p>
    <w:p w14:paraId="750DB987" w14:textId="5A69C591" w:rsidR="00B82978" w:rsidRDefault="00BA4BD4" w:rsidP="00BC5D0A">
      <w:pPr>
        <w:suppressLineNumbers/>
        <w:spacing w:after="0"/>
      </w:pPr>
      <w:r>
        <w:rPr>
          <w:rFonts w:ascii="Times New Roman" w:hAnsi="Times New Roman"/>
          <w:b/>
          <w:noProof/>
          <w:lang w:eastAsia="en-GB"/>
        </w:rPr>
        <mc:AlternateContent>
          <mc:Choice Requires="wpg">
            <w:drawing>
              <wp:inline distT="0" distB="0" distL="0" distR="0" wp14:anchorId="00862B3B" wp14:editId="392BB66F">
                <wp:extent cx="6070600" cy="5568315"/>
                <wp:effectExtent l="0" t="0" r="0" b="0"/>
                <wp:docPr id="3" name="Group 2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70600" cy="5568315"/>
                          <a:chOff x="1340" y="1751"/>
                          <a:chExt cx="9560" cy="8769"/>
                        </a:xfrm>
                      </wpg:grpSpPr>
                      <wpg:grpSp>
                        <wpg:cNvPr id="4" name="Group 260"/>
                        <wpg:cNvGrpSpPr>
                          <a:grpSpLocks/>
                        </wpg:cNvGrpSpPr>
                        <wpg:grpSpPr bwMode="auto">
                          <a:xfrm>
                            <a:off x="3019" y="2195"/>
                            <a:ext cx="6978" cy="8325"/>
                            <a:chOff x="1799" y="2346"/>
                            <a:chExt cx="8858" cy="9165"/>
                          </a:xfrm>
                        </wpg:grpSpPr>
                        <wpg:grpSp>
                          <wpg:cNvPr id="5" name="Group 261"/>
                          <wpg:cNvGrpSpPr>
                            <a:grpSpLocks/>
                          </wpg:cNvGrpSpPr>
                          <wpg:grpSpPr bwMode="auto">
                            <a:xfrm>
                              <a:off x="1799" y="2346"/>
                              <a:ext cx="8858" cy="9165"/>
                              <a:chOff x="1361" y="2109"/>
                              <a:chExt cx="9823" cy="9906"/>
                            </a:xfrm>
                          </wpg:grpSpPr>
                          <pic:pic xmlns:pic="http://schemas.openxmlformats.org/drawingml/2006/picture">
                            <pic:nvPicPr>
                              <pic:cNvPr id="6" name="Picture 262" descr="pH7p8_n8_3000x_area5"/>
                              <pic:cNvPicPr>
                                <a:picLocks noChangeAspect="1" noChangeArrowheads="1"/>
                              </pic:cNvPicPr>
                            </pic:nvPicPr>
                            <pic:blipFill>
                              <a:blip r:embed="rId24" cstate="print">
                                <a:extLst>
                                  <a:ext uri="{28A0092B-C50C-407E-A947-70E740481C1C}">
                                    <a14:useLocalDpi xmlns:a14="http://schemas.microsoft.com/office/drawing/2010/main" val="0"/>
                                  </a:ext>
                                </a:extLst>
                              </a:blip>
                              <a:srcRect b="7269"/>
                              <a:stretch>
                                <a:fillRect/>
                              </a:stretch>
                            </pic:blipFill>
                            <pic:spPr bwMode="auto">
                              <a:xfrm>
                                <a:off x="1361" y="5420"/>
                                <a:ext cx="4827" cy="324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7" name="AutoShape 263"/>
                            <wps:cNvCnPr>
                              <a:cxnSpLocks noChangeShapeType="1"/>
                            </wps:cNvCnPr>
                            <wps:spPr bwMode="auto">
                              <a:xfrm>
                                <a:off x="1478" y="8514"/>
                                <a:ext cx="703"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g:grpSp>
                            <wpg:cNvPr id="8" name="Group 264"/>
                            <wpg:cNvGrpSpPr>
                              <a:grpSpLocks/>
                            </wpg:cNvGrpSpPr>
                            <wpg:grpSpPr bwMode="auto">
                              <a:xfrm>
                                <a:off x="1369" y="2109"/>
                                <a:ext cx="9815" cy="3212"/>
                                <a:chOff x="1369" y="2109"/>
                                <a:chExt cx="9815" cy="3212"/>
                              </a:xfrm>
                            </wpg:grpSpPr>
                            <wpg:grpSp>
                              <wpg:cNvPr id="9" name="Group 265"/>
                              <wpg:cNvGrpSpPr>
                                <a:grpSpLocks/>
                              </wpg:cNvGrpSpPr>
                              <wpg:grpSpPr bwMode="auto">
                                <a:xfrm>
                                  <a:off x="1369" y="2109"/>
                                  <a:ext cx="4819" cy="3212"/>
                                  <a:chOff x="1221" y="1343"/>
                                  <a:chExt cx="4819" cy="3212"/>
                                </a:xfrm>
                              </wpg:grpSpPr>
                              <pic:pic xmlns:pic="http://schemas.openxmlformats.org/drawingml/2006/picture">
                                <pic:nvPicPr>
                                  <pic:cNvPr id="10" name="Picture 266" descr="pHcontrol_n1_3000x_area3"/>
                                  <pic:cNvPicPr>
                                    <a:picLocks noChangeAspect="1" noChangeArrowheads="1"/>
                                  </pic:cNvPicPr>
                                </pic:nvPicPr>
                                <pic:blipFill>
                                  <a:blip r:embed="rId25" cstate="print">
                                    <a:extLst>
                                      <a:ext uri="{28A0092B-C50C-407E-A947-70E740481C1C}">
                                        <a14:useLocalDpi xmlns:a14="http://schemas.microsoft.com/office/drawing/2010/main" val="0"/>
                                      </a:ext>
                                    </a:extLst>
                                  </a:blip>
                                  <a:srcRect b="7248"/>
                                  <a:stretch>
                                    <a:fillRect/>
                                  </a:stretch>
                                </pic:blipFill>
                                <pic:spPr bwMode="auto">
                                  <a:xfrm>
                                    <a:off x="1221" y="1343"/>
                                    <a:ext cx="4819" cy="321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11" name="AutoShape 267"/>
                                <wps:cNvCnPr>
                                  <a:cxnSpLocks noChangeShapeType="1"/>
                                </wps:cNvCnPr>
                                <wps:spPr bwMode="auto">
                                  <a:xfrm>
                                    <a:off x="1369" y="4424"/>
                                    <a:ext cx="703"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12" name="Text Box 268"/>
                                <wps:cNvSpPr txBox="1">
                                  <a:spLocks noChangeArrowheads="1"/>
                                </wps:cNvSpPr>
                                <wps:spPr bwMode="auto">
                                  <a:xfrm>
                                    <a:off x="1277" y="1343"/>
                                    <a:ext cx="395" cy="42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065EBBD9"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A</w:t>
                                      </w:r>
                                    </w:p>
                                  </w:txbxContent>
                                </wps:txbx>
                                <wps:bodyPr rot="0" vert="horz" wrap="square" lIns="91440" tIns="45720" rIns="91440" bIns="45720" anchor="t" anchorCtr="0" upright="1">
                                  <a:noAutofit/>
                                </wps:bodyPr>
                              </wps:wsp>
                            </wpg:grpSp>
                            <wpg:grpSp>
                              <wpg:cNvPr id="13" name="Group 269"/>
                              <wpg:cNvGrpSpPr>
                                <a:grpSpLocks/>
                              </wpg:cNvGrpSpPr>
                              <wpg:grpSpPr bwMode="auto">
                                <a:xfrm>
                                  <a:off x="6365" y="2109"/>
                                  <a:ext cx="4819" cy="3212"/>
                                  <a:chOff x="6365" y="2109"/>
                                  <a:chExt cx="4819" cy="3212"/>
                                </a:xfrm>
                              </wpg:grpSpPr>
                              <wpg:grpSp>
                                <wpg:cNvPr id="14" name="Group 270"/>
                                <wpg:cNvGrpSpPr>
                                  <a:grpSpLocks/>
                                </wpg:cNvGrpSpPr>
                                <wpg:grpSpPr bwMode="auto">
                                  <a:xfrm>
                                    <a:off x="6365" y="2109"/>
                                    <a:ext cx="4819" cy="3212"/>
                                    <a:chOff x="6250" y="1343"/>
                                    <a:chExt cx="4819" cy="3212"/>
                                  </a:xfrm>
                                </wpg:grpSpPr>
                                <pic:pic xmlns:pic="http://schemas.openxmlformats.org/drawingml/2006/picture">
                                  <pic:nvPicPr>
                                    <pic:cNvPr id="15" name="Picture 271" descr="pHcontrol_n49_3000x_area7"/>
                                    <pic:cNvPicPr>
                                      <a:picLocks noChangeAspect="1" noChangeArrowheads="1"/>
                                    </pic:cNvPicPr>
                                  </pic:nvPicPr>
                                  <pic:blipFill>
                                    <a:blip r:embed="rId26" cstate="print">
                                      <a:extLst>
                                        <a:ext uri="{28A0092B-C50C-407E-A947-70E740481C1C}">
                                          <a14:useLocalDpi xmlns:a14="http://schemas.microsoft.com/office/drawing/2010/main" val="0"/>
                                        </a:ext>
                                      </a:extLst>
                                    </a:blip>
                                    <a:srcRect b="7275"/>
                                    <a:stretch>
                                      <a:fillRect/>
                                    </a:stretch>
                                  </pic:blipFill>
                                  <pic:spPr bwMode="auto">
                                    <a:xfrm>
                                      <a:off x="6250" y="1343"/>
                                      <a:ext cx="4819" cy="321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16" name="AutoShape 272"/>
                                  <wps:cNvCnPr>
                                    <a:cxnSpLocks noChangeShapeType="1"/>
                                  </wps:cNvCnPr>
                                  <wps:spPr bwMode="auto">
                                    <a:xfrm>
                                      <a:off x="6365" y="4424"/>
                                      <a:ext cx="703"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g:grpSp>
                              <wps:wsp>
                                <wps:cNvPr id="17" name="Text Box 273"/>
                                <wps:cNvSpPr txBox="1">
                                  <a:spLocks noChangeArrowheads="1"/>
                                </wps:cNvSpPr>
                                <wps:spPr bwMode="auto">
                                  <a:xfrm>
                                    <a:off x="6365" y="2109"/>
                                    <a:ext cx="395" cy="42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7B592CB3" w14:textId="77777777" w:rsidR="00BA4BD4" w:rsidRPr="00950E20" w:rsidRDefault="00BA4BD4" w:rsidP="00BA4BD4">
                                      <w:pPr>
                                        <w:rPr>
                                          <w:rFonts w:ascii="Times New Roman" w:hAnsi="Times New Roman"/>
                                          <w:b/>
                                          <w:color w:val="FFFFFF"/>
                                        </w:rPr>
                                      </w:pPr>
                                      <w:r w:rsidRPr="00950E20">
                                        <w:rPr>
                                          <w:rFonts w:ascii="Times New Roman" w:hAnsi="Times New Roman"/>
                                          <w:b/>
                                          <w:color w:val="FFFFFF"/>
                                        </w:rPr>
                                        <w:t>B</w:t>
                                      </w:r>
                                    </w:p>
                                  </w:txbxContent>
                                </wps:txbx>
                                <wps:bodyPr rot="0" vert="horz" wrap="square" lIns="91440" tIns="45720" rIns="91440" bIns="45720" anchor="t" anchorCtr="0" upright="1">
                                  <a:noAutofit/>
                                </wps:bodyPr>
                              </wps:wsp>
                            </wpg:grpSp>
                          </wpg:grpSp>
                          <wpg:grpSp>
                            <wpg:cNvPr id="18" name="Group 274"/>
                            <wpg:cNvGrpSpPr>
                              <a:grpSpLocks/>
                            </wpg:cNvGrpSpPr>
                            <wpg:grpSpPr bwMode="auto">
                              <a:xfrm>
                                <a:off x="1361" y="8779"/>
                                <a:ext cx="9815" cy="3236"/>
                                <a:chOff x="1361" y="8848"/>
                                <a:chExt cx="9815" cy="3236"/>
                              </a:xfrm>
                            </wpg:grpSpPr>
                            <wpg:grpSp>
                              <wpg:cNvPr id="19" name="Group 275"/>
                              <wpg:cNvGrpSpPr>
                                <a:grpSpLocks/>
                              </wpg:cNvGrpSpPr>
                              <wpg:grpSpPr bwMode="auto">
                                <a:xfrm>
                                  <a:off x="1361" y="8865"/>
                                  <a:ext cx="4819" cy="3219"/>
                                  <a:chOff x="1361" y="8865"/>
                                  <a:chExt cx="4819" cy="3219"/>
                                </a:xfrm>
                              </wpg:grpSpPr>
                              <pic:pic xmlns:pic="http://schemas.openxmlformats.org/drawingml/2006/picture">
                                <pic:nvPicPr>
                                  <pic:cNvPr id="20" name="Picture 276" descr="pH7p6_n40_3000x_area2"/>
                                  <pic:cNvPicPr>
                                    <a:picLocks noChangeAspect="1" noChangeArrowheads="1"/>
                                  </pic:cNvPicPr>
                                </pic:nvPicPr>
                                <pic:blipFill>
                                  <a:blip r:embed="rId27" cstate="print">
                                    <a:extLst>
                                      <a:ext uri="{28A0092B-C50C-407E-A947-70E740481C1C}">
                                        <a14:useLocalDpi xmlns:a14="http://schemas.microsoft.com/office/drawing/2010/main" val="0"/>
                                      </a:ext>
                                    </a:extLst>
                                  </a:blip>
                                  <a:srcRect b="7153"/>
                                  <a:stretch>
                                    <a:fillRect/>
                                  </a:stretch>
                                </pic:blipFill>
                                <pic:spPr bwMode="auto">
                                  <a:xfrm>
                                    <a:off x="1361" y="8865"/>
                                    <a:ext cx="4819" cy="321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21" name="AutoShape 277"/>
                                <wps:cNvCnPr>
                                  <a:cxnSpLocks noChangeShapeType="1"/>
                                </wps:cNvCnPr>
                                <wps:spPr bwMode="auto">
                                  <a:xfrm>
                                    <a:off x="1478" y="11909"/>
                                    <a:ext cx="703"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22" name="Text Box 278"/>
                                <wps:cNvSpPr txBox="1">
                                  <a:spLocks noChangeArrowheads="1"/>
                                </wps:cNvSpPr>
                                <wps:spPr bwMode="auto">
                                  <a:xfrm>
                                    <a:off x="1361" y="8865"/>
                                    <a:ext cx="395" cy="42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2714CA10"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E</w:t>
                                      </w:r>
                                    </w:p>
                                  </w:txbxContent>
                                </wps:txbx>
                                <wps:bodyPr rot="0" vert="horz" wrap="square" lIns="91440" tIns="45720" rIns="91440" bIns="45720" anchor="t" anchorCtr="0" upright="1">
                                  <a:noAutofit/>
                                </wps:bodyPr>
                              </wps:wsp>
                            </wpg:grpSp>
                            <wpg:grpSp>
                              <wpg:cNvPr id="23" name="Group 279"/>
                              <wpg:cNvGrpSpPr>
                                <a:grpSpLocks/>
                              </wpg:cNvGrpSpPr>
                              <wpg:grpSpPr bwMode="auto">
                                <a:xfrm>
                                  <a:off x="6357" y="8848"/>
                                  <a:ext cx="4819" cy="3236"/>
                                  <a:chOff x="6357" y="8848"/>
                                  <a:chExt cx="4819" cy="3236"/>
                                </a:xfrm>
                              </wpg:grpSpPr>
                              <wpg:grpSp>
                                <wpg:cNvPr id="24" name="Group 280"/>
                                <wpg:cNvGrpSpPr>
                                  <a:grpSpLocks/>
                                </wpg:cNvGrpSpPr>
                                <wpg:grpSpPr bwMode="auto">
                                  <a:xfrm>
                                    <a:off x="6357" y="8848"/>
                                    <a:ext cx="4819" cy="3236"/>
                                    <a:chOff x="1277" y="8779"/>
                                    <a:chExt cx="4819" cy="3236"/>
                                  </a:xfrm>
                                </wpg:grpSpPr>
                                <pic:pic xmlns:pic="http://schemas.openxmlformats.org/drawingml/2006/picture">
                                  <pic:nvPicPr>
                                    <pic:cNvPr id="25" name="Picture 281" descr="pH7p6_n40_3000x_area7"/>
                                    <pic:cNvPicPr>
                                      <a:picLocks noChangeAspect="1" noChangeArrowheads="1"/>
                                    </pic:cNvPicPr>
                                  </pic:nvPicPr>
                                  <pic:blipFill>
                                    <a:blip r:embed="rId28" cstate="print">
                                      <a:extLst>
                                        <a:ext uri="{28A0092B-C50C-407E-A947-70E740481C1C}">
                                          <a14:useLocalDpi xmlns:a14="http://schemas.microsoft.com/office/drawing/2010/main" val="0"/>
                                        </a:ext>
                                      </a:extLst>
                                    </a:blip>
                                    <a:srcRect b="7172"/>
                                    <a:stretch>
                                      <a:fillRect/>
                                    </a:stretch>
                                  </pic:blipFill>
                                  <pic:spPr bwMode="auto">
                                    <a:xfrm>
                                      <a:off x="1277" y="8779"/>
                                      <a:ext cx="4819" cy="323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26" name="Text Box 282"/>
                                  <wps:cNvSpPr txBox="1">
                                    <a:spLocks noChangeArrowheads="1"/>
                                  </wps:cNvSpPr>
                                  <wps:spPr bwMode="auto">
                                    <a:xfrm>
                                      <a:off x="1277" y="8779"/>
                                      <a:ext cx="395" cy="42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398852D"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F</w:t>
                                        </w:r>
                                      </w:p>
                                    </w:txbxContent>
                                  </wps:txbx>
                                  <wps:bodyPr rot="0" vert="horz" wrap="square" lIns="91440" tIns="45720" rIns="91440" bIns="45720" anchor="t" anchorCtr="0" upright="1">
                                    <a:noAutofit/>
                                  </wps:bodyPr>
                                </wps:wsp>
                              </wpg:grpSp>
                              <wps:wsp>
                                <wps:cNvPr id="27" name="AutoShape 283"/>
                                <wps:cNvCnPr>
                                  <a:cxnSpLocks noChangeShapeType="1"/>
                                </wps:cNvCnPr>
                                <wps:spPr bwMode="auto">
                                  <a:xfrm>
                                    <a:off x="6502" y="11923"/>
                                    <a:ext cx="703"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g:grpSp>
                          </wpg:grpSp>
                          <pic:pic xmlns:pic="http://schemas.openxmlformats.org/drawingml/2006/picture">
                            <pic:nvPicPr>
                              <pic:cNvPr id="28" name="Picture 284" descr="pH7p8_n3_3000x_area2 (2)"/>
                              <pic:cNvPicPr>
                                <a:picLocks noChangeAspect="1" noChangeArrowheads="1"/>
                              </pic:cNvPicPr>
                            </pic:nvPicPr>
                            <pic:blipFill>
                              <a:blip r:embed="rId29" cstate="print">
                                <a:extLst>
                                  <a:ext uri="{28A0092B-C50C-407E-A947-70E740481C1C}">
                                    <a14:useLocalDpi xmlns:a14="http://schemas.microsoft.com/office/drawing/2010/main" val="0"/>
                                  </a:ext>
                                </a:extLst>
                              </a:blip>
                              <a:srcRect b="7277"/>
                              <a:stretch>
                                <a:fillRect/>
                              </a:stretch>
                            </pic:blipFill>
                            <pic:spPr bwMode="auto">
                              <a:xfrm>
                                <a:off x="6357" y="5420"/>
                                <a:ext cx="4819" cy="324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29" name="AutoShape 285"/>
                            <wps:cNvCnPr>
                              <a:cxnSpLocks noChangeShapeType="1"/>
                            </wps:cNvCnPr>
                            <wps:spPr bwMode="auto">
                              <a:xfrm>
                                <a:off x="6450" y="8514"/>
                                <a:ext cx="703" cy="0"/>
                              </a:xfrm>
                              <a:prstGeom prst="straightConnector1">
                                <a:avLst/>
                              </a:prstGeom>
                              <a:noFill/>
                              <a:ln w="28575">
                                <a:solidFill>
                                  <a:srgbClr val="FFFFFF"/>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000000">
                                          <a:alpha val="74998"/>
                                        </a:srgbClr>
                                      </a:outerShdw>
                                    </a:effectLst>
                                  </a14:hiddenEffects>
                                </a:ext>
                              </a:extLst>
                            </wps:spPr>
                            <wps:bodyPr/>
                          </wps:wsp>
                          <wps:wsp>
                            <wps:cNvPr id="30" name="Text Box 286"/>
                            <wps:cNvSpPr txBox="1">
                              <a:spLocks noChangeArrowheads="1"/>
                            </wps:cNvSpPr>
                            <wps:spPr bwMode="auto">
                              <a:xfrm>
                                <a:off x="6357" y="5420"/>
                                <a:ext cx="395" cy="42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D3A067B"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D</w:t>
                                  </w:r>
                                </w:p>
                              </w:txbxContent>
                            </wps:txbx>
                            <wps:bodyPr rot="0" vert="horz" wrap="square" lIns="91440" tIns="45720" rIns="91440" bIns="45720" anchor="t" anchorCtr="0" upright="1">
                              <a:noAutofit/>
                            </wps:bodyPr>
                          </wps:wsp>
                          <wps:wsp>
                            <wps:cNvPr id="31" name="Text Box 287"/>
                            <wps:cNvSpPr txBox="1">
                              <a:spLocks noChangeArrowheads="1"/>
                            </wps:cNvSpPr>
                            <wps:spPr bwMode="auto">
                              <a:xfrm>
                                <a:off x="1361" y="5420"/>
                                <a:ext cx="395" cy="42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617958A"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C</w:t>
                                  </w:r>
                                </w:p>
                              </w:txbxContent>
                            </wps:txbx>
                            <wps:bodyPr rot="0" vert="horz" wrap="square" lIns="91440" tIns="45720" rIns="91440" bIns="45720" anchor="t" anchorCtr="0" upright="1">
                              <a:noAutofit/>
                            </wps:bodyPr>
                          </wps:wsp>
                        </wpg:grpSp>
                        <wps:wsp>
                          <wps:cNvPr id="32" name="Text Box 288"/>
                          <wps:cNvSpPr txBox="1">
                            <a:spLocks noChangeArrowheads="1"/>
                          </wps:cNvSpPr>
                          <wps:spPr bwMode="auto">
                            <a:xfrm>
                              <a:off x="3777" y="9936"/>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31D0CEE3" w14:textId="77777777" w:rsidR="00BA4BD4" w:rsidRPr="00950E20" w:rsidRDefault="00BA4BD4" w:rsidP="00BA4BD4">
                                <w:pPr>
                                  <w:rPr>
                                    <w:rFonts w:ascii="Times New Roman" w:hAnsi="Times New Roman"/>
                                    <w:b/>
                                    <w:color w:val="FFFFFF"/>
                                  </w:rPr>
                                </w:pPr>
                                <w:r>
                                  <w:rPr>
                                    <w:rFonts w:ascii="Times New Roman" w:hAnsi="Times New Roman"/>
                                    <w:b/>
                                    <w:color w:val="FFFFFF"/>
                                  </w:rPr>
                                  <w:t>SD</w:t>
                                </w:r>
                                <w:r w:rsidRPr="00950E20">
                                  <w:rPr>
                                    <w:rFonts w:ascii="Times New Roman" w:hAnsi="Times New Roman"/>
                                    <w:b/>
                                    <w:color w:val="FFFFFF"/>
                                  </w:rPr>
                                  <w:t>1</w:t>
                                </w:r>
                              </w:p>
                            </w:txbxContent>
                          </wps:txbx>
                          <wps:bodyPr rot="0" vert="horz" wrap="square" lIns="91440" tIns="45720" rIns="91440" bIns="45720" anchor="t" anchorCtr="0" upright="1">
                            <a:noAutofit/>
                          </wps:bodyPr>
                        </wps:wsp>
                        <wps:wsp>
                          <wps:cNvPr id="33" name="Text Box 289"/>
                          <wps:cNvSpPr txBox="1">
                            <a:spLocks noChangeArrowheads="1"/>
                          </wps:cNvSpPr>
                          <wps:spPr bwMode="auto">
                            <a:xfrm>
                              <a:off x="2596" y="9761"/>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329DA8B1"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34" name="Text Box 290"/>
                          <wps:cNvSpPr txBox="1">
                            <a:spLocks noChangeArrowheads="1"/>
                          </wps:cNvSpPr>
                          <wps:spPr bwMode="auto">
                            <a:xfrm>
                              <a:off x="9824" y="10494"/>
                              <a:ext cx="770"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55D5A0D"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35" name="Text Box 291"/>
                          <wps:cNvSpPr txBox="1">
                            <a:spLocks noChangeArrowheads="1"/>
                          </wps:cNvSpPr>
                          <wps:spPr bwMode="auto">
                            <a:xfrm>
                              <a:off x="8465" y="9452"/>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49549710" w14:textId="77777777" w:rsidR="00BA4BD4" w:rsidRPr="00EB4CCD" w:rsidRDefault="00BA4BD4" w:rsidP="00BA4BD4">
                                <w:pPr>
                                  <w:rPr>
                                    <w:rFonts w:ascii="Times New Roman" w:hAnsi="Times New Roman"/>
                                    <w:b/>
                                    <w:color w:val="FFFFFF"/>
                                  </w:rPr>
                                </w:pPr>
                                <w:r>
                                  <w:rPr>
                                    <w:rFonts w:ascii="Times New Roman" w:hAnsi="Times New Roman"/>
                                    <w:b/>
                                    <w:color w:val="FFFFFF"/>
                                  </w:rPr>
                                  <w:t>SD1</w:t>
                                </w:r>
                              </w:p>
                            </w:txbxContent>
                          </wps:txbx>
                          <wps:bodyPr rot="0" vert="horz" wrap="square" lIns="91440" tIns="45720" rIns="91440" bIns="45720" anchor="t" anchorCtr="0" upright="1">
                            <a:noAutofit/>
                          </wps:bodyPr>
                        </wps:wsp>
                        <wps:wsp>
                          <wps:cNvPr id="36" name="Text Box 292"/>
                          <wps:cNvSpPr txBox="1">
                            <a:spLocks noChangeArrowheads="1"/>
                          </wps:cNvSpPr>
                          <wps:spPr bwMode="auto">
                            <a:xfrm>
                              <a:off x="3552" y="7483"/>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4D3421B2"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37" name="Text Box 293"/>
                          <wps:cNvSpPr txBox="1">
                            <a:spLocks noChangeArrowheads="1"/>
                          </wps:cNvSpPr>
                          <wps:spPr bwMode="auto">
                            <a:xfrm>
                              <a:off x="7049" y="5963"/>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3FD7E2E"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wps:txbx>
                          <wps:bodyPr rot="0" vert="horz" wrap="square" lIns="91440" tIns="45720" rIns="91440" bIns="45720" anchor="t" anchorCtr="0" upright="1">
                            <a:noAutofit/>
                          </wps:bodyPr>
                        </wps:wsp>
                        <wps:wsp>
                          <wps:cNvPr id="38" name="Text Box 294"/>
                          <wps:cNvSpPr txBox="1">
                            <a:spLocks noChangeArrowheads="1"/>
                          </wps:cNvSpPr>
                          <wps:spPr bwMode="auto">
                            <a:xfrm>
                              <a:off x="4354" y="2576"/>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0EDEA6B8"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wps:txbx>
                          <wps:bodyPr rot="0" vert="horz" wrap="square" lIns="91440" tIns="45720" rIns="91440" bIns="45720" anchor="t" anchorCtr="0" upright="1">
                            <a:noAutofit/>
                          </wps:bodyPr>
                        </wps:wsp>
                        <wps:wsp>
                          <wps:cNvPr id="39" name="Text Box 295"/>
                          <wps:cNvSpPr txBox="1">
                            <a:spLocks noChangeArrowheads="1"/>
                          </wps:cNvSpPr>
                          <wps:spPr bwMode="auto">
                            <a:xfrm>
                              <a:off x="2729" y="6184"/>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0EAEABED"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wps:txbx>
                          <wps:bodyPr rot="0" vert="horz" wrap="square" lIns="91440" tIns="45720" rIns="91440" bIns="45720" anchor="t" anchorCtr="0" upright="1">
                            <a:noAutofit/>
                          </wps:bodyPr>
                        </wps:wsp>
                        <wps:wsp>
                          <wps:cNvPr id="40" name="Text Box 296"/>
                          <wps:cNvSpPr txBox="1">
                            <a:spLocks noChangeArrowheads="1"/>
                          </wps:cNvSpPr>
                          <wps:spPr bwMode="auto">
                            <a:xfrm>
                              <a:off x="7764" y="6324"/>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5E0656B9" w14:textId="77777777" w:rsidR="00BA4BD4" w:rsidRPr="00EB4CCD" w:rsidRDefault="00BA4BD4" w:rsidP="00BA4BD4">
                                <w:pPr>
                                  <w:rPr>
                                    <w:rFonts w:ascii="Times New Roman" w:hAnsi="Times New Roman"/>
                                    <w:b/>
                                    <w:color w:val="FFFFFF"/>
                                  </w:rPr>
                                </w:pPr>
                                <w:r>
                                  <w:rPr>
                                    <w:rFonts w:ascii="Times New Roman" w:hAnsi="Times New Roman"/>
                                    <w:b/>
                                    <w:color w:val="FFFFFF"/>
                                  </w:rPr>
                                  <w:t>SD1</w:t>
                                </w:r>
                              </w:p>
                            </w:txbxContent>
                          </wps:txbx>
                          <wps:bodyPr rot="0" vert="horz" wrap="square" lIns="91440" tIns="45720" rIns="91440" bIns="45720" anchor="t" anchorCtr="0" upright="1">
                            <a:noAutofit/>
                          </wps:bodyPr>
                        </wps:wsp>
                        <wps:wsp>
                          <wps:cNvPr id="41" name="Text Box 297"/>
                          <wps:cNvSpPr txBox="1">
                            <a:spLocks noChangeArrowheads="1"/>
                          </wps:cNvSpPr>
                          <wps:spPr bwMode="auto">
                            <a:xfrm>
                              <a:off x="9609" y="7138"/>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3439D6D1"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42" name="Text Box 298"/>
                          <wps:cNvSpPr txBox="1">
                            <a:spLocks noChangeArrowheads="1"/>
                          </wps:cNvSpPr>
                          <wps:spPr bwMode="auto">
                            <a:xfrm>
                              <a:off x="2504" y="4021"/>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29F2E113"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43" name="Text Box 299"/>
                          <wps:cNvSpPr txBox="1">
                            <a:spLocks noChangeArrowheads="1"/>
                          </wps:cNvSpPr>
                          <wps:spPr bwMode="auto">
                            <a:xfrm>
                              <a:off x="7183" y="3670"/>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5B164E0"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wps:txbx>
                          <wps:bodyPr rot="0" vert="horz" wrap="square" lIns="91440" tIns="45720" rIns="91440" bIns="45720" anchor="t" anchorCtr="0" upright="1">
                            <a:noAutofit/>
                          </wps:bodyPr>
                        </wps:wsp>
                        <wps:wsp>
                          <wps:cNvPr id="44" name="Text Box 300"/>
                          <wps:cNvSpPr txBox="1">
                            <a:spLocks noChangeArrowheads="1"/>
                          </wps:cNvSpPr>
                          <wps:spPr bwMode="auto">
                            <a:xfrm>
                              <a:off x="9513" y="2576"/>
                              <a:ext cx="1048" cy="73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177D072"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wps:txbx>
                          <wps:bodyPr rot="0" vert="horz" wrap="square" lIns="91440" tIns="45720" rIns="91440" bIns="45720" anchor="t" anchorCtr="0" upright="1">
                            <a:noAutofit/>
                          </wps:bodyPr>
                        </wps:wsp>
                      </wpg:grpSp>
                      <wps:wsp>
                        <wps:cNvPr id="45" name="Text Box 301"/>
                        <wps:cNvSpPr txBox="1">
                          <a:spLocks noChangeArrowheads="1"/>
                        </wps:cNvSpPr>
                        <wps:spPr bwMode="auto">
                          <a:xfrm>
                            <a:off x="3620" y="1771"/>
                            <a:ext cx="3480" cy="62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8494E8" w14:textId="77777777" w:rsidR="00BA4BD4" w:rsidRPr="00730908" w:rsidRDefault="00BA4BD4" w:rsidP="00BA4BD4">
                              <w:pPr>
                                <w:rPr>
                                  <w:rFonts w:ascii="Times New Roman" w:hAnsi="Times New Roman"/>
                                  <w:b/>
                                </w:rPr>
                              </w:pPr>
                              <w:r>
                                <w:rPr>
                                  <w:rFonts w:ascii="Times New Roman" w:hAnsi="Times New Roman"/>
                                  <w:b/>
                                </w:rPr>
                                <w:t>Thickening shell</w:t>
                              </w:r>
                            </w:p>
                          </w:txbxContent>
                        </wps:txbx>
                        <wps:bodyPr rot="0" vert="horz" wrap="square" lIns="91440" tIns="91440" rIns="91440" bIns="91440" anchor="t" anchorCtr="0" upright="1">
                          <a:noAutofit/>
                        </wps:bodyPr>
                      </wps:wsp>
                      <wps:wsp>
                        <wps:cNvPr id="46" name="Text Box 302"/>
                        <wps:cNvSpPr txBox="1">
                          <a:spLocks noChangeArrowheads="1"/>
                        </wps:cNvSpPr>
                        <wps:spPr bwMode="auto">
                          <a:xfrm>
                            <a:off x="7420" y="1751"/>
                            <a:ext cx="3480" cy="62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5516CEA" w14:textId="77777777" w:rsidR="00BA4BD4" w:rsidRPr="00730908" w:rsidRDefault="00BA4BD4" w:rsidP="00BA4BD4">
                              <w:pPr>
                                <w:rPr>
                                  <w:rFonts w:ascii="Times New Roman" w:hAnsi="Times New Roman"/>
                                  <w:b/>
                                </w:rPr>
                              </w:pPr>
                              <w:r>
                                <w:rPr>
                                  <w:rFonts w:ascii="Times New Roman" w:hAnsi="Times New Roman"/>
                                  <w:b/>
                                </w:rPr>
                                <w:t>Growing shell</w:t>
                              </w:r>
                            </w:p>
                          </w:txbxContent>
                        </wps:txbx>
                        <wps:bodyPr rot="0" vert="horz" wrap="square" lIns="91440" tIns="91440" rIns="91440" bIns="91440" anchor="t" anchorCtr="0" upright="1">
                          <a:noAutofit/>
                        </wps:bodyPr>
                      </wps:wsp>
                      <wps:wsp>
                        <wps:cNvPr id="47" name="Text Box 303"/>
                        <wps:cNvSpPr txBox="1">
                          <a:spLocks noChangeArrowheads="1"/>
                        </wps:cNvSpPr>
                        <wps:spPr bwMode="auto">
                          <a:xfrm>
                            <a:off x="1500" y="3051"/>
                            <a:ext cx="1680" cy="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FCBFE4F" w14:textId="77777777" w:rsidR="00BA4BD4" w:rsidRPr="00730908" w:rsidRDefault="00BA4BD4" w:rsidP="00BA4BD4">
                              <w:pPr>
                                <w:rPr>
                                  <w:rFonts w:ascii="Times New Roman" w:hAnsi="Times New Roman"/>
                                  <w:b/>
                                </w:rPr>
                              </w:pPr>
                              <w:r>
                                <w:rPr>
                                  <w:rFonts w:ascii="Times New Roman" w:hAnsi="Times New Roman"/>
                                  <w:b/>
                                </w:rPr>
                                <w:t>pH control</w:t>
                              </w:r>
                            </w:p>
                          </w:txbxContent>
                        </wps:txbx>
                        <wps:bodyPr rot="0" vert="horz" wrap="square" lIns="91440" tIns="91440" rIns="91440" bIns="91440" anchor="t" anchorCtr="0" upright="1">
                          <a:noAutofit/>
                        </wps:bodyPr>
                      </wps:wsp>
                      <wps:wsp>
                        <wps:cNvPr id="48" name="Text Box 304"/>
                        <wps:cNvSpPr txBox="1">
                          <a:spLocks noChangeArrowheads="1"/>
                        </wps:cNvSpPr>
                        <wps:spPr bwMode="auto">
                          <a:xfrm>
                            <a:off x="1340" y="5980"/>
                            <a:ext cx="1680" cy="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FE80A77" w14:textId="77777777" w:rsidR="00BA4BD4" w:rsidRPr="00730908" w:rsidRDefault="00BA4BD4" w:rsidP="00BA4BD4">
                              <w:pPr>
                                <w:rPr>
                                  <w:rFonts w:ascii="Times New Roman" w:hAnsi="Times New Roman"/>
                                  <w:b/>
                                </w:rPr>
                              </w:pPr>
                              <w:r>
                                <w:rPr>
                                  <w:rFonts w:ascii="Times New Roman" w:hAnsi="Times New Roman"/>
                                  <w:b/>
                                </w:rPr>
                                <w:t>Moderate pH</w:t>
                              </w:r>
                            </w:p>
                          </w:txbxContent>
                        </wps:txbx>
                        <wps:bodyPr rot="0" vert="horz" wrap="square" lIns="91440" tIns="91440" rIns="91440" bIns="91440" anchor="t" anchorCtr="0" upright="1">
                          <a:noAutofit/>
                        </wps:bodyPr>
                      </wps:wsp>
                      <wps:wsp>
                        <wps:cNvPr id="49" name="Text Box 305"/>
                        <wps:cNvSpPr txBox="1">
                          <a:spLocks noChangeArrowheads="1"/>
                        </wps:cNvSpPr>
                        <wps:spPr bwMode="auto">
                          <a:xfrm>
                            <a:off x="1880" y="8720"/>
                            <a:ext cx="1680" cy="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3E67B7C" w14:textId="77777777" w:rsidR="00BA4BD4" w:rsidRPr="00730908" w:rsidRDefault="00BA4BD4" w:rsidP="00BA4BD4">
                              <w:pPr>
                                <w:rPr>
                                  <w:rFonts w:ascii="Times New Roman" w:hAnsi="Times New Roman"/>
                                  <w:b/>
                                </w:rPr>
                              </w:pPr>
                              <w:r>
                                <w:rPr>
                                  <w:rFonts w:ascii="Times New Roman" w:hAnsi="Times New Roman"/>
                                  <w:b/>
                                </w:rPr>
                                <w:t>Low pH</w:t>
                              </w:r>
                            </w:p>
                          </w:txbxContent>
                        </wps:txbx>
                        <wps:bodyPr rot="0" vert="horz" wrap="square" lIns="91440" tIns="91440" rIns="91440" bIns="91440" anchor="t" anchorCtr="0" upright="1">
                          <a:noAutofit/>
                        </wps:bodyPr>
                      </wps:wsp>
                    </wpg:wgp>
                  </a:graphicData>
                </a:graphic>
              </wp:inline>
            </w:drawing>
          </mc:Choice>
          <mc:Fallback>
            <w:pict>
              <v:group w14:anchorId="00862B3B" id="Group 259" o:spid="_x0000_s1087" style="width:478pt;height:438.45pt;mso-position-horizontal-relative:char;mso-position-vertical-relative:line" coordorigin="1340,1751" coordsize="9560,8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&#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">
                <v:group id="Group 260" o:spid="_x0000_s1088" style="position:absolute;left:3019;top:2195;width:6978;height:8325" coordorigin="1799,2346" coordsize="8858,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261" o:spid="_x0000_s1089" style="position:absolute;left:1799;top:2346;width:8858;height:9165" coordorigin="1361,2109" coordsize="9823,9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262" o:spid="_x0000_s1090" type="#_x0000_t75" alt="pH7p8_n8_3000x_area5" style="position:absolute;left:1361;top:5420;width:4827;height:3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">
                      <v:imagedata r:id="rId30" o:title="pH7p8_n8_3000x_area5" cropbottom="4764f"/>
                    </v:shape>
                    <v:shape id="AutoShape 263" o:spid="_x0000_s1091" type="#_x0000_t32" style="position:absolute;left:1478;top:8514;width:7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" strokecolor="white" strokeweight="2.25pt"/>
                    <v:group id="Group 264" o:spid="_x0000_s1092" style="position:absolute;left:1369;top:2109;width:9815;height:3212" coordorigin="1369,2109" coordsize="9815,3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265" o:spid="_x0000_s1093" style="position:absolute;left:1369;top:2109;width:4819;height:3212" coordorigin="1221,1343" coordsize="4819,3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266" o:spid="_x0000_s1094" type="#_x0000_t75" alt="pHcontrol_n1_3000x_area3" style="position:absolute;left:1221;top:1343;width:4819;height:3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">
                          <v:imagedata r:id="rId31" o:title="pHcontrol_n1_3000x_area3" cropbottom="4750f"/>
                        </v:shape>
                        <v:shape id="AutoShape 267" o:spid="_x0000_s1095" type="#_x0000_t32" style="position:absolute;left:1369;top:4424;width:7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" strokecolor="white" strokeweight="2.25pt"/>
                        <v:shape id="Text Box 268" o:spid="_x0000_s1096" type="#_x0000_t202" style="position:absolute;left:1277;top:1343;width:395;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065EBBD9"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A</w:t>
                                </w:r>
                              </w:p>
                            </w:txbxContent>
                          </v:textbox>
                        </v:shape>
                      </v:group>
                      <v:group id="Group 269" o:spid="_x0000_s1097" style="position:absolute;left:6365;top:2109;width:4819;height:3212" coordorigin="6365,2109" coordsize="4819,3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270" o:spid="_x0000_s1098" style="position:absolute;left:6365;top:2109;width:4819;height:3212" coordorigin="6250,1343" coordsize="4819,3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271" o:spid="_x0000_s1099" type="#_x0000_t75" alt="pHcontrol_n49_3000x_area7" style="position:absolute;left:6250;top:1343;width:4819;height:3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">
                            <v:imagedata r:id="rId32" o:title="pHcontrol_n49_3000x_area7" cropbottom="4768f"/>
                          </v:shape>
                          <v:shape id="AutoShape 272" o:spid="_x0000_s1100" type="#_x0000_t32" style="position:absolute;left:6365;top:4424;width:7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" strokecolor="white" strokeweight="2.25pt"/>
                        </v:group>
                        <v:shape id="Text Box 273" o:spid="_x0000_s1101" type="#_x0000_t202" style="position:absolute;left:6365;top:2109;width:395;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7B592CB3" w14:textId="77777777" w:rsidR="00BA4BD4" w:rsidRPr="00950E20" w:rsidRDefault="00BA4BD4" w:rsidP="00BA4BD4">
                                <w:pPr>
                                  <w:rPr>
                                    <w:rFonts w:ascii="Times New Roman" w:hAnsi="Times New Roman"/>
                                    <w:b/>
                                    <w:color w:val="FFFFFF"/>
                                  </w:rPr>
                                </w:pPr>
                                <w:r w:rsidRPr="00950E20">
                                  <w:rPr>
                                    <w:rFonts w:ascii="Times New Roman" w:hAnsi="Times New Roman"/>
                                    <w:b/>
                                    <w:color w:val="FFFFFF"/>
                                  </w:rPr>
                                  <w:t>B</w:t>
                                </w:r>
                              </w:p>
                            </w:txbxContent>
                          </v:textbox>
                        </v:shape>
                      </v:group>
                    </v:group>
                    <v:group id="Group 274" o:spid="_x0000_s1102" style="position:absolute;left:1361;top:8779;width:9815;height:3236" coordorigin="1361,8848" coordsize="9815,3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75" o:spid="_x0000_s1103" style="position:absolute;left:1361;top:8865;width:4819;height:3219" coordorigin="1361,8865" coordsize="4819,3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76" o:spid="_x0000_s1104" type="#_x0000_t75" alt="pH7p6_n40_3000x_area2" style="position:absolute;left:1361;top:8865;width:4819;height:3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">
                          <v:imagedata r:id="rId33" o:title="pH7p6_n40_3000x_area2" cropbottom="4688f"/>
                        </v:shape>
                        <v:shape id="AutoShape 277" o:spid="_x0000_s1105" type="#_x0000_t32" style="position:absolute;left:1478;top:11909;width:7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" strokecolor="white" strokeweight="2.25pt"/>
                        <v:shape id="Text Box 278" o:spid="_x0000_s1106" type="#_x0000_t202" style="position:absolute;left:1361;top:8865;width:395;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714CA10"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E</w:t>
                                </w:r>
                              </w:p>
                            </w:txbxContent>
                          </v:textbox>
                        </v:shape>
                      </v:group>
                      <v:group id="Group 279" o:spid="_x0000_s1107" style="position:absolute;left:6357;top:8848;width:4819;height:3236" coordorigin="6357,8848" coordsize="4819,3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80" o:spid="_x0000_s1108" style="position:absolute;left:6357;top:8848;width:4819;height:3236" coordorigin="1277,8779" coordsize="4819,3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81" o:spid="_x0000_s1109" type="#_x0000_t75" alt="pH7p6_n40_3000x_area7" style="position:absolute;left:1277;top:8779;width:4819;height:3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">
                            <v:imagedata r:id="rId34" o:title="pH7p6_n40_3000x_area7" cropbottom="4700f"/>
                          </v:shape>
                          <v:shape id="Text Box 282" o:spid="_x0000_s1110" type="#_x0000_t202" style="position:absolute;left:1277;top:8779;width:395;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398852D"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F</w:t>
                                  </w:r>
                                </w:p>
                              </w:txbxContent>
                            </v:textbox>
                          </v:shape>
                        </v:group>
                        <v:shape id="AutoShape 283" o:spid="_x0000_s1111" type="#_x0000_t32" style="position:absolute;left:6502;top:11923;width:7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" strokecolor="white" strokeweight="2.25pt"/>
                      </v:group>
                    </v:group>
                    <v:shape id="Picture 284" o:spid="_x0000_s1112" type="#_x0000_t75" alt="pH7p8_n3_3000x_area2 (2)" style="position:absolute;left:6357;top:5420;width:4819;height:3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">
                      <v:imagedata r:id="rId35" o:title="pH7p8_n3_3000x_area2 (2)" cropbottom="4769f"/>
                    </v:shape>
                    <v:shape id="AutoShape 285" o:spid="_x0000_s1113" type="#_x0000_t32" style="position:absolute;left:6450;top:8514;width:7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" strokecolor="white" strokeweight="2.25pt"/>
                    <v:shape id="Text Box 286" o:spid="_x0000_s1114" type="#_x0000_t202" style="position:absolute;left:6357;top:5420;width:395;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D3A067B"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D</w:t>
                            </w:r>
                          </w:p>
                        </w:txbxContent>
                      </v:textbox>
                    </v:shape>
                    <v:shape id="Text Box 287" o:spid="_x0000_s1115" type="#_x0000_t202" style="position:absolute;left:1361;top:5420;width:395;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617958A" w14:textId="77777777" w:rsidR="00BA4BD4" w:rsidRPr="002528B9" w:rsidRDefault="00BA4BD4" w:rsidP="00BA4BD4">
                            <w:pPr>
                              <w:rPr>
                                <w:rFonts w:ascii="Times New Roman" w:hAnsi="Times New Roman"/>
                                <w:b/>
                                <w:color w:val="FFFFFF"/>
                                <w:szCs w:val="24"/>
                              </w:rPr>
                            </w:pPr>
                            <w:r>
                              <w:rPr>
                                <w:rFonts w:ascii="Times New Roman" w:hAnsi="Times New Roman"/>
                                <w:b/>
                                <w:color w:val="FFFFFF"/>
                                <w:szCs w:val="24"/>
                              </w:rPr>
                              <w:t>C</w:t>
                            </w:r>
                          </w:p>
                        </w:txbxContent>
                      </v:textbox>
                    </v:shape>
                  </v:group>
                  <v:shape id="Text Box 288" o:spid="_x0000_s1116" type="#_x0000_t202" style="position:absolute;left:3777;top:9936;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31D0CEE3" w14:textId="77777777" w:rsidR="00BA4BD4" w:rsidRPr="00950E20" w:rsidRDefault="00BA4BD4" w:rsidP="00BA4BD4">
                          <w:pPr>
                            <w:rPr>
                              <w:rFonts w:ascii="Times New Roman" w:hAnsi="Times New Roman"/>
                              <w:b/>
                              <w:color w:val="FFFFFF"/>
                            </w:rPr>
                          </w:pPr>
                          <w:r>
                            <w:rPr>
                              <w:rFonts w:ascii="Times New Roman" w:hAnsi="Times New Roman"/>
                              <w:b/>
                              <w:color w:val="FFFFFF"/>
                            </w:rPr>
                            <w:t>SD</w:t>
                          </w:r>
                          <w:r w:rsidRPr="00950E20">
                            <w:rPr>
                              <w:rFonts w:ascii="Times New Roman" w:hAnsi="Times New Roman"/>
                              <w:b/>
                              <w:color w:val="FFFFFF"/>
                            </w:rPr>
                            <w:t>1</w:t>
                          </w:r>
                        </w:p>
                      </w:txbxContent>
                    </v:textbox>
                  </v:shape>
                  <v:shape id="Text Box 289" o:spid="_x0000_s1117" type="#_x0000_t202" style="position:absolute;left:2596;top:9761;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329DA8B1"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v:textbox>
                  </v:shape>
                  <v:shape id="Text Box 290" o:spid="_x0000_s1118" type="#_x0000_t202" style="position:absolute;left:9824;top:10494;width:770;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655D5A0D"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v:textbox>
                  </v:shape>
                  <v:shape id="Text Box 291" o:spid="_x0000_s1119" type="#_x0000_t202" style="position:absolute;left:8465;top:9452;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49549710" w14:textId="77777777" w:rsidR="00BA4BD4" w:rsidRPr="00EB4CCD" w:rsidRDefault="00BA4BD4" w:rsidP="00BA4BD4">
                          <w:pPr>
                            <w:rPr>
                              <w:rFonts w:ascii="Times New Roman" w:hAnsi="Times New Roman"/>
                              <w:b/>
                              <w:color w:val="FFFFFF"/>
                            </w:rPr>
                          </w:pPr>
                          <w:r>
                            <w:rPr>
                              <w:rFonts w:ascii="Times New Roman" w:hAnsi="Times New Roman"/>
                              <w:b/>
                              <w:color w:val="FFFFFF"/>
                            </w:rPr>
                            <w:t>SD1</w:t>
                          </w:r>
                        </w:p>
                      </w:txbxContent>
                    </v:textbox>
                  </v:shape>
                  <v:shape id="Text Box 292" o:spid="_x0000_s1120" type="#_x0000_t202" style="position:absolute;left:3552;top:7483;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4D3421B2"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v:textbox>
                  </v:shape>
                  <v:shape id="Text Box 293" o:spid="_x0000_s1121" type="#_x0000_t202" style="position:absolute;left:7049;top:5963;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63FD7E2E"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v:textbox>
                  </v:shape>
                  <v:shape id="Text Box 294" o:spid="_x0000_s1122" type="#_x0000_t202" style="position:absolute;left:4354;top:2576;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0EDEA6B8"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v:textbox>
                  </v:shape>
                  <v:shape id="Text Box 295" o:spid="_x0000_s1123" type="#_x0000_t202" style="position:absolute;left:2729;top:6184;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0EAEABED"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v:textbox>
                  </v:shape>
                  <v:shape id="Text Box 296" o:spid="_x0000_s1124" type="#_x0000_t202" style="position:absolute;left:7764;top:6324;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5E0656B9" w14:textId="77777777" w:rsidR="00BA4BD4" w:rsidRPr="00EB4CCD" w:rsidRDefault="00BA4BD4" w:rsidP="00BA4BD4">
                          <w:pPr>
                            <w:rPr>
                              <w:rFonts w:ascii="Times New Roman" w:hAnsi="Times New Roman"/>
                              <w:b/>
                              <w:color w:val="FFFFFF"/>
                            </w:rPr>
                          </w:pPr>
                          <w:r>
                            <w:rPr>
                              <w:rFonts w:ascii="Times New Roman" w:hAnsi="Times New Roman"/>
                              <w:b/>
                              <w:color w:val="FFFFFF"/>
                            </w:rPr>
                            <w:t>SD1</w:t>
                          </w:r>
                        </w:p>
                      </w:txbxContent>
                    </v:textbox>
                  </v:shape>
                  <v:shape id="Text Box 297" o:spid="_x0000_s1125" type="#_x0000_t202" style="position:absolute;left:9609;top:7138;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439D6D1"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v:textbox>
                  </v:shape>
                  <v:shape id="Text Box 298" o:spid="_x0000_s1126" type="#_x0000_t202" style="position:absolute;left:2504;top:4021;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29F2E113"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v:textbox>
                  </v:shape>
                  <v:shape id="Text Box 299" o:spid="_x0000_s1127" type="#_x0000_t202" style="position:absolute;left:7183;top:3670;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65B164E0" w14:textId="77777777" w:rsidR="00BA4BD4" w:rsidRPr="00EB4CCD" w:rsidRDefault="00BA4BD4" w:rsidP="00BA4BD4">
                          <w:pPr>
                            <w:rPr>
                              <w:rFonts w:ascii="Times New Roman" w:hAnsi="Times New Roman"/>
                              <w:b/>
                              <w:color w:val="FFFFFF"/>
                            </w:rPr>
                          </w:pPr>
                          <w:r>
                            <w:rPr>
                              <w:rFonts w:ascii="Times New Roman" w:hAnsi="Times New Roman"/>
                              <w:b/>
                              <w:color w:val="FFFFFF"/>
                            </w:rPr>
                            <w:t>IS</w:t>
                          </w:r>
                        </w:p>
                      </w:txbxContent>
                    </v:textbox>
                  </v:shape>
                  <v:shape id="Text Box 300" o:spid="_x0000_s1128" type="#_x0000_t202" style="position:absolute;left:9513;top:2576;width:1048;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6177D072" w14:textId="77777777" w:rsidR="00BA4BD4" w:rsidRPr="00EB4CCD" w:rsidRDefault="00BA4BD4" w:rsidP="00BA4BD4">
                          <w:pPr>
                            <w:rPr>
                              <w:rFonts w:ascii="Times New Roman" w:hAnsi="Times New Roman"/>
                              <w:b/>
                              <w:color w:val="FFFFFF"/>
                            </w:rPr>
                          </w:pPr>
                          <w:r>
                            <w:rPr>
                              <w:rFonts w:ascii="Times New Roman" w:hAnsi="Times New Roman"/>
                              <w:b/>
                              <w:color w:val="FFFFFF"/>
                            </w:rPr>
                            <w:t>W1</w:t>
                          </w:r>
                        </w:p>
                      </w:txbxContent>
                    </v:textbox>
                  </v:shape>
                </v:group>
                <v:shape id="Text Box 301" o:spid="_x0000_s1129" type="#_x0000_t202" style="position:absolute;left:3620;top:1771;width:3480;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" filled="f" stroked="f">
                  <v:textbox inset=",7.2pt,,7.2pt">
                    <w:txbxContent>
                      <w:p w14:paraId="4C8494E8" w14:textId="77777777" w:rsidR="00BA4BD4" w:rsidRPr="00730908" w:rsidRDefault="00BA4BD4" w:rsidP="00BA4BD4">
                        <w:pPr>
                          <w:rPr>
                            <w:rFonts w:ascii="Times New Roman" w:hAnsi="Times New Roman"/>
                            <w:b/>
                          </w:rPr>
                        </w:pPr>
                        <w:r>
                          <w:rPr>
                            <w:rFonts w:ascii="Times New Roman" w:hAnsi="Times New Roman"/>
                            <w:b/>
                          </w:rPr>
                          <w:t>Thickening shell</w:t>
                        </w:r>
                      </w:p>
                    </w:txbxContent>
                  </v:textbox>
                </v:shape>
                <v:shape id="Text Box 302" o:spid="_x0000_s1130" type="#_x0000_t202" style="position:absolute;left:7420;top:1751;width:3480;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" filled="f" stroked="f">
                  <v:textbox inset=",7.2pt,,7.2pt">
                    <w:txbxContent>
                      <w:p w14:paraId="15516CEA" w14:textId="77777777" w:rsidR="00BA4BD4" w:rsidRPr="00730908" w:rsidRDefault="00BA4BD4" w:rsidP="00BA4BD4">
                        <w:pPr>
                          <w:rPr>
                            <w:rFonts w:ascii="Times New Roman" w:hAnsi="Times New Roman"/>
                            <w:b/>
                          </w:rPr>
                        </w:pPr>
                        <w:r>
                          <w:rPr>
                            <w:rFonts w:ascii="Times New Roman" w:hAnsi="Times New Roman"/>
                            <w:b/>
                          </w:rPr>
                          <w:t>Growing shell</w:t>
                        </w:r>
                      </w:p>
                    </w:txbxContent>
                  </v:textbox>
                </v:shape>
                <v:shape id="Text Box 303" o:spid="_x0000_s1131" type="#_x0000_t202" style="position:absolute;left:1500;top:3051;width:168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" filled="f" stroked="f">
                  <v:textbox inset=",7.2pt,,7.2pt">
                    <w:txbxContent>
                      <w:p w14:paraId="6FCBFE4F" w14:textId="77777777" w:rsidR="00BA4BD4" w:rsidRPr="00730908" w:rsidRDefault="00BA4BD4" w:rsidP="00BA4BD4">
                        <w:pPr>
                          <w:rPr>
                            <w:rFonts w:ascii="Times New Roman" w:hAnsi="Times New Roman"/>
                            <w:b/>
                          </w:rPr>
                        </w:pPr>
                        <w:r>
                          <w:rPr>
                            <w:rFonts w:ascii="Times New Roman" w:hAnsi="Times New Roman"/>
                            <w:b/>
                          </w:rPr>
                          <w:t>pH control</w:t>
                        </w:r>
                      </w:p>
                    </w:txbxContent>
                  </v:textbox>
                </v:shape>
                <v:shape id="Text Box 304" o:spid="_x0000_s1132" type="#_x0000_t202" style="position:absolute;left:1340;top:5980;width:168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" filled="f" stroked="f">
                  <v:textbox inset=",7.2pt,,7.2pt">
                    <w:txbxContent>
                      <w:p w14:paraId="7FE80A77" w14:textId="77777777" w:rsidR="00BA4BD4" w:rsidRPr="00730908" w:rsidRDefault="00BA4BD4" w:rsidP="00BA4BD4">
                        <w:pPr>
                          <w:rPr>
                            <w:rFonts w:ascii="Times New Roman" w:hAnsi="Times New Roman"/>
                            <w:b/>
                          </w:rPr>
                        </w:pPr>
                        <w:r>
                          <w:rPr>
                            <w:rFonts w:ascii="Times New Roman" w:hAnsi="Times New Roman"/>
                            <w:b/>
                          </w:rPr>
                          <w:t>Moderate pH</w:t>
                        </w:r>
                      </w:p>
                    </w:txbxContent>
                  </v:textbox>
                </v:shape>
                <v:shape id="Text Box 305" o:spid="_x0000_s1133" type="#_x0000_t202" style="position:absolute;left:1880;top:8720;width:168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" filled="f" stroked="f">
                  <v:textbox inset=",7.2pt,,7.2pt">
                    <w:txbxContent>
                      <w:p w14:paraId="03E67B7C" w14:textId="77777777" w:rsidR="00BA4BD4" w:rsidRPr="00730908" w:rsidRDefault="00BA4BD4" w:rsidP="00BA4BD4">
                        <w:pPr>
                          <w:rPr>
                            <w:rFonts w:ascii="Times New Roman" w:hAnsi="Times New Roman"/>
                            <w:b/>
                          </w:rPr>
                        </w:pPr>
                        <w:r>
                          <w:rPr>
                            <w:rFonts w:ascii="Times New Roman" w:hAnsi="Times New Roman"/>
                            <w:b/>
                          </w:rPr>
                          <w:t>Low pH</w:t>
                        </w:r>
                      </w:p>
                    </w:txbxContent>
                  </v:textbox>
                </v:shape>
                <w10:anchorlock/>
              </v:group>
            </w:pict>
          </mc:Fallback>
        </mc:AlternateContent>
      </w:r>
    </w:p>
    <w:p w14:paraId="73677ECE" w14:textId="77777777" w:rsidR="00BA4BD4" w:rsidRPr="00BA4BD4" w:rsidRDefault="00BA4BD4" w:rsidP="00BA4BD4">
      <w:pPr>
        <w:spacing w:after="0"/>
      </w:pPr>
    </w:p>
    <w:p w14:paraId="2A93538D" w14:textId="77777777" w:rsidR="00FC73CF" w:rsidRPr="007A6A4A" w:rsidRDefault="00F107C1" w:rsidP="00556F78">
      <w:pPr>
        <w:pStyle w:val="VAFigureCaption"/>
        <w:rPr>
          <w:szCs w:val="24"/>
        </w:rPr>
      </w:pPr>
      <w:r w:rsidRPr="007A6A4A">
        <w:rPr>
          <w:b/>
        </w:rPr>
        <w:t>F</w:t>
      </w:r>
      <w:r w:rsidR="00E5191E" w:rsidRPr="007A6A4A">
        <w:rPr>
          <w:b/>
        </w:rPr>
        <w:t xml:space="preserve">igure </w:t>
      </w:r>
      <w:r w:rsidR="00A0541F">
        <w:rPr>
          <w:b/>
        </w:rPr>
        <w:t>3</w:t>
      </w:r>
      <w:r w:rsidR="00556F78" w:rsidRPr="007A6A4A">
        <w:t xml:space="preserve">. </w:t>
      </w:r>
      <w:r w:rsidR="00980EAC" w:rsidRPr="007A6A4A">
        <w:t xml:space="preserve">Shell condition in </w:t>
      </w:r>
      <w:r w:rsidRPr="007A6A4A">
        <w:rPr>
          <w:i/>
        </w:rPr>
        <w:t xml:space="preserve">C. inconspicua </w:t>
      </w:r>
      <w:r w:rsidRPr="007A6A4A">
        <w:t xml:space="preserve">– Examples of SEM micrographs of shell surfaces of </w:t>
      </w:r>
      <w:r w:rsidR="00EC2FDC" w:rsidRPr="007A6A4A">
        <w:t xml:space="preserve">thickening </w:t>
      </w:r>
      <w:r w:rsidR="000950E0" w:rsidRPr="007A6A4A">
        <w:t>shell</w:t>
      </w:r>
      <w:r w:rsidRPr="007A6A4A">
        <w:t xml:space="preserve"> (A, C, E) and </w:t>
      </w:r>
      <w:r w:rsidR="00622EDA" w:rsidRPr="007A6A4A">
        <w:t>growing shell</w:t>
      </w:r>
      <w:r w:rsidR="00EC2FDC" w:rsidRPr="007A6A4A">
        <w:t xml:space="preserve"> </w:t>
      </w:r>
      <w:r w:rsidRPr="007A6A4A">
        <w:t xml:space="preserve">(B, D, F) in pH control (A, B), moderate pH (C, D) and low pH treatment (E, F). </w:t>
      </w:r>
      <w:r w:rsidR="00746DBA" w:rsidRPr="007A6A4A">
        <w:t>IS = intact shell, W1 = minimal wear, W2 = extensive wear and SD1 = partial shell dissolution. SD</w:t>
      </w:r>
      <w:r w:rsidRPr="007A6A4A">
        <w:t>2 (</w:t>
      </w:r>
      <w:r w:rsidR="00746DBA" w:rsidRPr="007A6A4A">
        <w:t>extensive shell dissolution</w:t>
      </w:r>
      <w:r w:rsidRPr="007A6A4A">
        <w:t>) was absent in all treatment in this species. Scale bar = 20 µm.</w:t>
      </w:r>
    </w:p>
    <w:p w14:paraId="70F90416" w14:textId="77777777" w:rsidR="00604859" w:rsidRPr="007A6A4A" w:rsidRDefault="00B22B0C" w:rsidP="00287395">
      <w:pPr>
        <w:pStyle w:val="TAMainText"/>
        <w:rPr>
          <w:b/>
        </w:rPr>
      </w:pPr>
      <w:r w:rsidRPr="007A6A4A">
        <w:br w:type="page"/>
      </w:r>
      <w:r w:rsidR="00F107C1" w:rsidRPr="007A6A4A">
        <w:rPr>
          <w:b/>
        </w:rPr>
        <w:t>Shell thickness</w:t>
      </w:r>
      <w:r w:rsidR="00287395" w:rsidRPr="007A6A4A">
        <w:rPr>
          <w:b/>
        </w:rPr>
        <w:t xml:space="preserve">. </w:t>
      </w:r>
    </w:p>
    <w:p w14:paraId="1C1EC538" w14:textId="77777777" w:rsidR="00435FE7" w:rsidRPr="007A6A4A" w:rsidRDefault="00EC2FDC" w:rsidP="00287395">
      <w:pPr>
        <w:pStyle w:val="TAMainText"/>
        <w:rPr>
          <w:b/>
        </w:rPr>
      </w:pPr>
      <w:r w:rsidRPr="007A6A4A">
        <w:rPr>
          <w:b/>
          <w:i/>
        </w:rPr>
        <w:t>Thickening shell</w:t>
      </w:r>
      <w:r w:rsidR="00287395" w:rsidRPr="007A6A4A">
        <w:rPr>
          <w:b/>
          <w:i/>
        </w:rPr>
        <w:t>.</w:t>
      </w:r>
      <w:r w:rsidR="00287395" w:rsidRPr="007A6A4A">
        <w:rPr>
          <w:b/>
        </w:rPr>
        <w:t xml:space="preserve"> </w:t>
      </w:r>
      <w:r w:rsidR="009C2DB3" w:rsidRPr="007A6A4A">
        <w:t>The outer p</w:t>
      </w:r>
      <w:r w:rsidR="00476540" w:rsidRPr="007A6A4A">
        <w:t>rimary</w:t>
      </w:r>
      <w:r w:rsidR="00932C2C" w:rsidRPr="007A6A4A">
        <w:t xml:space="preserve"> layer became progressively thinner </w:t>
      </w:r>
      <w:r w:rsidR="009C2DB3" w:rsidRPr="007A6A4A">
        <w:t xml:space="preserve">in </w:t>
      </w:r>
      <w:r w:rsidR="00267AD7" w:rsidRPr="007A6A4A">
        <w:t>thickening shell</w:t>
      </w:r>
      <w:r w:rsidR="00D6105B" w:rsidRPr="007A6A4A">
        <w:t xml:space="preserve"> </w:t>
      </w:r>
      <w:r w:rsidR="008406D3" w:rsidRPr="007A6A4A">
        <w:t xml:space="preserve">as pH reduced </w:t>
      </w:r>
      <w:r w:rsidR="00163D67" w:rsidRPr="007A6A4A">
        <w:t xml:space="preserve">in </w:t>
      </w:r>
      <w:r w:rsidR="009C2DB3" w:rsidRPr="00F52898">
        <w:rPr>
          <w:i/>
        </w:rPr>
        <w:t>L. uva</w:t>
      </w:r>
      <w:r w:rsidR="009C2DB3" w:rsidRPr="007A6A4A">
        <w:t xml:space="preserve"> </w:t>
      </w:r>
      <w:r w:rsidR="008A7278" w:rsidRPr="007A6A4A">
        <w:t>(</w:t>
      </w:r>
      <w:r w:rsidR="00A0541F">
        <w:t>Figure 4</w:t>
      </w:r>
      <w:r w:rsidR="00476540" w:rsidRPr="007A6A4A">
        <w:t xml:space="preserve">a; </w:t>
      </w:r>
      <w:r w:rsidR="00396A0E" w:rsidRPr="007A6A4A">
        <w:t>Linear Mixed Effects Model; χ</w:t>
      </w:r>
      <w:r w:rsidR="00396A0E" w:rsidRPr="00AE2A7B">
        <w:rPr>
          <w:rFonts w:ascii="Times New Roman" w:hAnsi="Times New Roman"/>
          <w:vertAlign w:val="superscript"/>
        </w:rPr>
        <w:t>2</w:t>
      </w:r>
      <w:r w:rsidR="00396A0E" w:rsidRPr="007A6A4A">
        <w:rPr>
          <w:vertAlign w:val="superscript"/>
        </w:rPr>
        <w:t xml:space="preserve"> </w:t>
      </w:r>
      <w:r w:rsidR="00396A0E" w:rsidRPr="007A6A4A">
        <w:t>= 79.72, df = 3, p &lt; 0.001</w:t>
      </w:r>
      <w:r w:rsidR="00163D67" w:rsidRPr="007A6A4A">
        <w:t xml:space="preserve">). </w:t>
      </w:r>
      <w:r w:rsidR="00916EC7" w:rsidRPr="007A6A4A">
        <w:t>Simultaneously</w:t>
      </w:r>
      <w:r w:rsidR="008406D3" w:rsidRPr="007A6A4A">
        <w:t xml:space="preserve"> in this species</w:t>
      </w:r>
      <w:r w:rsidR="00916EC7" w:rsidRPr="007A6A4A">
        <w:t>, the inner s</w:t>
      </w:r>
      <w:r w:rsidR="008A7278" w:rsidRPr="007A6A4A">
        <w:t>econ</w:t>
      </w:r>
      <w:r w:rsidR="00916EC7" w:rsidRPr="007A6A4A">
        <w:t>dary layer</w:t>
      </w:r>
      <w:r w:rsidR="008406D3" w:rsidRPr="007A6A4A">
        <w:t>, and</w:t>
      </w:r>
      <w:r w:rsidR="00916EC7" w:rsidRPr="007A6A4A">
        <w:t xml:space="preserve"> the whole</w:t>
      </w:r>
      <w:r w:rsidR="00F04B0C" w:rsidRPr="007A6A4A">
        <w:t xml:space="preserve"> shell</w:t>
      </w:r>
      <w:r w:rsidR="008406D3" w:rsidRPr="007A6A4A">
        <w:t>,</w:t>
      </w:r>
      <w:r w:rsidR="00F04B0C" w:rsidRPr="007A6A4A">
        <w:t xml:space="preserve"> </w:t>
      </w:r>
      <w:r w:rsidR="008A7278" w:rsidRPr="007A6A4A">
        <w:t xml:space="preserve">were thicker in </w:t>
      </w:r>
      <w:r w:rsidR="00916EC7" w:rsidRPr="007A6A4A">
        <w:t>the most acidified</w:t>
      </w:r>
      <w:r w:rsidR="003C0458" w:rsidRPr="007A6A4A">
        <w:t xml:space="preserve"> treatment</w:t>
      </w:r>
      <w:r w:rsidR="00916EC7" w:rsidRPr="007A6A4A">
        <w:t xml:space="preserve"> </w:t>
      </w:r>
      <w:r w:rsidR="00F04B0C" w:rsidRPr="007A6A4A">
        <w:t>(</w:t>
      </w:r>
      <w:r w:rsidR="00A0541F">
        <w:t>Figure 4</w:t>
      </w:r>
      <w:r w:rsidR="005600FD" w:rsidRPr="007A6A4A">
        <w:t>a</w:t>
      </w:r>
      <w:r w:rsidR="00476540" w:rsidRPr="007A6A4A">
        <w:t xml:space="preserve">; </w:t>
      </w:r>
      <w:r w:rsidR="00396A0E" w:rsidRPr="007A6A4A">
        <w:t xml:space="preserve">Linear Mixed Effects Model; Secondary Layer </w:t>
      </w:r>
      <w:r w:rsidR="002818F1" w:rsidRPr="007A6A4A">
        <w:t>-</w:t>
      </w:r>
      <w:r w:rsidR="00396A0E" w:rsidRPr="007A6A4A">
        <w:t xml:space="preserve"> χ</w:t>
      </w:r>
      <w:r w:rsidR="00396A0E" w:rsidRPr="00AE2A7B">
        <w:rPr>
          <w:rFonts w:ascii="Times New Roman" w:hAnsi="Times New Roman"/>
          <w:vertAlign w:val="superscript"/>
        </w:rPr>
        <w:t>2</w:t>
      </w:r>
      <w:r w:rsidR="00396A0E" w:rsidRPr="007A6A4A">
        <w:rPr>
          <w:vertAlign w:val="superscript"/>
        </w:rPr>
        <w:t xml:space="preserve"> </w:t>
      </w:r>
      <w:r w:rsidR="00396A0E" w:rsidRPr="007A6A4A">
        <w:t>= 39.63, df = 3, p &lt; 0.001; Total Shell - χ</w:t>
      </w:r>
      <w:r w:rsidR="00396A0E" w:rsidRPr="00AE2A7B">
        <w:rPr>
          <w:rFonts w:ascii="Times New Roman" w:hAnsi="Times New Roman"/>
          <w:vertAlign w:val="superscript"/>
        </w:rPr>
        <w:t>2</w:t>
      </w:r>
      <w:r w:rsidR="00396A0E" w:rsidRPr="007A6A4A">
        <w:rPr>
          <w:vertAlign w:val="superscript"/>
        </w:rPr>
        <w:t xml:space="preserve"> </w:t>
      </w:r>
      <w:r w:rsidR="00396A0E" w:rsidRPr="007A6A4A">
        <w:t>= 18.19, df = 3, p &lt; 0.001</w:t>
      </w:r>
      <w:r w:rsidR="00476540" w:rsidRPr="007A6A4A">
        <w:t>). Increased t</w:t>
      </w:r>
      <w:r w:rsidR="00F04B0C" w:rsidRPr="007A6A4A">
        <w:t xml:space="preserve">emperature had no </w:t>
      </w:r>
      <w:r w:rsidR="00476540" w:rsidRPr="007A6A4A">
        <w:t>effect on primary layer, secondary layer or total shell thickness (</w:t>
      </w:r>
      <w:r w:rsidR="00396A0E" w:rsidRPr="007A6A4A">
        <w:t>Tukey; Primary Layer – T = 1.73, p = 0.319; Secondary Layer – T = -1.20, p = 0.</w:t>
      </w:r>
      <w:r w:rsidR="003C50EB" w:rsidRPr="007A6A4A">
        <w:t>627; Total Shell – T = -0.80, p = 0.855).</w:t>
      </w:r>
      <w:r w:rsidR="00A35E29" w:rsidRPr="007A6A4A">
        <w:t xml:space="preserve"> In contrast, neither </w:t>
      </w:r>
      <w:r w:rsidR="00476540" w:rsidRPr="007A6A4A">
        <w:t xml:space="preserve">individual </w:t>
      </w:r>
      <w:r w:rsidR="00435FE7" w:rsidRPr="007A6A4A">
        <w:t xml:space="preserve">shell </w:t>
      </w:r>
      <w:r w:rsidR="00A35E29" w:rsidRPr="007A6A4A">
        <w:t>layers nor</w:t>
      </w:r>
      <w:r w:rsidR="008B34F4" w:rsidRPr="007A6A4A">
        <w:t xml:space="preserve"> total shell thickness were</w:t>
      </w:r>
      <w:r w:rsidR="00476540" w:rsidRPr="007A6A4A">
        <w:t xml:space="preserve"> affected by lowered pH in</w:t>
      </w:r>
      <w:r w:rsidR="0047630D" w:rsidRPr="007A6A4A">
        <w:t xml:space="preserve"> the </w:t>
      </w:r>
      <w:r w:rsidR="00267AD7" w:rsidRPr="007A6A4A">
        <w:t>thickening shell</w:t>
      </w:r>
      <w:r w:rsidR="00D6105B" w:rsidRPr="007A6A4A">
        <w:t xml:space="preserve"> </w:t>
      </w:r>
      <w:r w:rsidR="0047630D" w:rsidRPr="007A6A4A">
        <w:t>in</w:t>
      </w:r>
      <w:r w:rsidR="00476540" w:rsidRPr="007A6A4A">
        <w:t xml:space="preserve"> </w:t>
      </w:r>
      <w:r w:rsidR="00476540" w:rsidRPr="00F52898">
        <w:rPr>
          <w:i/>
        </w:rPr>
        <w:t>C. inconspicua</w:t>
      </w:r>
      <w:r w:rsidR="00435FE7" w:rsidRPr="007A6A4A">
        <w:t xml:space="preserve"> </w:t>
      </w:r>
      <w:r w:rsidR="00A0541F">
        <w:t>(Figure 4</w:t>
      </w:r>
      <w:r w:rsidR="005600FD" w:rsidRPr="007A6A4A">
        <w:t>c</w:t>
      </w:r>
      <w:r w:rsidR="00435FE7" w:rsidRPr="007A6A4A">
        <w:t xml:space="preserve">; </w:t>
      </w:r>
      <w:r w:rsidR="003C50EB" w:rsidRPr="007A6A4A">
        <w:t>Linear Mixed Effects Model; Primary Layer - χ</w:t>
      </w:r>
      <w:r w:rsidR="003C50EB" w:rsidRPr="00AE2A7B">
        <w:rPr>
          <w:rFonts w:ascii="Times New Roman" w:hAnsi="Times New Roman"/>
          <w:vertAlign w:val="superscript"/>
        </w:rPr>
        <w:t>2</w:t>
      </w:r>
      <w:r w:rsidR="003C50EB" w:rsidRPr="007A6A4A">
        <w:rPr>
          <w:vertAlign w:val="superscript"/>
        </w:rPr>
        <w:t xml:space="preserve"> </w:t>
      </w:r>
      <w:r w:rsidR="003C50EB" w:rsidRPr="007A6A4A">
        <w:t>= 4.17, df = 2, p = 0.124; Secondary Layer - χ</w:t>
      </w:r>
      <w:r w:rsidR="003C50EB" w:rsidRPr="00AE2A7B">
        <w:rPr>
          <w:rFonts w:ascii="Times New Roman" w:hAnsi="Times New Roman"/>
          <w:vertAlign w:val="superscript"/>
        </w:rPr>
        <w:t>2</w:t>
      </w:r>
      <w:r w:rsidR="003C50EB" w:rsidRPr="007A6A4A">
        <w:rPr>
          <w:vertAlign w:val="superscript"/>
        </w:rPr>
        <w:t xml:space="preserve"> </w:t>
      </w:r>
      <w:r w:rsidR="003C50EB" w:rsidRPr="007A6A4A">
        <w:t>= 4.80, df = 2, p = 0.091; Total Shell - χ</w:t>
      </w:r>
      <w:r w:rsidR="003C50EB" w:rsidRPr="00AE2A7B">
        <w:rPr>
          <w:rFonts w:ascii="Times New Roman" w:hAnsi="Times New Roman"/>
          <w:vertAlign w:val="superscript"/>
        </w:rPr>
        <w:t>2</w:t>
      </w:r>
      <w:r w:rsidR="003C50EB" w:rsidRPr="007A6A4A">
        <w:rPr>
          <w:vertAlign w:val="superscript"/>
        </w:rPr>
        <w:t xml:space="preserve"> </w:t>
      </w:r>
      <w:r w:rsidR="003C50EB" w:rsidRPr="007A6A4A">
        <w:t xml:space="preserve">= 4.27, df = 2, p = 0.118). </w:t>
      </w:r>
      <w:r w:rsidR="00555694" w:rsidRPr="007A6A4A">
        <w:t>Primary layer was thinn</w:t>
      </w:r>
      <w:r w:rsidR="001E687E" w:rsidRPr="007A6A4A">
        <w:t>est in the oldest part of the shell, the umbo region, across all treatments in both species (</w:t>
      </w:r>
      <w:r w:rsidR="003C50EB" w:rsidRPr="007A6A4A">
        <w:t>Table S3</w:t>
      </w:r>
      <w:r w:rsidR="001E687E" w:rsidRPr="007A6A4A">
        <w:t xml:space="preserve">). </w:t>
      </w:r>
      <w:r w:rsidR="00555694" w:rsidRPr="007A6A4A">
        <w:t xml:space="preserve">Secondary layer and total shell thickness did not differ </w:t>
      </w:r>
      <w:r w:rsidR="008D5899" w:rsidRPr="007A6A4A">
        <w:t>in different places in</w:t>
      </w:r>
      <w:r w:rsidR="00555694" w:rsidRPr="007A6A4A">
        <w:t xml:space="preserve"> th</w:t>
      </w:r>
      <w:r w:rsidR="00965FE8" w:rsidRPr="007A6A4A">
        <w:t xml:space="preserve">e </w:t>
      </w:r>
      <w:r w:rsidR="005A221B" w:rsidRPr="007A6A4A">
        <w:t>thickening shell</w:t>
      </w:r>
      <w:r w:rsidR="00965FE8" w:rsidRPr="007A6A4A">
        <w:t xml:space="preserve"> in each treatment</w:t>
      </w:r>
      <w:r w:rsidR="00555694" w:rsidRPr="007A6A4A">
        <w:t xml:space="preserve"> in both species </w:t>
      </w:r>
      <w:r w:rsidR="003C50EB" w:rsidRPr="007A6A4A">
        <w:t xml:space="preserve">(Table S3). </w:t>
      </w:r>
      <w:r w:rsidR="00965FE8" w:rsidRPr="007A6A4A">
        <w:t xml:space="preserve">Individual number also had no effect on individual shell layer and total shell thickness in </w:t>
      </w:r>
      <w:r w:rsidR="0047630D" w:rsidRPr="007A6A4A">
        <w:t>both species (Table S3).</w:t>
      </w:r>
    </w:p>
    <w:p w14:paraId="554C05D9" w14:textId="466789D0" w:rsidR="00565B9C" w:rsidRPr="006A0190" w:rsidRDefault="005B031D" w:rsidP="006A0190">
      <w:pPr>
        <w:pStyle w:val="TAMainText"/>
      </w:pPr>
      <w:r w:rsidRPr="007A6A4A">
        <w:rPr>
          <w:b/>
          <w:i/>
        </w:rPr>
        <w:t>Growing shell</w:t>
      </w:r>
      <w:r w:rsidR="00287395" w:rsidRPr="007A6A4A">
        <w:rPr>
          <w:b/>
          <w:i/>
        </w:rPr>
        <w:t xml:space="preserve">. </w:t>
      </w:r>
      <w:r w:rsidR="00435FE7" w:rsidRPr="007A6A4A">
        <w:t xml:space="preserve">Primary layer, secondary layer and total shell thickness were not impacted by lowered pH in </w:t>
      </w:r>
      <w:r w:rsidR="00E546F4" w:rsidRPr="007A6A4A">
        <w:t xml:space="preserve">either </w:t>
      </w:r>
      <w:r w:rsidR="00435FE7" w:rsidRPr="007A6A4A">
        <w:t>species (</w:t>
      </w:r>
      <w:r w:rsidR="00A0541F">
        <w:t>Figure 4b &amp; 4</w:t>
      </w:r>
      <w:r w:rsidR="005600FD" w:rsidRPr="007A6A4A">
        <w:t>d</w:t>
      </w:r>
      <w:r w:rsidR="0047630D" w:rsidRPr="007A6A4A">
        <w:t xml:space="preserve">; Linear Mixed Effects Model; </w:t>
      </w:r>
      <w:r w:rsidR="0047630D" w:rsidRPr="00F52898">
        <w:rPr>
          <w:i/>
        </w:rPr>
        <w:t>L. uva</w:t>
      </w:r>
      <w:r w:rsidR="0047630D" w:rsidRPr="007A6A4A">
        <w:t>: Primary Layer - χ</w:t>
      </w:r>
      <w:r w:rsidR="0047630D" w:rsidRPr="00AE2A7B">
        <w:rPr>
          <w:rFonts w:ascii="Times New Roman" w:hAnsi="Times New Roman"/>
          <w:vertAlign w:val="superscript"/>
        </w:rPr>
        <w:t>2</w:t>
      </w:r>
      <w:r w:rsidR="0047630D" w:rsidRPr="007A6A4A">
        <w:rPr>
          <w:vertAlign w:val="superscript"/>
        </w:rPr>
        <w:t xml:space="preserve"> </w:t>
      </w:r>
      <w:r w:rsidR="0047630D" w:rsidRPr="007A6A4A">
        <w:t>= 3.62, df = 3, p = 0.306; Secondary Layer - χ</w:t>
      </w:r>
      <w:r w:rsidR="0047630D" w:rsidRPr="00AE2A7B">
        <w:rPr>
          <w:rFonts w:ascii="Times New Roman" w:hAnsi="Times New Roman"/>
          <w:vertAlign w:val="superscript"/>
        </w:rPr>
        <w:t xml:space="preserve">2 </w:t>
      </w:r>
      <w:r w:rsidR="0047630D" w:rsidRPr="007A6A4A">
        <w:t>= 6.80, df = 3, p = 0.078; Total Shell - χ</w:t>
      </w:r>
      <w:r w:rsidR="0047630D" w:rsidRPr="00AE2A7B">
        <w:rPr>
          <w:rFonts w:ascii="Times New Roman" w:hAnsi="Times New Roman"/>
          <w:vertAlign w:val="superscript"/>
        </w:rPr>
        <w:t>2</w:t>
      </w:r>
      <w:r w:rsidR="0047630D" w:rsidRPr="007A6A4A">
        <w:rPr>
          <w:vertAlign w:val="superscript"/>
        </w:rPr>
        <w:t xml:space="preserve"> </w:t>
      </w:r>
      <w:r w:rsidR="0047630D" w:rsidRPr="007A6A4A">
        <w:t xml:space="preserve">= 5.26, df = 3, p = 0.154; </w:t>
      </w:r>
      <w:r w:rsidR="00435FE7" w:rsidRPr="00F52898">
        <w:rPr>
          <w:i/>
        </w:rPr>
        <w:t>C. inconspicua</w:t>
      </w:r>
      <w:r w:rsidR="00435FE7" w:rsidRPr="007A6A4A">
        <w:t xml:space="preserve">: </w:t>
      </w:r>
      <w:r w:rsidR="0047630D" w:rsidRPr="007A6A4A">
        <w:t>Primary Layer - χ</w:t>
      </w:r>
      <w:r w:rsidR="0047630D" w:rsidRPr="00AE2A7B">
        <w:rPr>
          <w:rFonts w:ascii="Times New Roman" w:hAnsi="Times New Roman"/>
          <w:vertAlign w:val="superscript"/>
        </w:rPr>
        <w:t>2</w:t>
      </w:r>
      <w:r w:rsidR="0047630D" w:rsidRPr="007A6A4A">
        <w:rPr>
          <w:vertAlign w:val="superscript"/>
        </w:rPr>
        <w:t xml:space="preserve"> </w:t>
      </w:r>
      <w:r w:rsidR="0047630D" w:rsidRPr="007A6A4A">
        <w:t xml:space="preserve">= </w:t>
      </w:r>
      <w:r w:rsidR="00EB44E5" w:rsidRPr="007A6A4A">
        <w:t>2.63</w:t>
      </w:r>
      <w:r w:rsidR="0047630D" w:rsidRPr="007A6A4A">
        <w:t>, df = 2, p = 0.</w:t>
      </w:r>
      <w:r w:rsidR="00EB44E5" w:rsidRPr="007A6A4A">
        <w:t>268</w:t>
      </w:r>
      <w:r w:rsidR="0047630D" w:rsidRPr="007A6A4A">
        <w:t>; Secondary Layer - χ</w:t>
      </w:r>
      <w:r w:rsidR="0047630D" w:rsidRPr="00AE2A7B">
        <w:rPr>
          <w:rFonts w:ascii="Times New Roman" w:hAnsi="Times New Roman"/>
          <w:vertAlign w:val="superscript"/>
        </w:rPr>
        <w:t>2</w:t>
      </w:r>
      <w:r w:rsidR="0047630D" w:rsidRPr="007A6A4A">
        <w:rPr>
          <w:vertAlign w:val="superscript"/>
        </w:rPr>
        <w:t xml:space="preserve"> </w:t>
      </w:r>
      <w:r w:rsidR="0047630D" w:rsidRPr="007A6A4A">
        <w:t>= 0.82, df = 2, p = 0.663; Total Shell - χ</w:t>
      </w:r>
      <w:r w:rsidR="0047630D" w:rsidRPr="00AE2A7B">
        <w:rPr>
          <w:rFonts w:ascii="Times New Roman" w:hAnsi="Times New Roman"/>
          <w:vertAlign w:val="superscript"/>
        </w:rPr>
        <w:t>2</w:t>
      </w:r>
      <w:r w:rsidR="0047630D" w:rsidRPr="007A6A4A">
        <w:rPr>
          <w:vertAlign w:val="superscript"/>
        </w:rPr>
        <w:t xml:space="preserve"> </w:t>
      </w:r>
      <w:r w:rsidR="0047630D" w:rsidRPr="007A6A4A">
        <w:t xml:space="preserve">= 1.12, df = 3, p = 0.572). </w:t>
      </w:r>
      <w:r w:rsidR="00E2450A" w:rsidRPr="007A6A4A">
        <w:t>Increased t</w:t>
      </w:r>
      <w:r w:rsidR="00435FE7" w:rsidRPr="007A6A4A">
        <w:t>emperature</w:t>
      </w:r>
      <w:r w:rsidR="00E2450A" w:rsidRPr="007A6A4A">
        <w:t xml:space="preserve"> also</w:t>
      </w:r>
      <w:r w:rsidR="00435FE7" w:rsidRPr="007A6A4A">
        <w:t xml:space="preserve"> </w:t>
      </w:r>
      <w:r w:rsidR="00E2450A" w:rsidRPr="007A6A4A">
        <w:t>had no e</w:t>
      </w:r>
      <w:r w:rsidR="00435FE7" w:rsidRPr="007A6A4A">
        <w:t xml:space="preserve">ffect </w:t>
      </w:r>
      <w:r w:rsidR="005C5083" w:rsidRPr="007A6A4A">
        <w:t xml:space="preserve">on </w:t>
      </w:r>
      <w:r w:rsidR="00E546F4" w:rsidRPr="007A6A4A">
        <w:t>either individual shell layers or</w:t>
      </w:r>
      <w:r w:rsidR="00435FE7" w:rsidRPr="007A6A4A">
        <w:t xml:space="preserve"> total shell thickness in </w:t>
      </w:r>
      <w:r w:rsidR="00435FE7" w:rsidRPr="00F52898">
        <w:rPr>
          <w:i/>
        </w:rPr>
        <w:t>L. uva</w:t>
      </w:r>
      <w:r w:rsidR="00A0541F">
        <w:t xml:space="preserve"> (Figure 4</w:t>
      </w:r>
      <w:r w:rsidR="00F87B7C" w:rsidRPr="007A6A4A">
        <w:t xml:space="preserve">b). </w:t>
      </w:r>
      <w:r w:rsidR="0071585A" w:rsidRPr="007A6A4A">
        <w:t xml:space="preserve">Primary layer thickness did not differ </w:t>
      </w:r>
      <w:r w:rsidR="008B34F4" w:rsidRPr="007A6A4A">
        <w:t xml:space="preserve">indifferent places </w:t>
      </w:r>
      <w:r w:rsidR="0071585A" w:rsidRPr="007A6A4A">
        <w:t xml:space="preserve">throughout the </w:t>
      </w:r>
      <w:r w:rsidR="00D6105B" w:rsidRPr="007A6A4A">
        <w:t>growing shell</w:t>
      </w:r>
      <w:r w:rsidR="005C5083" w:rsidRPr="007A6A4A">
        <w:t xml:space="preserve"> </w:t>
      </w:r>
      <w:r w:rsidR="00F87B7C" w:rsidRPr="007A6A4A">
        <w:t>in each treatment</w:t>
      </w:r>
      <w:r w:rsidR="00E546F4" w:rsidRPr="007A6A4A">
        <w:t xml:space="preserve"> in either</w:t>
      </w:r>
      <w:r w:rsidR="00555694" w:rsidRPr="007A6A4A">
        <w:t xml:space="preserve"> species (</w:t>
      </w:r>
      <w:r w:rsidR="0047630D" w:rsidRPr="007A6A4A">
        <w:t>Table S3</w:t>
      </w:r>
      <w:r w:rsidR="00555694" w:rsidRPr="007A6A4A">
        <w:t xml:space="preserve">). </w:t>
      </w:r>
      <w:r w:rsidR="005C5083" w:rsidRPr="007A6A4A">
        <w:t>Secondary la</w:t>
      </w:r>
      <w:r w:rsidR="00555694" w:rsidRPr="007A6A4A">
        <w:t>yer and the total shell thickness,</w:t>
      </w:r>
      <w:r w:rsidR="005C5083" w:rsidRPr="007A6A4A">
        <w:t xml:space="preserve"> however, did get progressively thinner with the direction of growth </w:t>
      </w:r>
      <w:r w:rsidR="00555694" w:rsidRPr="007A6A4A">
        <w:t xml:space="preserve">in </w:t>
      </w:r>
      <w:r w:rsidR="00F87B7C" w:rsidRPr="007A6A4A">
        <w:t>each treatment</w:t>
      </w:r>
      <w:r w:rsidR="00555694" w:rsidRPr="007A6A4A">
        <w:t xml:space="preserve"> </w:t>
      </w:r>
      <w:r w:rsidR="005C5083" w:rsidRPr="007A6A4A">
        <w:t>in both species</w:t>
      </w:r>
      <w:r w:rsidR="00555694" w:rsidRPr="007A6A4A">
        <w:t xml:space="preserve"> </w:t>
      </w:r>
      <w:r w:rsidR="0047630D" w:rsidRPr="007A6A4A">
        <w:t>(Table S3).</w:t>
      </w:r>
      <w:r w:rsidR="00F87B7C" w:rsidRPr="007A6A4A">
        <w:t xml:space="preserve"> Individual number also had no effect on individual shell layer and total shell thickness in </w:t>
      </w:r>
      <w:r w:rsidR="00622EDA" w:rsidRPr="007A6A4A">
        <w:t>growing shell</w:t>
      </w:r>
      <w:r w:rsidR="00D6105B" w:rsidRPr="007A6A4A">
        <w:t xml:space="preserve"> </w:t>
      </w:r>
      <w:r w:rsidR="00E546F4" w:rsidRPr="007A6A4A">
        <w:t>in either</w:t>
      </w:r>
      <w:r w:rsidR="00F87B7C" w:rsidRPr="007A6A4A">
        <w:t xml:space="preserve"> species (Table S3).</w:t>
      </w:r>
      <w:r w:rsidR="00520C18">
        <w:br w:type="page"/>
      </w:r>
    </w:p>
    <w:p w14:paraId="63A9DDF1" w14:textId="6E73545D" w:rsidR="00A24E4B" w:rsidRPr="00BA4BD4" w:rsidRDefault="00D275B3" w:rsidP="00BA4BD4">
      <w:pPr>
        <w:pStyle w:val="TAMainText"/>
      </w:pPr>
      <w:r>
        <w:rPr>
          <w:noProof/>
          <w:lang w:eastAsia="en-GB"/>
        </w:rPr>
        <w:drawing>
          <wp:inline distT="0" distB="0" distL="0" distR="0" wp14:anchorId="7FA6B958" wp14:editId="3A21694B">
            <wp:extent cx="4492625" cy="5267960"/>
            <wp:effectExtent l="0" t="0" r="3175" b="0"/>
            <wp:docPr id="2" name="Picture 2" descr="Both species ave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oth species averages"/>
                    <pic:cNvPicPr>
                      <a:picLocks noChangeAspect="1" noChangeArrowheads="1"/>
                    </pic:cNvPicPr>
                  </pic:nvPicPr>
                  <pic:blipFill>
                    <a:blip r:embed="rId36">
                      <a:extLst>
                        <a:ext uri="{28A0092B-C50C-407E-A947-70E740481C1C}">
                          <a14:useLocalDpi xmlns:a14="http://schemas.microsoft.com/office/drawing/2010/main" val="0"/>
                        </a:ext>
                      </a:extLst>
                    </a:blip>
                    <a:srcRect l="10088" t="4063" r="23711"/>
                    <a:stretch>
                      <a:fillRect/>
                    </a:stretch>
                  </pic:blipFill>
                  <pic:spPr bwMode="auto">
                    <a:xfrm>
                      <a:off x="0" y="0"/>
                      <a:ext cx="4492625" cy="5267960"/>
                    </a:xfrm>
                    <a:prstGeom prst="rect">
                      <a:avLst/>
                    </a:prstGeom>
                    <a:noFill/>
                    <a:ln>
                      <a:noFill/>
                    </a:ln>
                  </pic:spPr>
                </pic:pic>
              </a:graphicData>
            </a:graphic>
          </wp:inline>
        </w:drawing>
      </w:r>
    </w:p>
    <w:p w14:paraId="06B453A6" w14:textId="77777777" w:rsidR="00182EA7" w:rsidRPr="007A6A4A" w:rsidRDefault="002818F1" w:rsidP="00556F78">
      <w:pPr>
        <w:pStyle w:val="VAFigureCaption"/>
      </w:pPr>
      <w:r w:rsidRPr="007A6A4A">
        <w:rPr>
          <w:b/>
        </w:rPr>
        <w:t>Fi</w:t>
      </w:r>
      <w:r w:rsidR="00D636A0" w:rsidRPr="007A6A4A">
        <w:rPr>
          <w:b/>
        </w:rPr>
        <w:t xml:space="preserve">gure </w:t>
      </w:r>
      <w:r w:rsidR="00A0541F">
        <w:rPr>
          <w:b/>
        </w:rPr>
        <w:t>4</w:t>
      </w:r>
      <w:r w:rsidR="00556F78" w:rsidRPr="007A6A4A">
        <w:t xml:space="preserve">. </w:t>
      </w:r>
      <w:r w:rsidR="0050321B" w:rsidRPr="007A6A4A">
        <w:t>Shell thickness</w:t>
      </w:r>
      <w:r w:rsidR="00CF29E6" w:rsidRPr="007A6A4A">
        <w:t xml:space="preserve"> </w:t>
      </w:r>
      <w:r w:rsidR="0050321B" w:rsidRPr="007A6A4A">
        <w:rPr>
          <w:i/>
        </w:rPr>
        <w:t xml:space="preserve">– </w:t>
      </w:r>
      <w:r w:rsidR="00566529" w:rsidRPr="007A6A4A">
        <w:t xml:space="preserve">Average primary layer (black bar) and </w:t>
      </w:r>
      <w:r w:rsidR="0050321B" w:rsidRPr="007A6A4A">
        <w:t xml:space="preserve">secondary layer </w:t>
      </w:r>
      <w:r w:rsidR="00566529" w:rsidRPr="007A6A4A">
        <w:t xml:space="preserve">(grey bar) </w:t>
      </w:r>
      <w:r w:rsidR="0050321B" w:rsidRPr="007A6A4A">
        <w:t>thickness</w:t>
      </w:r>
      <w:r w:rsidR="00566529" w:rsidRPr="007A6A4A">
        <w:t>es</w:t>
      </w:r>
      <w:r w:rsidR="0050321B" w:rsidRPr="007A6A4A">
        <w:t xml:space="preserve"> i</w:t>
      </w:r>
      <w:r w:rsidR="00566529" w:rsidRPr="007A6A4A">
        <w:t xml:space="preserve">n </w:t>
      </w:r>
      <w:r w:rsidR="00D6105B" w:rsidRPr="007A6A4A">
        <w:t>thickening shell</w:t>
      </w:r>
      <w:r w:rsidR="00566529" w:rsidRPr="007A6A4A">
        <w:t xml:space="preserve"> (a</w:t>
      </w:r>
      <w:r w:rsidR="00CF29E6" w:rsidRPr="007A6A4A">
        <w:t xml:space="preserve">, b) and </w:t>
      </w:r>
      <w:r w:rsidR="00D6105B" w:rsidRPr="007A6A4A">
        <w:t>growing shell</w:t>
      </w:r>
      <w:r w:rsidR="00CF29E6" w:rsidRPr="007A6A4A">
        <w:t xml:space="preserve"> (c, d</w:t>
      </w:r>
      <w:r w:rsidR="0050321B" w:rsidRPr="007A6A4A">
        <w:t xml:space="preserve">) </w:t>
      </w:r>
      <w:r w:rsidR="00CF29E6" w:rsidRPr="007A6A4A">
        <w:t xml:space="preserve">in </w:t>
      </w:r>
      <w:r w:rsidR="00CF29E6" w:rsidRPr="007A6A4A">
        <w:rPr>
          <w:i/>
        </w:rPr>
        <w:t xml:space="preserve">L. uva </w:t>
      </w:r>
      <w:r w:rsidR="00CF29E6" w:rsidRPr="007A6A4A">
        <w:t xml:space="preserve">(top row) and </w:t>
      </w:r>
      <w:r w:rsidR="00CF29E6" w:rsidRPr="007A6A4A">
        <w:rPr>
          <w:i/>
        </w:rPr>
        <w:t xml:space="preserve">C. inconspicua </w:t>
      </w:r>
      <w:r w:rsidR="00CF29E6" w:rsidRPr="007A6A4A">
        <w:t xml:space="preserve">(bottom row) </w:t>
      </w:r>
      <w:r w:rsidR="0050321B" w:rsidRPr="007A6A4A">
        <w:t xml:space="preserve">in all treatments. </w:t>
      </w:r>
      <w:r w:rsidR="00566529" w:rsidRPr="007A6A4A">
        <w:t xml:space="preserve">Whole bars </w:t>
      </w:r>
      <w:r w:rsidR="00CF29E6" w:rsidRPr="007A6A4A">
        <w:t>represent total shell thickness.</w:t>
      </w:r>
    </w:p>
    <w:p w14:paraId="7C3E8675" w14:textId="77777777" w:rsidR="00BA4BD4" w:rsidRDefault="00BA4BD4" w:rsidP="00556F78">
      <w:pPr>
        <w:pStyle w:val="TAMainText"/>
      </w:pPr>
    </w:p>
    <w:p w14:paraId="4EF9CCC3" w14:textId="170A39C3" w:rsidR="00125EF7" w:rsidRPr="007A6A4A" w:rsidRDefault="00556F78" w:rsidP="00556F78">
      <w:pPr>
        <w:pStyle w:val="TAMainText"/>
      </w:pPr>
      <w:r w:rsidRPr="007A6A4A">
        <w:t>DISCUSSION</w:t>
      </w:r>
    </w:p>
    <w:p w14:paraId="60313D4A" w14:textId="77777777" w:rsidR="0040091D" w:rsidRPr="007A6A4A" w:rsidRDefault="004F6714" w:rsidP="00287395">
      <w:pPr>
        <w:pStyle w:val="TAMainText"/>
      </w:pPr>
      <w:r w:rsidRPr="007A6A4A">
        <w:t xml:space="preserve">Long-term culturing of polar and temperate brachiopod </w:t>
      </w:r>
      <w:r w:rsidR="0040091D" w:rsidRPr="007A6A4A">
        <w:t>species</w:t>
      </w:r>
      <w:r w:rsidR="00707845" w:rsidRPr="007A6A4A">
        <w:t>’</w:t>
      </w:r>
      <w:r w:rsidR="0040091D" w:rsidRPr="007A6A4A">
        <w:t xml:space="preserve"> </w:t>
      </w:r>
      <w:r w:rsidR="007D4194" w:rsidRPr="007A6A4A">
        <w:t xml:space="preserve">under predicted end-century acidified conditions </w:t>
      </w:r>
      <w:r w:rsidRPr="007A6A4A">
        <w:t xml:space="preserve">revealed </w:t>
      </w:r>
      <w:r w:rsidR="0040091D" w:rsidRPr="007A6A4A">
        <w:t>t</w:t>
      </w:r>
      <w:r w:rsidR="000876FF">
        <w:t>hat although shell dissolution wa</w:t>
      </w:r>
      <w:r w:rsidR="0040091D" w:rsidRPr="007A6A4A">
        <w:t>s minim</w:t>
      </w:r>
      <w:r w:rsidR="000876FF">
        <w:t>al in ambient conditions, both we</w:t>
      </w:r>
      <w:r w:rsidR="0040091D" w:rsidRPr="007A6A4A">
        <w:t xml:space="preserve">re more susceptible </w:t>
      </w:r>
      <w:r w:rsidR="00B55EEB" w:rsidRPr="007A6A4A">
        <w:t>with increasing acidity</w:t>
      </w:r>
      <w:r w:rsidR="003A1E00" w:rsidRPr="007A6A4A">
        <w:t xml:space="preserve">. We have two principal findings: </w:t>
      </w:r>
      <w:r w:rsidR="000876FF">
        <w:t>there wa</w:t>
      </w:r>
      <w:r w:rsidR="00E546F4" w:rsidRPr="007A6A4A">
        <w:t xml:space="preserve">s significant </w:t>
      </w:r>
      <w:r w:rsidR="003A1E00" w:rsidRPr="007A6A4A">
        <w:t xml:space="preserve">dissolution in the </w:t>
      </w:r>
      <w:r w:rsidR="00267AD7" w:rsidRPr="007A6A4A">
        <w:t>thickening shell</w:t>
      </w:r>
      <w:r w:rsidR="00D6105B" w:rsidRPr="007A6A4A">
        <w:t xml:space="preserve"> </w:t>
      </w:r>
      <w:r w:rsidR="00C14A51" w:rsidRPr="007A6A4A">
        <w:t xml:space="preserve">and </w:t>
      </w:r>
      <w:r w:rsidR="000876FF">
        <w:t>an</w:t>
      </w:r>
      <w:r w:rsidR="00E546F4" w:rsidRPr="007A6A4A">
        <w:t xml:space="preserve"> unexpected </w:t>
      </w:r>
      <w:r w:rsidR="003A38AB" w:rsidRPr="007A6A4A">
        <w:t xml:space="preserve">compensation of induced thicker shells. </w:t>
      </w:r>
    </w:p>
    <w:p w14:paraId="5C0921AA" w14:textId="77777777" w:rsidR="00E803F6" w:rsidRPr="007A6A4A" w:rsidRDefault="0040091D" w:rsidP="00287395">
      <w:pPr>
        <w:pStyle w:val="TAMainText"/>
        <w:rPr>
          <w:b/>
        </w:rPr>
      </w:pPr>
      <w:r w:rsidRPr="007A6A4A">
        <w:rPr>
          <w:b/>
        </w:rPr>
        <w:t>Dissolution of shell</w:t>
      </w:r>
      <w:r w:rsidR="00287395" w:rsidRPr="007A6A4A">
        <w:rPr>
          <w:b/>
        </w:rPr>
        <w:t xml:space="preserve">. </w:t>
      </w:r>
      <w:r w:rsidR="00476184" w:rsidRPr="007A6A4A">
        <w:t>Shell loss</w:t>
      </w:r>
      <w:r w:rsidR="00A30781" w:rsidRPr="007A6A4A">
        <w:t xml:space="preserve"> has been widely reported in </w:t>
      </w:r>
      <w:r w:rsidR="00E546F4" w:rsidRPr="007A6A4A">
        <w:t>several</w:t>
      </w:r>
      <w:r w:rsidR="00A30781" w:rsidRPr="007A6A4A">
        <w:t xml:space="preserve"> marine calcifiers</w:t>
      </w:r>
      <w:r w:rsidR="00E546F4" w:rsidRPr="007A6A4A">
        <w:t>,</w:t>
      </w:r>
      <w:r w:rsidR="00A30781" w:rsidRPr="007A6A4A">
        <w:t xml:space="preserve"> </w:t>
      </w:r>
      <w:r w:rsidR="00A41369" w:rsidRPr="007A6A4A">
        <w:t>however,</w:t>
      </w:r>
      <w:r w:rsidR="00476184" w:rsidRPr="007A6A4A">
        <w:t xml:space="preserve"> these have largely been those which use higher solubility p</w:t>
      </w:r>
      <w:r w:rsidR="00E546F4" w:rsidRPr="007A6A4A">
        <w:t>olymorphs of calcium carbonate (</w:t>
      </w:r>
      <w:r w:rsidR="00476184" w:rsidRPr="007A6A4A">
        <w:t>i.e. aragonite</w:t>
      </w:r>
      <w:r w:rsidR="00E546F4" w:rsidRPr="007A6A4A">
        <w:t>),</w:t>
      </w:r>
      <w:r w:rsidR="00476184" w:rsidRPr="007A6A4A">
        <w:t xml:space="preserve"> such as corals</w:t>
      </w:r>
      <w:hyperlink w:anchor="_ENREF_55" w:tooltip="Andersson, 2009 #499" w:history="1">
        <w:r w:rsidR="002E4B2A" w:rsidRPr="007A6A4A">
          <w:fldChar w:fldCharType="begin">
            <w:fldData xml:space="preserve">PEVuZE5vdGU+PENpdGU+PEF1dGhvcj5BbmRlcnNzb248L0F1dGhvcj48WWVhcj4yMDA5PC9ZZWFy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</w:fldData>
          </w:fldChar>
        </w:r>
        <w:r w:rsidR="002E4B2A">
          <w:instrText xml:space="preserve"> ADDIN EN.CITE </w:instrText>
        </w:r>
        <w:r w:rsidR="002E4B2A">
          <w:fldChar w:fldCharType="begin">
            <w:fldData xml:space="preserve">PEVuZE5vdGU+PENpdGU+PEF1dGhvcj5BbmRlcnNzb248L0F1dGhvcj48WWVhcj4yMDA5PC9ZZWFy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</w:fldData>
          </w:fldChar>
        </w:r>
        <w:r w:rsidR="002E4B2A">
          <w:instrText xml:space="preserve"> ADDIN EN.CITE.DATA </w:instrText>
        </w:r>
        <w:r w:rsidR="002E4B2A">
          <w:fldChar w:fldCharType="end"/>
        </w:r>
        <w:r w:rsidR="002E4B2A" w:rsidRPr="007A6A4A">
          <w:fldChar w:fldCharType="separate"/>
        </w:r>
        <w:r w:rsidR="002E4B2A" w:rsidRPr="007108C2">
          <w:rPr>
            <w:rFonts w:ascii="Times New Roman" w:hAnsi="Times New Roman"/>
            <w:noProof/>
            <w:vertAlign w:val="superscript"/>
          </w:rPr>
          <w:t>55-57</w:t>
        </w:r>
        <w:r w:rsidR="002E4B2A" w:rsidRPr="007A6A4A">
          <w:fldChar w:fldCharType="end"/>
        </w:r>
      </w:hyperlink>
      <w:r w:rsidR="00476184" w:rsidRPr="007A6A4A">
        <w:t xml:space="preserve"> and molluscs</w:t>
      </w:r>
      <w:r w:rsidR="00476184" w:rsidRPr="007A6A4A">
        <w:fldChar w:fldCharType="begin">
          <w:fldData xml:space="preserve">PEVuZE5vdGU+PENpdGU+PEF1dGhvcj5IYWxsLVNwZW5jZXI8L0F1dGhvcj48WWVhcj4yMDA4PC9Z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=
</w:fldData>
        </w:fldChar>
      </w:r>
      <w:r w:rsidR="0016608C">
        <w:instrText xml:space="preserve"> ADDIN EN.CITE </w:instrText>
      </w:r>
      <w:r w:rsidR="0016608C">
        <w:fldChar w:fldCharType="begin">
          <w:fldData xml:space="preserve">PEVuZE5vdGU+PENpdGU+PEF1dGhvcj5IYWxsLVNwZW5jZXI8L0F1dGhvcj48WWVhcj4yMDA4PC9Z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=
</w:fldData>
        </w:fldChar>
      </w:r>
      <w:r w:rsidR="0016608C">
        <w:instrText xml:space="preserve"> ADDIN EN.CITE.DATA </w:instrText>
      </w:r>
      <w:r w:rsidR="0016608C">
        <w:fldChar w:fldCharType="end"/>
      </w:r>
      <w:r w:rsidR="00476184" w:rsidRPr="007A6A4A">
        <w:fldChar w:fldCharType="separate"/>
      </w:r>
      <w:hyperlink w:anchor="_ENREF_21" w:tooltip="Nienhuis, 2010 #157" w:history="1">
        <w:r w:rsidR="002E4B2A" w:rsidRPr="0016608C">
          <w:rPr>
            <w:rFonts w:ascii="Times New Roman" w:hAnsi="Times New Roman"/>
            <w:noProof/>
            <w:vertAlign w:val="superscript"/>
          </w:rPr>
          <w:t>21</w:t>
        </w:r>
      </w:hyperlink>
      <w:r w:rsidR="0016608C" w:rsidRPr="0016608C">
        <w:rPr>
          <w:rFonts w:ascii="Times New Roman" w:hAnsi="Times New Roman"/>
          <w:noProof/>
          <w:vertAlign w:val="superscript"/>
        </w:rPr>
        <w:t>,</w:t>
      </w:r>
      <w:hyperlink w:anchor="_ENREF_58" w:tooltip="Hall-Spencer, 2008 #575" w:history="1">
        <w:r w:rsidR="002E4B2A" w:rsidRPr="0016608C">
          <w:rPr>
            <w:rFonts w:ascii="Times New Roman" w:hAnsi="Times New Roman"/>
            <w:noProof/>
            <w:vertAlign w:val="superscript"/>
          </w:rPr>
          <w:t>58-61</w:t>
        </w:r>
      </w:hyperlink>
      <w:r w:rsidR="00476184" w:rsidRPr="007A6A4A">
        <w:fldChar w:fldCharType="end"/>
      </w:r>
      <w:r w:rsidR="00E546F4" w:rsidRPr="007A6A4A">
        <w:t>,</w:t>
      </w:r>
      <w:r w:rsidR="00707845" w:rsidRPr="007A6A4A">
        <w:t xml:space="preserve"> high-</w:t>
      </w:r>
      <w:r w:rsidR="00476184" w:rsidRPr="007A6A4A">
        <w:t xml:space="preserve">magnesium calcite </w:t>
      </w:r>
      <w:r w:rsidR="00B26EA2" w:rsidRPr="007A6A4A">
        <w:t>including coralline algae</w:t>
      </w:r>
      <w:r w:rsidR="000B0FF2" w:rsidRPr="007A6A4A">
        <w:fldChar w:fldCharType="begin">
          <w:fldData xml:space="preserve">PEVuZE5vdGU+PENpdGU+PEF1dGhvcj5LYW1lbm9zPC9BdXRob3I+PFllYXI+MjAxMzwvWWVhcj48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</w:fldData>
        </w:fldChar>
      </w:r>
      <w:r w:rsidR="0016608C">
        <w:instrText xml:space="preserve"> ADDIN EN.CITE </w:instrText>
      </w:r>
      <w:r w:rsidR="0016608C">
        <w:fldChar w:fldCharType="begin">
          <w:fldData xml:space="preserve">PEVuZE5vdGU+PENpdGU+PEF1dGhvcj5LYW1lbm9zPC9BdXRob3I+PFllYXI+MjAxMzwvWWVhcj48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</w:fldData>
        </w:fldChar>
      </w:r>
      <w:r w:rsidR="0016608C">
        <w:instrText xml:space="preserve"> ADDIN EN.CITE.DATA </w:instrText>
      </w:r>
      <w:r w:rsidR="0016608C">
        <w:fldChar w:fldCharType="end"/>
      </w:r>
      <w:r w:rsidR="000B0FF2" w:rsidRPr="007A6A4A">
        <w:fldChar w:fldCharType="separate"/>
      </w:r>
      <w:hyperlink w:anchor="_ENREF_62" w:tooltip="Kamenos, 2013 #582" w:history="1">
        <w:r w:rsidR="002E4B2A" w:rsidRPr="0016608C">
          <w:rPr>
            <w:rFonts w:ascii="Times New Roman" w:hAnsi="Times New Roman"/>
            <w:noProof/>
            <w:vertAlign w:val="superscript"/>
          </w:rPr>
          <w:t>62</w:t>
        </w:r>
      </w:hyperlink>
      <w:r w:rsidR="0016608C" w:rsidRPr="0016608C">
        <w:rPr>
          <w:rFonts w:ascii="Times New Roman" w:hAnsi="Times New Roman"/>
          <w:noProof/>
          <w:vertAlign w:val="superscript"/>
        </w:rPr>
        <w:t>,</w:t>
      </w:r>
      <w:hyperlink w:anchor="_ENREF_63" w:tooltip="Cornwall, 2014 #317" w:history="1">
        <w:r w:rsidR="002E4B2A" w:rsidRPr="0016608C">
          <w:rPr>
            <w:rFonts w:ascii="Times New Roman" w:hAnsi="Times New Roman"/>
            <w:noProof/>
            <w:vertAlign w:val="superscript"/>
          </w:rPr>
          <w:t>63</w:t>
        </w:r>
      </w:hyperlink>
      <w:r w:rsidR="000B0FF2" w:rsidRPr="007A6A4A">
        <w:fldChar w:fldCharType="end"/>
      </w:r>
      <w:r w:rsidR="00476184" w:rsidRPr="007A6A4A">
        <w:t xml:space="preserve"> and</w:t>
      </w:r>
      <w:r w:rsidR="00B26EA2" w:rsidRPr="007A6A4A">
        <w:t xml:space="preserve"> echinoderms</w:t>
      </w:r>
      <w:r w:rsidR="007D4194" w:rsidRPr="007A6A4A">
        <w:fldChar w:fldCharType="begin">
          <w:fldData xml:space="preserve">PEVuZE5vdGU+PENpdGU+PEF1dGhvcj5NaWxlczwvQXV0aG9yPjxZZWFyPjIwMDc8L1llYXI+PFJl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</w:fldData>
        </w:fldChar>
      </w:r>
      <w:r w:rsidR="0016608C">
        <w:instrText xml:space="preserve"> ADDIN EN.CITE </w:instrText>
      </w:r>
      <w:r w:rsidR="0016608C">
        <w:fldChar w:fldCharType="begin">
          <w:fldData xml:space="preserve">PEVuZE5vdGU+PENpdGU+PEF1dGhvcj5NaWxlczwvQXV0aG9yPjxZZWFyPjIwMDc8L1llYXI+PFJl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</w:fldData>
        </w:fldChar>
      </w:r>
      <w:r w:rsidR="0016608C">
        <w:instrText xml:space="preserve"> ADDIN EN.CITE.DATA </w:instrText>
      </w:r>
      <w:r w:rsidR="0016608C">
        <w:fldChar w:fldCharType="end"/>
      </w:r>
      <w:r w:rsidR="007D4194" w:rsidRPr="007A6A4A">
        <w:fldChar w:fldCharType="separate"/>
      </w:r>
      <w:hyperlink w:anchor="_ENREF_64" w:tooltip="Miles, 2007 #584" w:history="1">
        <w:r w:rsidR="002E4B2A" w:rsidRPr="0016608C">
          <w:rPr>
            <w:rFonts w:ascii="Times New Roman" w:hAnsi="Times New Roman"/>
            <w:noProof/>
            <w:vertAlign w:val="superscript"/>
          </w:rPr>
          <w:t>64</w:t>
        </w:r>
      </w:hyperlink>
      <w:r w:rsidR="0016608C" w:rsidRPr="0016608C">
        <w:rPr>
          <w:rFonts w:ascii="Times New Roman" w:hAnsi="Times New Roman"/>
          <w:noProof/>
          <w:vertAlign w:val="superscript"/>
        </w:rPr>
        <w:t>,</w:t>
      </w:r>
      <w:hyperlink w:anchor="_ENREF_65" w:tooltip="Dubois, 2014 #277" w:history="1">
        <w:r w:rsidR="002E4B2A" w:rsidRPr="0016608C">
          <w:rPr>
            <w:rFonts w:ascii="Times New Roman" w:hAnsi="Times New Roman"/>
            <w:noProof/>
            <w:vertAlign w:val="superscript"/>
          </w:rPr>
          <w:t>65</w:t>
        </w:r>
      </w:hyperlink>
      <w:r w:rsidR="007D4194" w:rsidRPr="007A6A4A">
        <w:fldChar w:fldCharType="end"/>
      </w:r>
      <w:r w:rsidR="00476184" w:rsidRPr="007A6A4A">
        <w:t xml:space="preserve">. Fewer studies have investigated shell dissolution in </w:t>
      </w:r>
      <w:r w:rsidR="00364603">
        <w:t>taxa</w:t>
      </w:r>
      <w:r w:rsidR="00CB3935" w:rsidRPr="007A6A4A">
        <w:t xml:space="preserve"> which</w:t>
      </w:r>
      <w:r w:rsidR="00476184" w:rsidRPr="007A6A4A">
        <w:t xml:space="preserve"> </w:t>
      </w:r>
      <w:r w:rsidR="00141CF4">
        <w:t>are entirely constructed of</w:t>
      </w:r>
      <w:r w:rsidR="00476184" w:rsidRPr="007A6A4A">
        <w:t xml:space="preserve"> the lower solubility polymorph,</w:t>
      </w:r>
      <w:r w:rsidR="003A4F52" w:rsidRPr="007A6A4A">
        <w:t xml:space="preserve"> </w:t>
      </w:r>
      <w:r w:rsidR="00996C5B" w:rsidRPr="007A6A4A">
        <w:t>low-magnesium calcite</w:t>
      </w:r>
      <w:r w:rsidR="00573647" w:rsidRPr="007A6A4A">
        <w:t xml:space="preserve">, </w:t>
      </w:r>
      <w:r w:rsidR="00141CF4">
        <w:t xml:space="preserve">such as rhynchonelliform brachiopods. </w:t>
      </w:r>
      <w:r w:rsidR="008D6829" w:rsidRPr="007A6A4A">
        <w:t>Previously, t</w:t>
      </w:r>
      <w:r w:rsidR="00A865D7" w:rsidRPr="007A6A4A">
        <w:t xml:space="preserve">he only other ocean acidification study </w:t>
      </w:r>
      <w:r w:rsidR="008132ED">
        <w:t xml:space="preserve">assessing </w:t>
      </w:r>
      <w:r w:rsidR="00A865D7" w:rsidRPr="007A6A4A">
        <w:t>dissolution in brachiopods</w:t>
      </w:r>
      <w:r w:rsidR="008D6829" w:rsidRPr="007A6A4A">
        <w:t xml:space="preserve"> was conducted on dead shells</w:t>
      </w:r>
      <w:hyperlink w:anchor="_ENREF_35" w:tooltip="McClintock, 2009 #154" w:history="1">
        <w:r w:rsidR="002E4B2A">
          <w:fldChar w:fldCharType="begin"/>
        </w:r>
        <w:r w:rsidR="002E4B2A">
          <w:instrText xml:space="preserve"> ADDIN EN.CITE &lt;EndNote&gt;&lt;Cite&gt;&lt;Author&gt;McClintock&lt;/Author&gt;&lt;Year&gt;2009&lt;/Year&gt;&lt;RecNum&gt;154&lt;/RecNum&gt;&lt;DisplayText&gt;&lt;style face="superscript" font="Times New Roman"&gt;35&lt;/style&gt;&lt;/DisplayText&gt;&lt;record&gt;&lt;rec-number&gt;154&lt;/rec-number&gt;&lt;foreign-keys&gt;&lt;key app="EN" db-id="aa5wf2v5npws2fea5dz5e0ddsrzfw55rdavr" timestamp="1398709698"&gt;154&lt;/key&gt;&lt;/foreign-keys&gt;&lt;ref-type name="Journal Article"&gt;17&lt;/ref-type&gt;&lt;contributors&gt;&lt;authors&gt;&lt;author&gt;McClintock, J. B.&lt;/author&gt;&lt;author&gt;Angus, R. A.&lt;/author&gt;&lt;author&gt;McDonald, M. R.&lt;/author&gt;&lt;author&gt;Amsler, C. D.&lt;/author&gt;&lt;author&gt;Catledge, S. A.&lt;/author&gt;&lt;author&gt;Vohra, Y. K.&lt;/author&gt;&lt;/authors&gt;&lt;/contributors&gt;&lt;titles&gt;&lt;title&gt;Rapid dissolution of shells of weakly calcified Antarctic benthic macroorganisms indicates high vulnerability to ocean acidification&lt;/title&gt;&lt;secondary-title&gt;Antarctic Science&lt;/secondary-title&gt;&lt;/titles&gt;&lt;periodical&gt;&lt;full-title&gt;Antarctic Science&lt;/full-title&gt;&lt;abbr-1&gt;Antarct. Sci.&lt;/abbr-1&gt;&lt;abbr-2&gt;Antarct Sci&lt;/abbr-2&gt;&lt;/periodical&gt;&lt;pages&gt;449-456&lt;/pages&gt;&lt;volume&gt;21&lt;/volume&gt;&lt;number&gt;5&lt;/number&gt;&lt;dates&gt;&lt;year&gt;2009&lt;/year&gt;&lt;/dates&gt;&lt;isbn&gt;0954-1020&amp;#xD;1365-2079&lt;/isbn&gt;&lt;urls&gt;&lt;/urls&gt;&lt;electronic-resource-num&gt;10.1017/s0954102009990198&lt;/electronic-resource-num&gt;&lt;/record&gt;&lt;/Cite&gt;&lt;/EndNote&gt;</w:instrText>
        </w:r>
        <w:r w:rsidR="002E4B2A">
          <w:fldChar w:fldCharType="separate"/>
        </w:r>
        <w:r w:rsidR="002E4B2A" w:rsidRPr="00CA7287">
          <w:rPr>
            <w:rFonts w:ascii="Times New Roman" w:hAnsi="Times New Roman"/>
            <w:noProof/>
            <w:vertAlign w:val="superscript"/>
          </w:rPr>
          <w:t>35</w:t>
        </w:r>
        <w:r w:rsidR="002E4B2A">
          <w:fldChar w:fldCharType="end"/>
        </w:r>
      </w:hyperlink>
      <w:r w:rsidR="00A865D7" w:rsidRPr="007A6A4A">
        <w:rPr>
          <w:i/>
        </w:rPr>
        <w:t xml:space="preserve">. </w:t>
      </w:r>
      <w:r w:rsidR="008D6829" w:rsidRPr="007A6A4A">
        <w:t xml:space="preserve">Working on </w:t>
      </w:r>
      <w:r w:rsidR="008D6829" w:rsidRPr="007A6A4A">
        <w:rPr>
          <w:i/>
        </w:rPr>
        <w:t xml:space="preserve">L. uva, </w:t>
      </w:r>
      <w:r w:rsidR="008D6829" w:rsidRPr="007A6A4A">
        <w:t>they showed</w:t>
      </w:r>
      <w:r w:rsidR="00A865D7" w:rsidRPr="007A6A4A">
        <w:t xml:space="preserve"> deterioration of the primary layer </w:t>
      </w:r>
      <w:r w:rsidR="008D6829" w:rsidRPr="007A6A4A">
        <w:t>after only 35 days exposure to pH 7.4</w:t>
      </w:r>
      <w:r w:rsidR="002774E0" w:rsidRPr="007A6A4A">
        <w:t>,</w:t>
      </w:r>
      <w:r w:rsidR="00A865D7" w:rsidRPr="007A6A4A">
        <w:t xml:space="preserve"> </w:t>
      </w:r>
      <w:r w:rsidR="00FD28A5" w:rsidRPr="007A6A4A">
        <w:t>which</w:t>
      </w:r>
      <w:r w:rsidR="00A865D7" w:rsidRPr="007A6A4A">
        <w:t xml:space="preserve"> after 56 days </w:t>
      </w:r>
      <w:r w:rsidR="00FD28A5" w:rsidRPr="007A6A4A">
        <w:t>exposed the</w:t>
      </w:r>
      <w:r w:rsidR="00A865D7" w:rsidRPr="007A6A4A">
        <w:t xml:space="preserve"> fibres </w:t>
      </w:r>
      <w:r w:rsidR="00FD28A5" w:rsidRPr="007A6A4A">
        <w:t>of the secondary layer below</w:t>
      </w:r>
      <w:r w:rsidR="00A865D7" w:rsidRPr="007A6A4A">
        <w:t xml:space="preserve">. </w:t>
      </w:r>
      <w:r w:rsidR="00FD28A5" w:rsidRPr="007A6A4A">
        <w:t>This is the same dissolution pattern reported here in experiments involving live individuals after 7 months exposure to pH 7.54.</w:t>
      </w:r>
      <w:r w:rsidR="00A865D7" w:rsidRPr="007A6A4A">
        <w:t xml:space="preserve"> Exposure of the secondary layer calcite fibres </w:t>
      </w:r>
      <w:r w:rsidR="00FD28A5" w:rsidRPr="007A6A4A">
        <w:t>may compromise</w:t>
      </w:r>
      <w:r w:rsidR="00A865D7" w:rsidRPr="007A6A4A">
        <w:t xml:space="preserve"> shell integrity and probably strength due to the loss of the hard outer protective primary layer</w:t>
      </w:r>
      <w:r w:rsidR="002A7CF7">
        <w:fldChar w:fldCharType="begin">
          <w:fldData xml:space="preserve">PEVuZE5vdGU+PENpdGU+PEF1dGhvcj5NY0NsaW50b2NrPC9BdXRob3I+PFllYXI+MjAwOTwvWWVh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</w:fldData>
        </w:fldChar>
      </w:r>
      <w:r w:rsidR="0016608C">
        <w:instrText xml:space="preserve"> ADDIN EN.CITE </w:instrText>
      </w:r>
      <w:r w:rsidR="0016608C">
        <w:fldChar w:fldCharType="begin">
          <w:fldData xml:space="preserve">PEVuZE5vdGU+PENpdGU+PEF1dGhvcj5NY0NsaW50b2NrPC9BdXRob3I+PFllYXI+MjAwOTwvWWVh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</w:fldData>
        </w:fldChar>
      </w:r>
      <w:r w:rsidR="0016608C">
        <w:instrText xml:space="preserve"> ADDIN EN.CITE.DATA </w:instrText>
      </w:r>
      <w:r w:rsidR="0016608C">
        <w:fldChar w:fldCharType="end"/>
      </w:r>
      <w:r w:rsidR="002A7CF7">
        <w:fldChar w:fldCharType="separate"/>
      </w:r>
      <w:hyperlink w:anchor="_ENREF_35" w:tooltip="McClintock, 2009 #154" w:history="1">
        <w:r w:rsidR="002E4B2A" w:rsidRPr="0016608C">
          <w:rPr>
            <w:rFonts w:ascii="Times New Roman" w:hAnsi="Times New Roman"/>
            <w:noProof/>
            <w:vertAlign w:val="superscript"/>
          </w:rPr>
          <w:t>35</w:t>
        </w:r>
      </w:hyperlink>
      <w:r w:rsidR="0016608C" w:rsidRPr="0016608C">
        <w:rPr>
          <w:rFonts w:ascii="Times New Roman" w:hAnsi="Times New Roman"/>
          <w:noProof/>
          <w:vertAlign w:val="superscript"/>
        </w:rPr>
        <w:t>,</w:t>
      </w:r>
      <w:hyperlink w:anchor="_ENREF_66" w:tooltip="Scurr, 2005 #586" w:history="1">
        <w:r w:rsidR="002E4B2A" w:rsidRPr="0016608C">
          <w:rPr>
            <w:rFonts w:ascii="Times New Roman" w:hAnsi="Times New Roman"/>
            <w:noProof/>
            <w:vertAlign w:val="superscript"/>
          </w:rPr>
          <w:t>66</w:t>
        </w:r>
      </w:hyperlink>
      <w:r w:rsidR="002A7CF7">
        <w:fldChar w:fldCharType="end"/>
      </w:r>
      <w:r w:rsidR="00A865D7" w:rsidRPr="007A6A4A">
        <w:t xml:space="preserve">. </w:t>
      </w:r>
    </w:p>
    <w:p w14:paraId="655D522B" w14:textId="77777777" w:rsidR="00E42643" w:rsidRPr="007A6A4A" w:rsidRDefault="00692A76" w:rsidP="00287395">
      <w:pPr>
        <w:pStyle w:val="TAMainText"/>
      </w:pPr>
      <w:r>
        <w:t>D</w:t>
      </w:r>
      <w:r w:rsidR="00E803F6" w:rsidRPr="007A6A4A">
        <w:t>issolution was more extensive in</w:t>
      </w:r>
      <w:r w:rsidR="00206277" w:rsidRPr="007A6A4A">
        <w:t xml:space="preserve"> the</w:t>
      </w:r>
      <w:r w:rsidR="00E803F6" w:rsidRPr="007A6A4A">
        <w:t xml:space="preserve"> polar </w:t>
      </w:r>
      <w:r w:rsidR="00E803F6" w:rsidRPr="007A6A4A">
        <w:rPr>
          <w:i/>
        </w:rPr>
        <w:t xml:space="preserve">L. uva </w:t>
      </w:r>
      <w:r w:rsidR="00E803F6" w:rsidRPr="007A6A4A">
        <w:t xml:space="preserve">than </w:t>
      </w:r>
      <w:r w:rsidR="00206277" w:rsidRPr="007A6A4A">
        <w:t xml:space="preserve">the </w:t>
      </w:r>
      <w:r w:rsidR="00E803F6" w:rsidRPr="007A6A4A">
        <w:t xml:space="preserve">temperate </w:t>
      </w:r>
      <w:r w:rsidR="00E803F6" w:rsidRPr="007A6A4A">
        <w:rPr>
          <w:i/>
        </w:rPr>
        <w:t>C. inconspicua</w:t>
      </w:r>
      <w:r w:rsidR="00206277" w:rsidRPr="007A6A4A">
        <w:rPr>
          <w:i/>
        </w:rPr>
        <w:t>,</w:t>
      </w:r>
      <w:r w:rsidR="00E803F6" w:rsidRPr="007A6A4A">
        <w:t xml:space="preserve"> as indicated by increased deterioration in the primary layer of </w:t>
      </w:r>
      <w:r w:rsidR="00E803F6" w:rsidRPr="007A6A4A">
        <w:rPr>
          <w:i/>
        </w:rPr>
        <w:t xml:space="preserve">L. uva </w:t>
      </w:r>
      <w:r w:rsidR="00206277" w:rsidRPr="007A6A4A">
        <w:t>compared to</w:t>
      </w:r>
      <w:r w:rsidR="00E803F6" w:rsidRPr="007A6A4A">
        <w:rPr>
          <w:i/>
        </w:rPr>
        <w:t xml:space="preserve"> C. inconspicua</w:t>
      </w:r>
      <w:r w:rsidR="00E803F6" w:rsidRPr="007A6A4A">
        <w:t xml:space="preserve"> in the moderate pH </w:t>
      </w:r>
      <w:r w:rsidR="00E11E7F" w:rsidRPr="007A6A4A">
        <w:t>treatment</w:t>
      </w:r>
      <w:r w:rsidR="00E803F6" w:rsidRPr="007A6A4A">
        <w:t xml:space="preserve"> and </w:t>
      </w:r>
      <w:r w:rsidR="004073E9" w:rsidRPr="007A6A4A">
        <w:t xml:space="preserve">it was only in </w:t>
      </w:r>
      <w:r w:rsidR="004073E9" w:rsidRPr="007A6A4A">
        <w:rPr>
          <w:i/>
        </w:rPr>
        <w:t xml:space="preserve">L. uva </w:t>
      </w:r>
      <w:r w:rsidR="004073E9" w:rsidRPr="007A6A4A">
        <w:t xml:space="preserve">that the </w:t>
      </w:r>
      <w:r w:rsidR="00E803F6" w:rsidRPr="007A6A4A">
        <w:t xml:space="preserve">secondary layer </w:t>
      </w:r>
      <w:r w:rsidR="004073E9" w:rsidRPr="007A6A4A">
        <w:t>was exposed</w:t>
      </w:r>
      <w:r w:rsidR="00E803F6" w:rsidRPr="007A6A4A">
        <w:rPr>
          <w:i/>
        </w:rPr>
        <w:t xml:space="preserve"> </w:t>
      </w:r>
      <w:r w:rsidR="00E803F6" w:rsidRPr="007A6A4A">
        <w:t>in the low pH treatment.</w:t>
      </w:r>
      <w:r w:rsidR="00E803F6" w:rsidRPr="007A6A4A">
        <w:rPr>
          <w:color w:val="FF0000"/>
        </w:rPr>
        <w:t xml:space="preserve"> </w:t>
      </w:r>
      <w:r w:rsidR="00E803F6" w:rsidRPr="007A6A4A">
        <w:t xml:space="preserve">Antarctic calcified invertebrates </w:t>
      </w:r>
      <w:r>
        <w:t>are</w:t>
      </w:r>
      <w:r w:rsidR="00E803F6" w:rsidRPr="007A6A4A">
        <w:t xml:space="preserve"> probably the most vulnerable organisms to ocean acidification </w:t>
      </w:r>
      <w:r w:rsidR="00206277" w:rsidRPr="007A6A4A">
        <w:t>for a number of reasons:</w:t>
      </w:r>
      <w:r w:rsidR="004073E9" w:rsidRPr="007A6A4A">
        <w:t xml:space="preserve"> they tend to be</w:t>
      </w:r>
      <w:r w:rsidR="00E803F6" w:rsidRPr="007A6A4A">
        <w:t xml:space="preserve"> weakly calcified</w:t>
      </w:r>
      <w:r w:rsidR="00DC1A1C" w:rsidRPr="007A6A4A">
        <w:fldChar w:fldCharType="begin"/>
      </w:r>
      <w:r w:rsidR="0016608C">
        <w:instrText xml:space="preserve"> ADDIN EN.CITE &lt;EndNote&gt;&lt;Cite&gt;&lt;Author&gt;Nicol&lt;/Author&gt;&lt;Year&gt;1967&lt;/Year&gt;&lt;RecNum&gt;679&lt;/RecNum&gt;&lt;DisplayText&gt;&lt;style face="superscript" font="Times New Roman"&gt;16,67&lt;/style&gt;&lt;/DisplayText&gt;&lt;record&gt;&lt;rec-number&gt;679&lt;/rec-number&gt;&lt;foreign-keys&gt;&lt;key app="EN" db-id="aa5wf2v5npws2fea5dz5e0ddsrzfw55rdavr" timestamp="1470087487"&gt;679&lt;/key&gt;&lt;/foreign-keys&gt;&lt;ref-type name="Journal Article"&gt;17&lt;/ref-type&gt;&lt;contributors&gt;&lt;authors&gt;&lt;author&gt;Nicol, D.&lt;/author&gt;&lt;/authors&gt;&lt;/contributors&gt;&lt;titles&gt;&lt;title&gt;Some characteristics of cold-water marine pelecypods&lt;/title&gt;&lt;secondary-title&gt;Journal of Paleontology&lt;/secondary-title&gt;&lt;/titles&gt;&lt;periodical&gt;&lt;full-title&gt;Journal of Paleontology&lt;/full-title&gt;&lt;abbr-1&gt;J. Paleontol.&lt;/abbr-1&gt;&lt;abbr-2&gt;J Paleontol&lt;/abbr-2&gt;&lt;/periodical&gt;&lt;pages&gt;1330-1340&lt;/pages&gt;&lt;volume&gt;41&lt;/volume&gt;&lt;number&gt;6&lt;/number&gt;&lt;dates&gt;&lt;year&gt;1967&lt;/year&gt;&lt;/dates&gt;&lt;urls&gt;&lt;/urls&gt;&lt;/record&gt;&lt;/Cite&gt;&lt;Cite&gt;&lt;Author&gt;Watson&lt;/Author&gt;&lt;Year&gt;2012&lt;/Year&gt;&lt;RecNum&gt;166&lt;/RecNum&gt;&lt;record&gt;&lt;rec-number&gt;166&lt;/rec-number&gt;&lt;foreign-keys&gt;&lt;key app="EN" db-id="aa5wf2v5npws2fea5dz5e0ddsrzfw55rdavr" timestamp="1398709726"&gt;166&lt;/key&gt;&lt;/foreign-keys&gt;&lt;ref-type name="Journal Article"&gt;17&lt;/ref-type&gt;&lt;contributors&gt;&lt;authors&gt;&lt;author&gt;Watson, S.-A.&lt;/author&gt;&lt;author&gt;Peck, L. S.&lt;/author&gt;&lt;author&gt;Tyler, P. A.&lt;/author&gt;&lt;author&gt;Southgate, P. C.&lt;/author&gt;&lt;author&gt;Tan, K. S.&lt;/author&gt;&lt;author&gt;Day, R. W.&lt;/author&gt;&lt;author&gt;Morley, S. A.&lt;/author&gt;&lt;/authors&gt;&lt;/contributors&gt;&lt;titles&gt;&lt;title&gt;Marine invertebrate skeleton size varies with latitude, temperature and carbonate saturation: implications for global change and ocean acidification&lt;/title&gt;&lt;secondary-title&gt;Global Change Biology&lt;/secondary-title&gt;&lt;/titles&gt;&lt;periodical&gt;&lt;full-title&gt;Global Change Biology&lt;/full-title&gt;&lt;abbr-1&gt;Global Change Biol.&lt;/abbr-1&gt;&lt;abbr-2&gt;Global Change Biol&lt;/abbr-2&gt;&lt;/periodical&gt;&lt;pages&gt;3026-3038&lt;/pages&gt;&lt;volume&gt;18&lt;/volume&gt;&lt;number&gt;10&lt;/number&gt;&lt;dates&gt;&lt;year&gt;2012&lt;/year&gt;&lt;/dates&gt;&lt;isbn&gt;13541013&lt;/isbn&gt;&lt;urls&gt;&lt;/urls&gt;&lt;electronic-resource-num&gt;10.1111/j.1365-2486.2012.02755.x&lt;/electronic-resource-num&gt;&lt;/record&gt;&lt;/Cite&gt;&lt;/EndNote&gt;</w:instrText>
      </w:r>
      <w:r w:rsidR="00DC1A1C" w:rsidRPr="007A6A4A">
        <w:fldChar w:fldCharType="separate"/>
      </w:r>
      <w:hyperlink w:anchor="_ENREF_16" w:tooltip="Watson, 2012 #166" w:history="1">
        <w:r w:rsidR="002E4B2A" w:rsidRPr="0016608C">
          <w:rPr>
            <w:rFonts w:ascii="Times New Roman" w:hAnsi="Times New Roman"/>
            <w:noProof/>
            <w:vertAlign w:val="superscript"/>
          </w:rPr>
          <w:t>16</w:t>
        </w:r>
      </w:hyperlink>
      <w:r w:rsidR="0016608C" w:rsidRPr="0016608C">
        <w:rPr>
          <w:rFonts w:ascii="Times New Roman" w:hAnsi="Times New Roman"/>
          <w:noProof/>
          <w:vertAlign w:val="superscript"/>
        </w:rPr>
        <w:t>,</w:t>
      </w:r>
      <w:hyperlink w:anchor="_ENREF_67" w:tooltip="Nicol, 1967 #679" w:history="1">
        <w:r w:rsidR="002E4B2A" w:rsidRPr="0016608C">
          <w:rPr>
            <w:rFonts w:ascii="Times New Roman" w:hAnsi="Times New Roman"/>
            <w:noProof/>
            <w:vertAlign w:val="superscript"/>
          </w:rPr>
          <w:t>67</w:t>
        </w:r>
      </w:hyperlink>
      <w:r w:rsidR="00DC1A1C" w:rsidRPr="007A6A4A">
        <w:fldChar w:fldCharType="end"/>
      </w:r>
      <w:r w:rsidR="00206277" w:rsidRPr="007A6A4A">
        <w:t>;</w:t>
      </w:r>
      <w:r w:rsidR="00E803F6" w:rsidRPr="007A6A4A">
        <w:t xml:space="preserve"> dissolution rates of calcium carbonate </w:t>
      </w:r>
      <w:r w:rsidR="004073E9" w:rsidRPr="007A6A4A">
        <w:t xml:space="preserve">are </w:t>
      </w:r>
      <w:r w:rsidR="00E803F6" w:rsidRPr="007A6A4A">
        <w:t>inversely related to temperature</w:t>
      </w:r>
      <w:hyperlink w:anchor="_ENREF_68" w:tooltip="Revelle, 1957 #211" w:history="1">
        <w:r w:rsidR="002E4B2A" w:rsidRPr="007A6A4A">
          <w:fldChar w:fldCharType="begin"/>
        </w:r>
        <w:r w:rsidR="002E4B2A">
          <w:instrText xml:space="preserve"> ADDIN EN.CITE &lt;EndNote&gt;&lt;Cite&gt;&lt;Author&gt;Revelle&lt;/Author&gt;&lt;Year&gt;1957&lt;/Year&gt;&lt;RecNum&gt;211&lt;/RecNum&gt;&lt;DisplayText&gt;&lt;style face="superscript" font="Times New Roman"&gt;68&lt;/style&gt;&lt;/DisplayText&gt;&lt;record&gt;&lt;rec-number&gt;211&lt;/rec-number&gt;&lt;foreign-keys&gt;&lt;key app="EN" db-id="aa5wf2v5npws2fea5dz5e0ddsrzfw55rdavr" timestamp="1401746614"&gt;211&lt;/key&gt;&lt;/foreign-keys&gt;&lt;ref-type name="Electronic Book"&gt;44&lt;/ref-type&gt;&lt;contributors&gt;&lt;authors&gt;&lt;author&gt;Revelle, R. R.&lt;/author&gt;&lt;author&gt;Fairbridge, R. W.&lt;/author&gt;&lt;/authors&gt;&lt;/contributors&gt;&lt;titles&gt;&lt;title&gt;Carbonates and carbon dioxide&lt;/title&gt;&lt;secondary-title&gt;Geological Society of America Memoirs&lt;/secondary-title&gt;&lt;tertiary-title&gt;Geol. Soc. Am. Mem. &lt;/tertiary-title&gt;&lt;/titles&gt;&lt;pages&gt;239-296&lt;/pages&gt;&lt;volume&gt;67&lt;/volume&gt;&lt;dates&gt;&lt;year&gt;1957&lt;/year&gt;&lt;/dates&gt;&lt;urls&gt;&lt;/urls&gt;&lt;/record&gt;&lt;/Cite&gt;&lt;/EndNote&gt;</w:instrText>
        </w:r>
        <w:r w:rsidR="002E4B2A" w:rsidRPr="007A6A4A">
          <w:fldChar w:fldCharType="separate"/>
        </w:r>
        <w:r w:rsidR="002E4B2A" w:rsidRPr="007108C2">
          <w:rPr>
            <w:rFonts w:ascii="Times New Roman" w:hAnsi="Times New Roman"/>
            <w:noProof/>
            <w:vertAlign w:val="superscript"/>
          </w:rPr>
          <w:t>68</w:t>
        </w:r>
        <w:r w:rsidR="002E4B2A" w:rsidRPr="007A6A4A">
          <w:fldChar w:fldCharType="end"/>
        </w:r>
      </w:hyperlink>
      <w:r w:rsidR="00206277" w:rsidRPr="007A6A4A">
        <w:t>;</w:t>
      </w:r>
      <w:r w:rsidR="0043388D" w:rsidRPr="007A6A4A">
        <w:t xml:space="preserve"> </w:t>
      </w:r>
      <w:r w:rsidR="00E803F6" w:rsidRPr="007A6A4A">
        <w:t xml:space="preserve">and the polar regions </w:t>
      </w:r>
      <w:r w:rsidR="004073E9" w:rsidRPr="007A6A4A">
        <w:t xml:space="preserve">are </w:t>
      </w:r>
      <w:r w:rsidR="00E803F6" w:rsidRPr="007A6A4A">
        <w:t>predicted to become the first to be undersaturated in aragonite by 2050</w:t>
      </w:r>
      <w:r w:rsidR="003561E2" w:rsidRPr="007A6A4A">
        <w:t xml:space="preserve"> and calcite by 2100</w:t>
      </w:r>
      <w:r w:rsidR="00424E63" w:rsidRPr="007A6A4A">
        <w:fldChar w:fldCharType="begin">
          <w:fldData xml:space="preserve">PEVuZE5vdGU+PENpdGU+PEF1dGhvcj5DYWxkZWlyYTwvQXV0aG9yPjxZZWFyPjIwMDU8L1llYXI+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</w:fldData>
        </w:fldChar>
      </w:r>
      <w:r w:rsidR="0016608C">
        <w:instrText xml:space="preserve"> ADDIN EN.CITE </w:instrText>
      </w:r>
      <w:r w:rsidR="0016608C">
        <w:fldChar w:fldCharType="begin">
          <w:fldData xml:space="preserve">PEVuZE5vdGU+PENpdGU+PEF1dGhvcj5DYWxkZWlyYTwvQXV0aG9yPjxZZWFyPjIwMDU8L1llYXI+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</w:fldData>
        </w:fldChar>
      </w:r>
      <w:r w:rsidR="0016608C">
        <w:instrText xml:space="preserve"> ADDIN EN.CITE.DATA </w:instrText>
      </w:r>
      <w:r w:rsidR="0016608C">
        <w:fldChar w:fldCharType="end"/>
      </w:r>
      <w:r w:rsidR="00424E63" w:rsidRPr="007A6A4A">
        <w:fldChar w:fldCharType="separate"/>
      </w:r>
      <w:hyperlink w:anchor="_ENREF_37" w:tooltip="McNeil, 2008 #83" w:history="1">
        <w:r w:rsidR="002E4B2A" w:rsidRPr="0016608C">
          <w:rPr>
            <w:rFonts w:ascii="Times New Roman" w:hAnsi="Times New Roman"/>
            <w:noProof/>
            <w:vertAlign w:val="superscript"/>
          </w:rPr>
          <w:t>37</w:t>
        </w:r>
      </w:hyperlink>
      <w:r w:rsidR="0016608C" w:rsidRPr="0016608C">
        <w:rPr>
          <w:rFonts w:ascii="Times New Roman" w:hAnsi="Times New Roman"/>
          <w:noProof/>
          <w:vertAlign w:val="superscript"/>
        </w:rPr>
        <w:t>,</w:t>
      </w:r>
      <w:hyperlink w:anchor="_ENREF_69" w:tooltip="Caldeira, 2005 #79" w:history="1">
        <w:r w:rsidR="002E4B2A" w:rsidRPr="0016608C">
          <w:rPr>
            <w:rFonts w:ascii="Times New Roman" w:hAnsi="Times New Roman"/>
            <w:noProof/>
            <w:vertAlign w:val="superscript"/>
          </w:rPr>
          <w:t>69-72</w:t>
        </w:r>
      </w:hyperlink>
      <w:r w:rsidR="00424E63" w:rsidRPr="007A6A4A">
        <w:fldChar w:fldCharType="end"/>
      </w:r>
      <w:r w:rsidR="00424E63" w:rsidRPr="007A6A4A">
        <w:t>.</w:t>
      </w:r>
      <w:r w:rsidR="007411BA" w:rsidRPr="007A6A4A">
        <w:t xml:space="preserve"> </w:t>
      </w:r>
      <w:r w:rsidR="004073E9" w:rsidRPr="007A6A4A">
        <w:t xml:space="preserve">Differences in dissolution between the two investigated species may have also been influenced by the state of the shells. </w:t>
      </w:r>
      <w:r w:rsidR="00DC0AF6" w:rsidRPr="007A6A4A">
        <w:t xml:space="preserve">Wear was more prominent in the </w:t>
      </w:r>
      <w:r w:rsidR="00267AD7" w:rsidRPr="007A6A4A">
        <w:t>thickening shell</w:t>
      </w:r>
      <w:r w:rsidR="00D6105B" w:rsidRPr="007A6A4A">
        <w:t xml:space="preserve"> </w:t>
      </w:r>
      <w:r w:rsidR="00320AC5" w:rsidRPr="007A6A4A">
        <w:t>of</w:t>
      </w:r>
      <w:r w:rsidR="00DC0AF6" w:rsidRPr="007A6A4A">
        <w:t xml:space="preserve"> </w:t>
      </w:r>
      <w:r w:rsidR="00DC0AF6" w:rsidRPr="007A6A4A">
        <w:rPr>
          <w:i/>
        </w:rPr>
        <w:t xml:space="preserve">L. uva </w:t>
      </w:r>
      <w:r w:rsidR="00DC0AF6" w:rsidRPr="007A6A4A">
        <w:t xml:space="preserve">than in </w:t>
      </w:r>
      <w:r w:rsidR="00DC0AF6" w:rsidRPr="007A6A4A">
        <w:rPr>
          <w:i/>
        </w:rPr>
        <w:t>C. inconspicua</w:t>
      </w:r>
      <w:r w:rsidR="004073E9" w:rsidRPr="007A6A4A">
        <w:rPr>
          <w:i/>
        </w:rPr>
        <w:t xml:space="preserve">, </w:t>
      </w:r>
      <w:r w:rsidR="004073E9" w:rsidRPr="007A6A4A">
        <w:t>which</w:t>
      </w:r>
      <w:r w:rsidR="007D3AC6" w:rsidRPr="007A6A4A">
        <w:t xml:space="preserve"> was </w:t>
      </w:r>
      <w:r w:rsidR="00DC0AF6" w:rsidRPr="007A6A4A">
        <w:t xml:space="preserve">most likely due to </w:t>
      </w:r>
      <w:r w:rsidR="007D3AC6" w:rsidRPr="007A6A4A">
        <w:t xml:space="preserve">the </w:t>
      </w:r>
      <w:r w:rsidR="00DC0AF6" w:rsidRPr="007A6A4A">
        <w:t xml:space="preserve">longer lifespan of the polar brachiopod </w:t>
      </w:r>
      <w:r w:rsidR="005537C4">
        <w:t>(up to 55-60 years)</w:t>
      </w:r>
      <w:hyperlink w:anchor="_ENREF_73" w:tooltip="Peck, 1996 #4" w:history="1">
        <w:r w:rsidR="002E4B2A" w:rsidRPr="007A6A4A">
          <w:fldChar w:fldCharType="begin"/>
        </w:r>
        <w:r w:rsidR="002E4B2A">
          <w:instrText xml:space="preserve"> ADDIN EN.CITE &lt;EndNote&gt;&lt;Cite&gt;&lt;Author&gt;Peck&lt;/Author&gt;&lt;Year&gt;1996&lt;/Year&gt;&lt;RecNum&gt;4&lt;/RecNum&gt;&lt;DisplayText&gt;&lt;style face="superscript" font="Times New Roman"&gt;73&lt;/style&gt;&lt;/DisplayText&gt;&lt;record&gt;&lt;rec-number&gt;4&lt;/rec-number&gt;&lt;foreign-keys&gt;&lt;key app="EN" db-id="aa5wf2v5npws2fea5dz5e0ddsrzfw55rdavr" timestamp="1398438180"&gt;4&lt;/key&gt;&lt;/foreign-keys&gt;&lt;ref-type name="Journal Article"&gt;17&lt;/ref-type&gt;&lt;contributors&gt;&lt;authors&gt;&lt;author&gt;Peck, L. S.&lt;/author&gt;&lt;author&gt;Brey, T.&lt;/author&gt;&lt;/authors&gt;&lt;/contributors&gt;&lt;titles&gt;&lt;title&gt;Bomb signals in old Antarctic brachiopods&lt;/title&gt;&lt;secondary-title&gt;Nature&lt;/secondary-title&gt;&lt;/titles&gt;&lt;periodical&gt;&lt;full-title&gt;Nature&lt;/full-title&gt;&lt;abbr-1&gt;Nature&lt;/abbr-1&gt;&lt;abbr-2&gt;Nature&lt;/abbr-2&gt;&lt;/periodical&gt;&lt;pages&gt;207-208&lt;/pages&gt;&lt;volume&gt;380&lt;/volume&gt;&lt;edition&gt;21/03/1996&lt;/edition&gt;&lt;dates&gt;&lt;year&gt;1996&lt;/year&gt;&lt;/dates&gt;&lt;urls&gt;&lt;/urls&gt;&lt;/record&gt;&lt;/Cite&gt;&lt;/EndNote&gt;</w:instrText>
        </w:r>
        <w:r w:rsidR="002E4B2A" w:rsidRPr="007A6A4A">
          <w:fldChar w:fldCharType="separate"/>
        </w:r>
        <w:r w:rsidR="002E4B2A" w:rsidRPr="007108C2">
          <w:rPr>
            <w:rFonts w:ascii="Times New Roman" w:hAnsi="Times New Roman"/>
            <w:noProof/>
            <w:vertAlign w:val="superscript"/>
          </w:rPr>
          <w:t>73</w:t>
        </w:r>
        <w:r w:rsidR="002E4B2A" w:rsidRPr="007A6A4A">
          <w:fldChar w:fldCharType="end"/>
        </w:r>
      </w:hyperlink>
      <w:r w:rsidR="00D05A0F" w:rsidRPr="007A6A4A">
        <w:t xml:space="preserve"> </w:t>
      </w:r>
      <w:r w:rsidR="00DC0AF6" w:rsidRPr="007A6A4A">
        <w:t xml:space="preserve">compared to </w:t>
      </w:r>
      <w:r w:rsidR="00BA6FCE" w:rsidRPr="007A6A4A">
        <w:t>the temperate brachiopod</w:t>
      </w:r>
      <w:r w:rsidR="00320AC5" w:rsidRPr="007A6A4A">
        <w:t xml:space="preserve"> </w:t>
      </w:r>
      <w:r w:rsidR="005537C4">
        <w:t>(</w:t>
      </w:r>
      <w:r w:rsidR="005537C4" w:rsidRPr="005537C4">
        <w:t xml:space="preserve">up </w:t>
      </w:r>
      <w:r w:rsidR="005537C4">
        <w:t>to 14 years)</w:t>
      </w:r>
      <w:hyperlink w:anchor="_ENREF_74" w:tooltip="Doherty, 1979 #25" w:history="1">
        <w:r w:rsidR="002E4B2A" w:rsidRPr="007A6A4A">
          <w:fldChar w:fldCharType="begin"/>
        </w:r>
        <w:r w:rsidR="002E4B2A">
          <w:instrText xml:space="preserve"> ADDIN EN.CITE &lt;EndNote&gt;&lt;Cite&gt;&lt;Author&gt;Doherty&lt;/Author&gt;&lt;Year&gt;1979&lt;/Year&gt;&lt;RecNum&gt;25&lt;/RecNum&gt;&lt;DisplayText&gt;&lt;style face="superscript" font="Times New Roman"&gt;74&lt;/style&gt;&lt;/DisplayText&gt;&lt;record&gt;&lt;rec-number&gt;25&lt;/rec-number&gt;&lt;foreign-keys&gt;&lt;key app="EN" db-id="aa5wf2v5npws2fea5dz5e0ddsrzfw55rdavr" timestamp="1398702062"&gt;25&lt;/key&gt;&lt;/foreign-keys&gt;&lt;ref-type name="Journal Article"&gt;17&lt;/ref-type&gt;&lt;contributors&gt;&lt;authors&gt;&lt;author&gt;Doherty, P. J.&lt;/author&gt;&lt;/authors&gt;&lt;/contributors&gt;&lt;titles&gt;&lt;title&gt;&lt;style face="normal" font="default" size="100%"&gt;A demographic study of a subtidal population of the New Zealand articulate brachiopod &lt;/style&gt;&lt;style face="italic" font="default" size="100%"&gt;Terebratella inconspicua&lt;/style&gt;&lt;/title&gt;&lt;secondary-title&gt;Marine Biology&lt;/secondary-title&gt;&lt;/titles&gt;&lt;periodical&gt;&lt;full-title&gt;Marine Biology&lt;/full-title&gt;&lt;abbr-1&gt;Mar. Biol.&lt;/abbr-1&gt;&lt;abbr-2&gt;Mar Biol&lt;/abbr-2&gt;&lt;/periodical&gt;&lt;pages&gt;331-342&lt;/pages&gt;&lt;volume&gt;52&lt;/volume&gt;&lt;dates&gt;&lt;year&gt;1979&lt;/year&gt;&lt;/dates&gt;&lt;urls&gt;&lt;/urls&gt;&lt;electronic-resource-num&gt;doi:10.1007/BF00389074&lt;/electronic-resource-num&gt;&lt;/record&gt;&lt;/Cite&gt;&lt;/EndNote&gt;</w:instrText>
        </w:r>
        <w:r w:rsidR="002E4B2A" w:rsidRPr="007A6A4A">
          <w:fldChar w:fldCharType="separate"/>
        </w:r>
        <w:r w:rsidR="002E4B2A" w:rsidRPr="007108C2">
          <w:rPr>
            <w:rFonts w:ascii="Times New Roman" w:hAnsi="Times New Roman"/>
            <w:noProof/>
            <w:vertAlign w:val="superscript"/>
          </w:rPr>
          <w:t>74</w:t>
        </w:r>
        <w:r w:rsidR="002E4B2A" w:rsidRPr="007A6A4A">
          <w:fldChar w:fldCharType="end"/>
        </w:r>
      </w:hyperlink>
      <w:r w:rsidR="00206277" w:rsidRPr="007A6A4A">
        <w:t>. Thus</w:t>
      </w:r>
      <w:r w:rsidR="00DC0AF6" w:rsidRPr="007A6A4A">
        <w:t xml:space="preserve"> </w:t>
      </w:r>
      <w:r w:rsidR="004073E9" w:rsidRPr="007A6A4A">
        <w:t>the shells of</w:t>
      </w:r>
      <w:r w:rsidR="007D3AC6" w:rsidRPr="007A6A4A">
        <w:t xml:space="preserve"> </w:t>
      </w:r>
      <w:r w:rsidR="007D3AC6" w:rsidRPr="007A6A4A">
        <w:rPr>
          <w:i/>
        </w:rPr>
        <w:t>L. uva</w:t>
      </w:r>
      <w:r w:rsidR="007D3AC6" w:rsidRPr="007A6A4A">
        <w:t xml:space="preserve"> </w:t>
      </w:r>
      <w:r w:rsidR="004073E9" w:rsidRPr="007A6A4A">
        <w:t xml:space="preserve">had been exposed </w:t>
      </w:r>
      <w:r w:rsidR="007D3AC6" w:rsidRPr="007A6A4A">
        <w:t>to wear for a longer time</w:t>
      </w:r>
      <w:r w:rsidR="00DC0AF6" w:rsidRPr="007A6A4A">
        <w:t xml:space="preserve"> </w:t>
      </w:r>
      <w:r w:rsidR="000E2C9D" w:rsidRPr="007A6A4A">
        <w:t>in their natural environment</w:t>
      </w:r>
      <w:r w:rsidR="007D3AC6" w:rsidRPr="007A6A4A">
        <w:t xml:space="preserve"> </w:t>
      </w:r>
      <w:r w:rsidR="000E2C9D" w:rsidRPr="007A6A4A">
        <w:t>before the experiment</w:t>
      </w:r>
      <w:r w:rsidR="00DC0AF6" w:rsidRPr="007A6A4A">
        <w:t xml:space="preserve"> began.</w:t>
      </w:r>
      <w:r w:rsidR="007D3AC6" w:rsidRPr="007A6A4A">
        <w:t xml:space="preserve"> </w:t>
      </w:r>
      <w:r w:rsidR="00DF7DD5" w:rsidRPr="007A6A4A">
        <w:t>Such wear will have damaged or removed periostracum</w:t>
      </w:r>
      <w:r w:rsidR="005537C4">
        <w:t>,</w:t>
      </w:r>
      <w:r w:rsidR="00DF7DD5" w:rsidRPr="007A6A4A">
        <w:t xml:space="preserve"> which </w:t>
      </w:r>
      <w:r w:rsidR="00E803F6" w:rsidRPr="007A6A4A">
        <w:t xml:space="preserve">is key in </w:t>
      </w:r>
      <w:r w:rsidR="00206277" w:rsidRPr="007A6A4A">
        <w:t>protecting the animal from</w:t>
      </w:r>
      <w:r w:rsidR="00E803F6" w:rsidRPr="007A6A4A">
        <w:t xml:space="preserve"> shell dissolution</w:t>
      </w:r>
      <w:r w:rsidR="00836A9C" w:rsidRPr="007A6A4A">
        <w:fldChar w:fldCharType="begin">
          <w:fldData xml:space="preserve">PEVuZE5vdGU+PENpdGU+PEF1dGhvcj5SaWVzPC9BdXRob3I+PFllYXI+MjAwOTwvWWVhcj48UmVj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wMy0yMTE8L3BhZ2VzPjx2b2x1bWU+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</w:fldData>
        </w:fldChar>
      </w:r>
      <w:r w:rsidR="0016608C">
        <w:instrText xml:space="preserve"> ADDIN EN.CITE </w:instrText>
      </w:r>
      <w:r w:rsidR="0016608C">
        <w:fldChar w:fldCharType="begin">
          <w:fldData xml:space="preserve">PEVuZE5vdGU+PENpdGU+PEF1dGhvcj5SaWVzPC9BdXRob3I+PFllYXI+MjAwOTwvWWVhcj48UmVj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wMy0yMTE8L3BhZ2VzPjx2b2x1bWU+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</w:fldData>
        </w:fldChar>
      </w:r>
      <w:r w:rsidR="0016608C">
        <w:instrText xml:space="preserve"> ADDIN EN.CITE.DATA </w:instrText>
      </w:r>
      <w:r w:rsidR="0016608C">
        <w:fldChar w:fldCharType="end"/>
      </w:r>
      <w:r w:rsidR="00836A9C" w:rsidRPr="007A6A4A">
        <w:fldChar w:fldCharType="separate"/>
      </w:r>
      <w:hyperlink w:anchor="_ENREF_29" w:tooltip="Peck, 2018 #900" w:history="1">
        <w:r w:rsidR="002E4B2A" w:rsidRPr="0016608C">
          <w:rPr>
            <w:rFonts w:ascii="Times New Roman" w:hAnsi="Times New Roman"/>
            <w:noProof/>
            <w:vertAlign w:val="superscript"/>
          </w:rPr>
          <w:t>29</w:t>
        </w:r>
      </w:hyperlink>
      <w:r w:rsidR="0016608C" w:rsidRPr="0016608C">
        <w:rPr>
          <w:rFonts w:ascii="Times New Roman" w:hAnsi="Times New Roman"/>
          <w:noProof/>
          <w:vertAlign w:val="superscript"/>
        </w:rPr>
        <w:t>,</w:t>
      </w:r>
      <w:hyperlink w:anchor="_ENREF_75" w:tooltip="Ries, 2009 #159" w:history="1">
        <w:r w:rsidR="002E4B2A" w:rsidRPr="0016608C">
          <w:rPr>
            <w:rFonts w:ascii="Times New Roman" w:hAnsi="Times New Roman"/>
            <w:noProof/>
            <w:vertAlign w:val="superscript"/>
          </w:rPr>
          <w:t>75-80</w:t>
        </w:r>
      </w:hyperlink>
      <w:r w:rsidR="00836A9C" w:rsidRPr="007A6A4A">
        <w:fldChar w:fldCharType="end"/>
      </w:r>
      <w:r w:rsidR="002B73E3" w:rsidRPr="007A6A4A">
        <w:t xml:space="preserve">. </w:t>
      </w:r>
      <w:r w:rsidR="00DF7DD5" w:rsidRPr="007A6A4A">
        <w:t>Since p</w:t>
      </w:r>
      <w:r w:rsidR="00E803F6" w:rsidRPr="007A6A4A">
        <w:t xml:space="preserve">eriostracum is only formed at the growing edge </w:t>
      </w:r>
      <w:r w:rsidR="00DF7DD5" w:rsidRPr="007A6A4A">
        <w:t>of the mantle</w:t>
      </w:r>
      <w:r>
        <w:t>,</w:t>
      </w:r>
      <w:r w:rsidR="00DF7DD5" w:rsidRPr="007A6A4A">
        <w:t xml:space="preserve"> it </w:t>
      </w:r>
      <w:r w:rsidR="00E803F6" w:rsidRPr="007A6A4A">
        <w:t>cannot be r</w:t>
      </w:r>
      <w:r w:rsidR="00200BDC" w:rsidRPr="007A6A4A">
        <w:t>epaired if damaged</w:t>
      </w:r>
      <w:r w:rsidR="00DF7DD5" w:rsidRPr="007A6A4A">
        <w:t xml:space="preserve"> or lost from the surface of the shell</w:t>
      </w:r>
      <w:r w:rsidR="00200BDC" w:rsidRPr="007A6A4A">
        <w:t>. T</w:t>
      </w:r>
      <w:r w:rsidR="00E803F6" w:rsidRPr="007A6A4A">
        <w:t>hinning or loss of this organic layer through physical or biotic abrasion and epibiont erosion</w:t>
      </w:r>
      <w:r w:rsidR="00200BDC" w:rsidRPr="007A6A4A">
        <w:t>, therefore,</w:t>
      </w:r>
      <w:r w:rsidR="00E803F6" w:rsidRPr="007A6A4A">
        <w:t xml:space="preserve"> restricts protection from corrosive acidified waters. </w:t>
      </w:r>
      <w:r w:rsidR="00DF7DD5" w:rsidRPr="007A6A4A">
        <w:t>The periostracum in brachiopods is &lt; 1 µm thick</w:t>
      </w:r>
      <w:hyperlink w:anchor="_ENREF_81" w:tooltip="Williams, 1979 #466" w:history="1">
        <w:r w:rsidR="002E4B2A" w:rsidRPr="007A6A4A">
          <w:fldChar w:fldCharType="begin"/>
        </w:r>
        <w:r w:rsidR="002E4B2A">
          <w:instrText xml:space="preserve"> ADDIN EN.CITE &lt;EndNote&gt;&lt;Cite&gt;&lt;Author&gt;Williams&lt;/Author&gt;&lt;Year&gt;1979&lt;/Year&gt;&lt;RecNum&gt;466&lt;/RecNum&gt;&lt;DisplayText&gt;&lt;style face="superscript" font="Times New Roman"&gt;81&lt;/style&gt;&lt;/DisplayText&gt;&lt;record&gt;&lt;rec-number&gt;466&lt;/rec-number&gt;&lt;foreign-keys&gt;&lt;key app="EN" db-id="aa5wf2v5npws2fea5dz5e0ddsrzfw55rdavr" timestamp="1436900693"&gt;466&lt;/key&gt;&lt;/foreign-keys&gt;&lt;ref-type name="Journal Article"&gt;17&lt;/ref-type&gt;&lt;contributors&gt;&lt;authors&gt;&lt;author&gt;Williams, A.&lt;/author&gt;&lt;author&gt;MacKay, S.&lt;/author&gt;&lt;/authors&gt;&lt;/contributors&gt;&lt;titles&gt;&lt;title&gt;Differentiation of the brachiopod periostracum&lt;/title&gt;&lt;secondary-title&gt;Palaeontology&lt;/secondary-title&gt;&lt;/titles&gt;&lt;periodical&gt;&lt;full-title&gt;Palaeontology&lt;/full-title&gt;&lt;abbr-1&gt;Palaeontology&lt;/abbr-1&gt;&lt;abbr-2&gt;Palaeontology&lt;/abbr-2&gt;&lt;/periodical&gt;&lt;pages&gt;721-736&lt;/pages&gt;&lt;volume&gt;22&lt;/volume&gt;&lt;number&gt;3&lt;/number&gt;&lt;dates&gt;&lt;year&gt;1979&lt;/year&gt;&lt;/dates&gt;&lt;urls&gt;&lt;/urls&gt;&lt;/record&gt;&lt;/Cite&gt;&lt;/EndNote&gt;</w:instrText>
        </w:r>
        <w:r w:rsidR="002E4B2A" w:rsidRPr="007A6A4A">
          <w:fldChar w:fldCharType="separate"/>
        </w:r>
        <w:r w:rsidR="002E4B2A" w:rsidRPr="007108C2">
          <w:rPr>
            <w:rFonts w:ascii="Times New Roman" w:hAnsi="Times New Roman"/>
            <w:noProof/>
            <w:vertAlign w:val="superscript"/>
          </w:rPr>
          <w:t>81</w:t>
        </w:r>
        <w:r w:rsidR="002E4B2A" w:rsidRPr="007A6A4A">
          <w:fldChar w:fldCharType="end"/>
        </w:r>
      </w:hyperlink>
      <w:r w:rsidR="00661D75" w:rsidRPr="007A6A4A">
        <w:t xml:space="preserve"> and so </w:t>
      </w:r>
      <w:r w:rsidR="00206277" w:rsidRPr="007A6A4A">
        <w:t xml:space="preserve">is </w:t>
      </w:r>
      <w:r w:rsidR="00661D75" w:rsidRPr="007A6A4A">
        <w:t>very vulnerable to loss.</w:t>
      </w:r>
    </w:p>
    <w:p w14:paraId="48262C8A" w14:textId="77777777" w:rsidR="004B2CB1" w:rsidRPr="007A6A4A" w:rsidRDefault="00B612D6" w:rsidP="00287395">
      <w:pPr>
        <w:pStyle w:val="TAMainText"/>
      </w:pPr>
      <w:r w:rsidRPr="007A6A4A">
        <w:t xml:space="preserve">Newly formed </w:t>
      </w:r>
      <w:r w:rsidR="00622EDA" w:rsidRPr="007A6A4A">
        <w:t>growing shell</w:t>
      </w:r>
      <w:r w:rsidR="00D6105B" w:rsidRPr="007A6A4A">
        <w:t xml:space="preserve"> </w:t>
      </w:r>
      <w:r w:rsidRPr="007A6A4A">
        <w:t>was mainly characterised by intact shell in both species. P</w:t>
      </w:r>
      <w:r w:rsidR="00857A9C" w:rsidRPr="007A6A4A">
        <w:t>artial shell</w:t>
      </w:r>
      <w:r w:rsidR="00E803F6" w:rsidRPr="007A6A4A">
        <w:t xml:space="preserve"> dissolution </w:t>
      </w:r>
      <w:r w:rsidR="00857A9C" w:rsidRPr="007A6A4A">
        <w:t>did occur</w:t>
      </w:r>
      <w:r w:rsidRPr="007A6A4A">
        <w:t>, however,</w:t>
      </w:r>
      <w:r w:rsidR="00E803F6" w:rsidRPr="007A6A4A">
        <w:t xml:space="preserve"> </w:t>
      </w:r>
      <w:r w:rsidRPr="007A6A4A">
        <w:t>in the most acidified treatment</w:t>
      </w:r>
      <w:r w:rsidR="00857A9C" w:rsidRPr="007A6A4A">
        <w:t xml:space="preserve"> in both species</w:t>
      </w:r>
      <w:r w:rsidRPr="007A6A4A">
        <w:t xml:space="preserve"> albeit at a much lower level than in the </w:t>
      </w:r>
      <w:r w:rsidR="00D6105B" w:rsidRPr="007A6A4A">
        <w:t>thickening shell</w:t>
      </w:r>
      <w:r w:rsidR="00E803F6" w:rsidRPr="007A6A4A">
        <w:t xml:space="preserve">. </w:t>
      </w:r>
      <w:r w:rsidR="00692A76">
        <w:t>D</w:t>
      </w:r>
      <w:r w:rsidR="00661D75" w:rsidRPr="007A6A4A">
        <w:t xml:space="preserve">amage to the ultrathin </w:t>
      </w:r>
      <w:r w:rsidR="00E803F6" w:rsidRPr="007A6A4A">
        <w:t xml:space="preserve">periostracum from abrasion of other brachiopods in their conspecific cluster, natural decay of this outer layer or potentially the lowered pH conditions could have </w:t>
      </w:r>
      <w:r w:rsidR="00206277" w:rsidRPr="007A6A4A">
        <w:t xml:space="preserve">either softened the periostracum itself or </w:t>
      </w:r>
      <w:r w:rsidR="00E803F6" w:rsidRPr="007A6A4A">
        <w:t>disrupted the protective function of the periostracum.</w:t>
      </w:r>
      <w:r w:rsidR="005537C4">
        <w:t xml:space="preserve"> T</w:t>
      </w:r>
      <w:r w:rsidR="005537C4" w:rsidRPr="007A6A4A">
        <w:t xml:space="preserve">his latter possibility </w:t>
      </w:r>
      <w:r w:rsidR="0029605F">
        <w:t>w</w:t>
      </w:r>
      <w:r w:rsidR="005537C4">
        <w:t xml:space="preserve">as suggested </w:t>
      </w:r>
      <w:r w:rsidR="0029605F">
        <w:t>for e</w:t>
      </w:r>
      <w:r w:rsidR="005537C4" w:rsidRPr="007A6A4A">
        <w:t xml:space="preserve">xternal dissolution </w:t>
      </w:r>
      <w:r w:rsidR="0029605F">
        <w:t>reported</w:t>
      </w:r>
      <w:r w:rsidR="0029605F" w:rsidRPr="007A6A4A">
        <w:t xml:space="preserve"> </w:t>
      </w:r>
      <w:r w:rsidR="005537C4" w:rsidRPr="007A6A4A">
        <w:t>in newly formed</w:t>
      </w:r>
      <w:r w:rsidR="0029605F">
        <w:t xml:space="preserve"> shell in </w:t>
      </w:r>
      <w:r w:rsidR="005537C4" w:rsidRPr="007A6A4A">
        <w:rPr>
          <w:i/>
        </w:rPr>
        <w:t xml:space="preserve">M. edulis </w:t>
      </w:r>
      <w:r w:rsidR="005537C4" w:rsidRPr="007A6A4A">
        <w:t>after 2 months exposure to 1400 µatm and 4000 µatm</w:t>
      </w:r>
      <w:hyperlink w:anchor="_ENREF_77" w:tooltip="Thomsen, 2010 #176" w:history="1">
        <w:r w:rsidR="002E4B2A" w:rsidRPr="007A6A4A">
          <w:fldChar w:fldCharType="begin"/>
        </w:r>
        <w:r w:rsidR="002E4B2A">
          <w:instrText xml:space="preserve"> ADDIN EN.CITE &lt;EndNote&gt;&lt;Cite&gt;&lt;Author&gt;Thomsen&lt;/Author&gt;&lt;Year&gt;2010&lt;/Year&gt;&lt;RecNum&gt;176&lt;/RecNum&gt;&lt;DisplayText&gt;&lt;style face="superscript" font="Times New Roman"&gt;77&lt;/style&gt;&lt;/DisplayText&gt;&lt;record&gt;&lt;rec-number&gt;176&lt;/rec-number&gt;&lt;foreign-keys&gt;&lt;key app="EN" db-id="aa5wf2v5npws2fea5dz5e0ddsrzfw55rdavr" timestamp="1399828287"&gt;176&lt;/key&gt;&lt;/foreign-keys&gt;&lt;ref-type name="Journal Article"&gt;17&lt;/ref-type&gt;&lt;contributors&gt;&lt;authors&gt;&lt;author&gt;Thomsen, J.&lt;/author&gt;&lt;author&gt;Gutowska, M. A.&lt;/author&gt;&lt;author&gt;Saphörster, J.&lt;/author&gt;&lt;author&gt;Heinemann, A.&lt;/author&gt;&lt;author&gt;Trübenbach, K.&lt;/author&gt;&lt;author&gt;Fietzke, J.&lt;/author&gt;&lt;author&gt;Hiebenthal, C.&lt;/author&gt;&lt;author&gt;Eisenhauer, A.&lt;/author&gt;&lt;author&gt;Körtzinger, A.&lt;/author&gt;&lt;author&gt;Wahl, M.&lt;/author&gt;&lt;author&gt;Melzner, F.&lt;/author&gt;&lt;/authors&gt;&lt;/contributors&gt;&lt;titles&gt;&lt;title&gt;&lt;style face="normal" font="default" size="100%"&gt;Calcifying invertebrates succeed in a naturally CO&lt;/style&gt;&lt;style face="subscript" font="default" size="100%"&gt;2&lt;/style&gt;&lt;style face="normal" font="default" size="100%"&gt;-rich coastal habitat but are threatened by high levels of future acidification&lt;/style&gt;&lt;/title&gt;&lt;secondary-title&gt;Biogeosciences&lt;/secondary-title&gt;&lt;/titles&gt;&lt;periodical&gt;&lt;full-title&gt;Biogeosciences&lt;/full-title&gt;&lt;abbr-1&gt;Biogeosciences&lt;/abbr-1&gt;&lt;abbr-2&gt;Biogeosciences&lt;/abbr-2&gt;&lt;/periodical&gt;&lt;pages&gt;3879-3891&lt;/pages&gt;&lt;volume&gt;7&lt;/volume&gt;&lt;number&gt;11&lt;/number&gt;&lt;dates&gt;&lt;year&gt;2010&lt;/year&gt;&lt;/dates&gt;&lt;publisher&gt;Copernicus Publications&lt;/publisher&gt;&lt;isbn&gt;1726-4189&lt;/isbn&gt;&lt;urls&gt;&lt;related-urls&gt;&lt;url&gt;http://www.biogeosciences.net/7/3879/2010/&lt;/url&gt;&lt;/related-urls&gt;&lt;pdf-urls&gt;&lt;url&gt;http://www.biogeosciences.net/7/3879/2010/bg-7-3879-2010.pdf&lt;/url&gt;&lt;/pdf-urls&gt;&lt;/urls&gt;&lt;electronic-resource-num&gt;10.5194/bg-7-3879-2010&lt;/electronic-resource-num&gt;&lt;/record&gt;&lt;/Cite&gt;&lt;/EndNote&gt;</w:instrText>
        </w:r>
        <w:r w:rsidR="002E4B2A" w:rsidRPr="007A6A4A">
          <w:fldChar w:fldCharType="separate"/>
        </w:r>
        <w:r w:rsidR="002E4B2A" w:rsidRPr="007108C2">
          <w:rPr>
            <w:rFonts w:ascii="Times New Roman" w:hAnsi="Times New Roman"/>
            <w:noProof/>
            <w:vertAlign w:val="superscript"/>
          </w:rPr>
          <w:t>77</w:t>
        </w:r>
        <w:r w:rsidR="002E4B2A" w:rsidRPr="007A6A4A">
          <w:fldChar w:fldCharType="end"/>
        </w:r>
      </w:hyperlink>
      <w:r w:rsidR="00E803F6" w:rsidRPr="007A6A4A">
        <w:t xml:space="preserve">. </w:t>
      </w:r>
      <w:r w:rsidR="0029605F">
        <w:t>D</w:t>
      </w:r>
      <w:r w:rsidR="00DC4AD3" w:rsidRPr="007A6A4A">
        <w:t xml:space="preserve">isintegration of organic matrix </w:t>
      </w:r>
      <w:r w:rsidR="00206277" w:rsidRPr="007A6A4A">
        <w:t xml:space="preserve">in the shell </w:t>
      </w:r>
      <w:r w:rsidR="00DC4AD3" w:rsidRPr="007A6A4A">
        <w:t>rather than corrosion of crystals</w:t>
      </w:r>
      <w:r w:rsidR="00902A78" w:rsidRPr="007A6A4A">
        <w:t xml:space="preserve"> </w:t>
      </w:r>
      <w:r w:rsidR="0029605F">
        <w:t xml:space="preserve">could have caused this shell degradation, </w:t>
      </w:r>
      <w:r w:rsidR="00902A78" w:rsidRPr="007A6A4A">
        <w:t>as seen in spirorbirds after 100-day exposure to</w:t>
      </w:r>
      <w:r w:rsidR="00BE32FA" w:rsidRPr="007A6A4A">
        <w:t xml:space="preserve"> pH 7.7 conditions</w:t>
      </w:r>
      <w:hyperlink w:anchor="_ENREF_82" w:tooltip="Peck, 2015 #670" w:history="1">
        <w:r w:rsidR="002E4B2A" w:rsidRPr="007A6A4A">
          <w:fldChar w:fldCharType="begin"/>
        </w:r>
        <w:r w:rsidR="002E4B2A">
          <w:instrText xml:space="preserve"> ADDIN EN.CITE &lt;EndNote&gt;&lt;Cite&gt;&lt;Author&gt;Peck&lt;/Author&gt;&lt;Year&gt;2015&lt;/Year&gt;&lt;RecNum&gt;670&lt;/RecNum&gt;&lt;DisplayText&gt;&lt;style face="superscript" font="Times New Roman"&gt;82&lt;/style&gt;&lt;/DisplayText&gt;&lt;record&gt;&lt;rec-number&gt;670&lt;/rec-number&gt;&lt;foreign-keys&gt;&lt;key app="EN" db-id="aa5wf2v5npws2fea5dz5e0ddsrzfw55rdavr" timestamp="1469976508"&gt;670&lt;/key&gt;&lt;/foreign-keys&gt;&lt;ref-type name="Journal Article"&gt;17&lt;/ref-type&gt;&lt;contributors&gt;&lt;authors&gt;&lt;author&gt;Peck, L. S.&lt;/author&gt;&lt;author&gt;Clark, M. S.&lt;/author&gt;&lt;author&gt;Power, D.&lt;/author&gt;&lt;author&gt;Reis, J.&lt;/author&gt;&lt;author&gt;Batista, F. M.&lt;/author&gt;&lt;author&gt;Harper, E. M.&lt;/author&gt;&lt;/authors&gt;&lt;/contributors&gt;&lt;titles&gt;&lt;title&gt;Acidification effects on biofouling communities: winners and losers&lt;/title&gt;&lt;secondary-title&gt;Global Change Biology&lt;/secondary-title&gt;&lt;/titles&gt;&lt;periodical&gt;&lt;full-title&gt;Global Change Biology&lt;/full-title&gt;&lt;abbr-1&gt;Global Change Biol.&lt;/abbr-1&gt;&lt;abbr-2&gt;Global Change Biol&lt;/abbr-2&gt;&lt;/periodical&gt;&lt;pages&gt;1907-1913&lt;/pages&gt;&lt;volume&gt;21&lt;/volume&gt;&lt;number&gt;5&lt;/number&gt;&lt;keywords&gt;&lt;keyword&gt;algae&lt;/keyword&gt;&lt;keyword&gt;ascidian&lt;/keyword&gt;&lt;keyword&gt;assemblage&lt;/keyword&gt;&lt;keyword&gt;calcium carbonate&lt;/keyword&gt;&lt;keyword&gt;climate change&lt;/keyword&gt;&lt;keyword&gt;encrusting&lt;/keyword&gt;&lt;keyword&gt;ocean acidification&lt;/keyword&gt;&lt;keyword&gt;polychaete&lt;/keyword&gt;&lt;keyword&gt;skeleton&lt;/keyword&gt;&lt;keyword&gt;spirorbid&lt;/keyword&gt;&lt;keyword&gt;sponge&lt;/keyword&gt;&lt;/keywords&gt;&lt;dates&gt;&lt;year&gt;2015&lt;/year&gt;&lt;/dates&gt;&lt;isbn&gt;1365-2486&lt;/isbn&gt;&lt;urls&gt;&lt;related-urls&gt;&lt;url&gt;http://dx.doi.org/10.1111/gcb.12841&lt;/url&gt;&lt;/related-urls&gt;&lt;/urls&gt;&lt;electronic-resource-num&gt;10.1111/gcb.12841&lt;/electronic-resource-num&gt;&lt;/record&gt;&lt;/Cite&gt;&lt;/EndNote&gt;</w:instrText>
        </w:r>
        <w:r w:rsidR="002E4B2A" w:rsidRPr="007A6A4A">
          <w:fldChar w:fldCharType="separate"/>
        </w:r>
        <w:r w:rsidR="002E4B2A" w:rsidRPr="007108C2">
          <w:rPr>
            <w:rFonts w:ascii="Times New Roman" w:hAnsi="Times New Roman"/>
            <w:noProof/>
            <w:vertAlign w:val="superscript"/>
          </w:rPr>
          <w:t>82</w:t>
        </w:r>
        <w:r w:rsidR="002E4B2A" w:rsidRPr="007A6A4A">
          <w:fldChar w:fldCharType="end"/>
        </w:r>
      </w:hyperlink>
      <w:r w:rsidR="00DC4AD3" w:rsidRPr="007A6A4A">
        <w:t xml:space="preserve">. </w:t>
      </w:r>
    </w:p>
    <w:p w14:paraId="7B8779B4" w14:textId="77777777" w:rsidR="00200BDC" w:rsidRPr="007A6A4A" w:rsidRDefault="00206277" w:rsidP="00287395">
      <w:pPr>
        <w:pStyle w:val="TAMainText"/>
        <w:rPr>
          <w:color w:val="FF0000"/>
        </w:rPr>
      </w:pPr>
      <w:r w:rsidRPr="007A6A4A">
        <w:t>Temperature had</w:t>
      </w:r>
      <w:r w:rsidR="004B2CB1" w:rsidRPr="007A6A4A">
        <w:t xml:space="preserve"> no clear effect on shell dissolution or thickness in </w:t>
      </w:r>
      <w:r w:rsidR="004B2CB1" w:rsidRPr="007A6A4A">
        <w:rPr>
          <w:i/>
        </w:rPr>
        <w:t xml:space="preserve">L. uva </w:t>
      </w:r>
      <w:r w:rsidR="004B2CB1" w:rsidRPr="007A6A4A">
        <w:t xml:space="preserve">as indicated by the lack of or only minimal primary layer dissolution and no change in any thickness measurement in both </w:t>
      </w:r>
      <w:r w:rsidR="0073567B" w:rsidRPr="007A6A4A">
        <w:t>thickening</w:t>
      </w:r>
      <w:r w:rsidR="004B2CB1" w:rsidRPr="007A6A4A">
        <w:t xml:space="preserve"> and </w:t>
      </w:r>
      <w:r w:rsidR="00622EDA" w:rsidRPr="007A6A4A">
        <w:t>growing shell</w:t>
      </w:r>
      <w:r w:rsidR="00D6105B" w:rsidRPr="007A6A4A">
        <w:t xml:space="preserve"> </w:t>
      </w:r>
      <w:r w:rsidR="004B2CB1" w:rsidRPr="007A6A4A">
        <w:t xml:space="preserve">in the temperature control (held at 0°C – current </w:t>
      </w:r>
      <w:r w:rsidRPr="007A6A4A">
        <w:t xml:space="preserve">average </w:t>
      </w:r>
      <w:r w:rsidR="004B2CB1" w:rsidRPr="007A6A4A">
        <w:t>Antarctic summer temperatures) and the pH control (kept at the 2°C</w:t>
      </w:r>
      <w:r w:rsidRPr="007A6A4A">
        <w:t xml:space="preserve"> temperature increase</w:t>
      </w:r>
      <w:r w:rsidR="004B2CB1" w:rsidRPr="007A6A4A">
        <w:t xml:space="preserve"> predicted for 2100).</w:t>
      </w:r>
      <w:r w:rsidR="004B2CB1" w:rsidRPr="007A6A4A">
        <w:rPr>
          <w:color w:val="FF0000"/>
        </w:rPr>
        <w:t xml:space="preserve"> </w:t>
      </w:r>
      <w:r w:rsidR="004B2CB1" w:rsidRPr="007A6A4A">
        <w:t xml:space="preserve">In contrast, </w:t>
      </w:r>
      <w:r w:rsidR="005537C4" w:rsidRPr="007A6A4A">
        <w:t xml:space="preserve">temperature and not acidification reduced shell strength in </w:t>
      </w:r>
      <w:r w:rsidR="005537C4" w:rsidRPr="007A6A4A">
        <w:rPr>
          <w:i/>
        </w:rPr>
        <w:t xml:space="preserve">M. edulis </w:t>
      </w:r>
      <w:r w:rsidR="005537C4" w:rsidRPr="007A6A4A">
        <w:t>after 6 months exposure to forecasted end-century pH and warming conditions</w:t>
      </w:r>
      <w:hyperlink w:anchor="_ENREF_83" w:tooltip="Mackenzie, 2014 #396" w:history="1">
        <w:r w:rsidR="002E4B2A" w:rsidRPr="007A6A4A">
          <w:fldChar w:fldCharType="begin"/>
        </w:r>
        <w:r w:rsidR="002E4B2A">
          <w:instrText xml:space="preserve"> ADDIN EN.CITE &lt;EndNote&gt;&lt;Cite&gt;&lt;Author&gt;Mackenzie&lt;/Author&gt;&lt;Year&gt;2014&lt;/Year&gt;&lt;RecNum&gt;396&lt;/RecNum&gt;&lt;DisplayText&gt;&lt;style face="superscript" font="Times New Roman"&gt;83&lt;/style&gt;&lt;/DisplayText&gt;&lt;record&gt;&lt;rec-number&gt;396&lt;/rec-number&gt;&lt;foreign-keys&gt;&lt;key app="EN" db-id="aa5wf2v5npws2fea5dz5e0ddsrzfw55rdavr" timestamp="1425492092"&gt;396&lt;/key&gt;&lt;/foreign-keys&gt;&lt;ref-type name="Journal Article"&gt;17&lt;/ref-type&gt;&lt;contributors&gt;&lt;authors&gt;&lt;author&gt;Mackenzie, C. L.&lt;/author&gt;&lt;author&gt;Ormondroyd, G. A.&lt;/author&gt;&lt;author&gt;Curling, S. F.&lt;/author&gt;&lt;author&gt;Ball, R. J.&lt;/author&gt;&lt;author&gt;Whiteley, N. M.&lt;/author&gt;&lt;author&gt;Malham, S. K.&lt;/author&gt;&lt;/authors&gt;&lt;/contributors&gt;&lt;titles&gt;&lt;title&gt;Ocean warming, more than acidification, reduces shell strength in a commercial shellfish species during food limitation&lt;/title&gt;&lt;secondary-title&gt;PLoS ONE&lt;/secondary-title&gt;&lt;/titles&gt;&lt;periodical&gt;&lt;full-title&gt;PLoS ONE&lt;/full-title&gt;&lt;abbr-1&gt;PLoS ONE&lt;/abbr-1&gt;&lt;/periodical&gt;&lt;pages&gt;e86764&lt;/pages&gt;&lt;volume&gt;9&lt;/volume&gt;&lt;number&gt;1&lt;/number&gt;&lt;dates&gt;&lt;year&gt;2014&lt;/year&gt;&lt;/dates&gt;&lt;pub-location&gt;San Francisco, USA&lt;/pub-location&gt;&lt;publisher&gt;Public Library of Science&lt;/publisher&gt;&lt;isbn&gt;1932-6203&lt;/isbn&gt;&lt;accession-num&gt;PMC3904920&lt;/accession-num&gt;&lt;urls&gt;&lt;related-urls&gt;&lt;url&gt;http://www.ncbi.nlm.nih.gov/pmc/articles/PMC3904920/&lt;/url&gt;&lt;/related-urls&gt;&lt;/urls&gt;&lt;electronic-resource-num&gt;10.1371/journal.pone.0086764&lt;/electronic-resource-num&gt;&lt;remote-database-name&gt;Pmc&lt;/remote-database-name&gt;&lt;/record&gt;&lt;/Cite&gt;&lt;/EndNote&gt;</w:instrText>
        </w:r>
        <w:r w:rsidR="002E4B2A" w:rsidRPr="007A6A4A">
          <w:fldChar w:fldCharType="separate"/>
        </w:r>
        <w:r w:rsidR="002E4B2A" w:rsidRPr="007108C2">
          <w:rPr>
            <w:rFonts w:ascii="Times New Roman" w:hAnsi="Times New Roman"/>
            <w:noProof/>
            <w:vertAlign w:val="superscript"/>
          </w:rPr>
          <w:t>83</w:t>
        </w:r>
        <w:r w:rsidR="002E4B2A" w:rsidRPr="007A6A4A">
          <w:fldChar w:fldCharType="end"/>
        </w:r>
      </w:hyperlink>
      <w:r w:rsidR="00936AD1" w:rsidRPr="007A6A4A">
        <w:t xml:space="preserve">. </w:t>
      </w:r>
      <w:r w:rsidR="005537C4">
        <w:t>It was</w:t>
      </w:r>
      <w:r w:rsidR="004B2CB1" w:rsidRPr="007A6A4A">
        <w:t xml:space="preserve"> concluded that warming had an indirect effect on shell strength by shifting the energy budget from shell deposition to increased maintenance costs. Food availability was limited throughout the experiment, which </w:t>
      </w:r>
      <w:r w:rsidR="00936AD1" w:rsidRPr="007A6A4A">
        <w:t>would likely have</w:t>
      </w:r>
      <w:r w:rsidR="004B2CB1" w:rsidRPr="007A6A4A">
        <w:t xml:space="preserve"> enhanced the temperature effect as low food levels </w:t>
      </w:r>
      <w:r w:rsidR="00936AD1" w:rsidRPr="007A6A4A">
        <w:t xml:space="preserve">can reduce shell growth and </w:t>
      </w:r>
      <w:r w:rsidR="004B2CB1" w:rsidRPr="007A6A4A">
        <w:t xml:space="preserve">significantly influence the amount of inner shell dissolution in </w:t>
      </w:r>
      <w:r w:rsidR="00936AD1" w:rsidRPr="007A6A4A">
        <w:rPr>
          <w:i/>
        </w:rPr>
        <w:t>M. edulis</w:t>
      </w:r>
      <w:r w:rsidR="004B2CB1" w:rsidRPr="007A6A4A">
        <w:rPr>
          <w:i/>
        </w:rPr>
        <w:t xml:space="preserve"> </w:t>
      </w:r>
      <w:r w:rsidR="004B2CB1" w:rsidRPr="007A6A4A">
        <w:t xml:space="preserve">after 7 weeks exposure to varying </w:t>
      </w:r>
      <w:r w:rsidR="004B2CB1" w:rsidRPr="007A6A4A">
        <w:rPr>
          <w:i/>
        </w:rPr>
        <w:t>p</w:t>
      </w:r>
      <w:r w:rsidR="004B2CB1" w:rsidRPr="007A6A4A">
        <w:t>CO</w:t>
      </w:r>
      <w:r w:rsidR="004B2CB1" w:rsidRPr="00AE2A7B">
        <w:rPr>
          <w:rFonts w:ascii="Times New Roman" w:hAnsi="Times New Roman"/>
          <w:vertAlign w:val="subscript"/>
        </w:rPr>
        <w:t>2</w:t>
      </w:r>
      <w:r w:rsidR="004B2CB1" w:rsidRPr="007A6A4A">
        <w:t xml:space="preserve"> levels</w:t>
      </w:r>
      <w:hyperlink w:anchor="_ENREF_84" w:tooltip="Melzner, 2011 #573" w:history="1">
        <w:r w:rsidR="002E4B2A" w:rsidRPr="007A6A4A">
          <w:fldChar w:fldCharType="begin">
            <w:fldData xml:space="preserve">PEVuZE5vdGU+PENpdGU+PEF1dGhvcj5NZWx6bmVyPC9BdXRob3I+PFllYXI+MjAxMTwvWWVhcj48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</w:fldData>
          </w:fldChar>
        </w:r>
        <w:r w:rsidR="002E4B2A">
          <w:instrText xml:space="preserve"> ADDIN EN.CITE </w:instrText>
        </w:r>
        <w:r w:rsidR="002E4B2A">
          <w:fldChar w:fldCharType="begin">
            <w:fldData xml:space="preserve">PEVuZE5vdGU+PENpdGU+PEF1dGhvcj5NZWx6bmVyPC9BdXRob3I+PFllYXI+MjAxMTwvWWVhcj48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</w:fldData>
          </w:fldChar>
        </w:r>
        <w:r w:rsidR="002E4B2A">
          <w:instrText xml:space="preserve"> ADDIN EN.CITE.DATA </w:instrText>
        </w:r>
        <w:r w:rsidR="002E4B2A">
          <w:fldChar w:fldCharType="end"/>
        </w:r>
        <w:r w:rsidR="002E4B2A" w:rsidRPr="007A6A4A">
          <w:fldChar w:fldCharType="separate"/>
        </w:r>
        <w:r w:rsidR="002E4B2A" w:rsidRPr="007108C2">
          <w:rPr>
            <w:rFonts w:ascii="Times New Roman" w:hAnsi="Times New Roman"/>
            <w:noProof/>
            <w:vertAlign w:val="superscript"/>
          </w:rPr>
          <w:t>84</w:t>
        </w:r>
        <w:r w:rsidR="002E4B2A" w:rsidRPr="007A6A4A">
          <w:fldChar w:fldCharType="end"/>
        </w:r>
      </w:hyperlink>
      <w:r w:rsidR="004B2CB1" w:rsidRPr="007A6A4A">
        <w:t xml:space="preserve">. This highlights the necessity of </w:t>
      </w:r>
      <w:r w:rsidR="00936AD1" w:rsidRPr="007A6A4A">
        <w:t xml:space="preserve">using </w:t>
      </w:r>
      <w:r w:rsidR="004B2CB1" w:rsidRPr="007A6A4A">
        <w:t>multistressors in ocean acidification research to better understand the abilities of marine calcifiers to maintain shell integrity under future predicted environmental conditions.</w:t>
      </w:r>
      <w:r w:rsidR="004B2CB1" w:rsidRPr="007A6A4A">
        <w:rPr>
          <w:color w:val="FF0000"/>
        </w:rPr>
        <w:t xml:space="preserve"> </w:t>
      </w:r>
    </w:p>
    <w:p w14:paraId="1754EAD9" w14:textId="77777777" w:rsidR="00661D75" w:rsidRPr="007A6A4A" w:rsidRDefault="00661D75" w:rsidP="00287395">
      <w:pPr>
        <w:pStyle w:val="TAMainText"/>
        <w:rPr>
          <w:b/>
        </w:rPr>
      </w:pPr>
      <w:r w:rsidRPr="007A6A4A">
        <w:rPr>
          <w:b/>
        </w:rPr>
        <w:t>Compensation</w:t>
      </w:r>
      <w:r w:rsidR="00287395" w:rsidRPr="007A6A4A">
        <w:rPr>
          <w:b/>
        </w:rPr>
        <w:t xml:space="preserve">. </w:t>
      </w:r>
      <w:r w:rsidR="003424C3" w:rsidRPr="007A6A4A">
        <w:t xml:space="preserve">Despite the widely reported significant effects of dissolution on marine calcifiers in ocean acidification research, </w:t>
      </w:r>
      <w:r w:rsidR="008B7272" w:rsidRPr="007A6A4A">
        <w:t xml:space="preserve">very </w:t>
      </w:r>
      <w:r w:rsidR="003424C3" w:rsidRPr="007A6A4A">
        <w:t xml:space="preserve">few studies </w:t>
      </w:r>
      <w:r w:rsidR="00605BAC">
        <w:t>investigate</w:t>
      </w:r>
      <w:r w:rsidR="003424C3" w:rsidRPr="007A6A4A">
        <w:t xml:space="preserve"> </w:t>
      </w:r>
      <w:r w:rsidRPr="007A6A4A">
        <w:t>organisms</w:t>
      </w:r>
      <w:r w:rsidR="00605BAC">
        <w:t>’</w:t>
      </w:r>
      <w:r w:rsidRPr="007A6A4A">
        <w:t xml:space="preserve"> </w:t>
      </w:r>
      <w:r w:rsidR="00605BAC">
        <w:t>abilities</w:t>
      </w:r>
      <w:r w:rsidR="00605BAC" w:rsidRPr="007A6A4A">
        <w:t xml:space="preserve"> </w:t>
      </w:r>
      <w:r w:rsidRPr="007A6A4A">
        <w:t xml:space="preserve">to compensate for shell loss. </w:t>
      </w:r>
      <w:r w:rsidR="001300BC" w:rsidRPr="007A6A4A">
        <w:t xml:space="preserve">New shell deposited by </w:t>
      </w:r>
      <w:r w:rsidR="001300BC" w:rsidRPr="007A6A4A">
        <w:rPr>
          <w:i/>
        </w:rPr>
        <w:t xml:space="preserve">M. edulis </w:t>
      </w:r>
      <w:r w:rsidR="00605BAC">
        <w:t>after</w:t>
      </w:r>
      <w:r w:rsidR="001300BC" w:rsidRPr="007A6A4A">
        <w:t xml:space="preserve"> 9 month</w:t>
      </w:r>
      <w:r w:rsidR="00605BAC">
        <w:t>s</w:t>
      </w:r>
      <w:r w:rsidR="001300BC" w:rsidRPr="007A6A4A">
        <w:t xml:space="preserve"> exp</w:t>
      </w:r>
      <w:r w:rsidR="00605BAC">
        <w:t>osure</w:t>
      </w:r>
      <w:r w:rsidR="001300BC" w:rsidRPr="007A6A4A">
        <w:t xml:space="preserve"> to 750 </w:t>
      </w:r>
      <w:r w:rsidR="001300BC" w:rsidRPr="007A6A4A">
        <w:rPr>
          <w:i/>
        </w:rPr>
        <w:t>µ</w:t>
      </w:r>
      <w:r w:rsidR="001300BC" w:rsidRPr="007A6A4A">
        <w:t xml:space="preserve">atm and 1000 </w:t>
      </w:r>
      <w:r w:rsidR="001300BC" w:rsidRPr="007A6A4A">
        <w:rPr>
          <w:i/>
        </w:rPr>
        <w:t>µ</w:t>
      </w:r>
      <w:r w:rsidR="001300BC" w:rsidRPr="007A6A4A">
        <w:t xml:space="preserve">atm </w:t>
      </w:r>
      <w:r w:rsidR="001300BC" w:rsidRPr="007A6A4A">
        <w:rPr>
          <w:i/>
        </w:rPr>
        <w:t>p</w:t>
      </w:r>
      <w:r w:rsidR="001300BC" w:rsidRPr="007A6A4A">
        <w:t>CO</w:t>
      </w:r>
      <w:r w:rsidR="001300BC" w:rsidRPr="00AE2A7B">
        <w:rPr>
          <w:rFonts w:ascii="Times New Roman" w:hAnsi="Times New Roman"/>
          <w:vertAlign w:val="subscript"/>
        </w:rPr>
        <w:t>2</w:t>
      </w:r>
      <w:r w:rsidR="001300BC" w:rsidRPr="007A6A4A">
        <w:t xml:space="preserve"> was rounder and flatter with a thinner aragonite layer than shell produced in ambient conditions of 380 µatm</w:t>
      </w:r>
      <w:hyperlink w:anchor="_ENREF_25" w:tooltip="Fitzer, 2015 #483" w:history="1">
        <w:r w:rsidR="002E4B2A" w:rsidRPr="007A6A4A">
          <w:fldChar w:fldCharType="begin"/>
        </w:r>
        <w:r w:rsidR="002E4B2A">
          <w:instrText xml:space="preserve"> ADDIN EN.CITE &lt;EndNote&gt;&lt;Cite&gt;&lt;Author&gt;Fitzer&lt;/Author&gt;&lt;Year&gt;2015&lt;/Year&gt;&lt;RecNum&gt;483&lt;/RecNum&gt;&lt;DisplayText&gt;&lt;style face="superscript" font="Times New Roman"&gt;25&lt;/style&gt;&lt;/DisplayText&gt;&lt;record&gt;&lt;rec-number&gt;483&lt;/rec-number&gt;&lt;foreign-keys&gt;&lt;key app="EN" db-id="aa5wf2v5npws2fea5dz5e0ddsrzfw55rdavr" timestamp="1444742720"&gt;483&lt;/key&gt;&lt;/foreign-keys&gt;&lt;ref-type name="Journal Article"&gt;17&lt;/ref-type&gt;&lt;contributors&gt;&lt;authors&gt;&lt;author&gt;Fitzer, S. C.&lt;/author&gt;&lt;author&gt;Vittert, L.&lt;/author&gt;&lt;author&gt;Bowman, A.&lt;/author&gt;&lt;author&gt;Kamenos, N. A.&lt;/author&gt;&lt;author&gt;Phoenix, V. R.&lt;/author&gt;&lt;author&gt;Cusack, M.&lt;/author&gt;&lt;/authors&gt;&lt;/contributors&gt;&lt;titles&gt;&lt;title&gt;Ocean acidification and temperature increase impact mussel shell shape and thickness: problematic for protection?&lt;/title&gt;&lt;secondary-title&gt;Ecology &amp;amp; Evolution&lt;/secondary-title&gt;&lt;/titles&gt;&lt;periodical&gt;&lt;full-title&gt;Ecology &amp;amp; Evolution&lt;/full-title&gt;&lt;/periodical&gt;&lt;pages&gt;4875-4884&lt;/pages&gt;&lt;volume&gt;5&lt;/volume&gt;&lt;number&gt;21&lt;/number&gt;&lt;dates&gt;&lt;year&gt;2015&lt;/year&gt;&lt;/dates&gt;&lt;isbn&gt;20457758&lt;/isbn&gt;&lt;urls&gt;&lt;/urls&gt;&lt;electronic-resource-num&gt;doi:10.1002/ece3.1756&lt;/electronic-resource-num&gt;&lt;/record&gt;&lt;/Cite&gt;&lt;/EndNote&gt;</w:instrText>
        </w:r>
        <w:r w:rsidR="002E4B2A" w:rsidRPr="007A6A4A">
          <w:fldChar w:fldCharType="separate"/>
        </w:r>
        <w:r w:rsidR="002E4B2A" w:rsidRPr="00CA7287">
          <w:rPr>
            <w:rFonts w:ascii="Times New Roman" w:hAnsi="Times New Roman"/>
            <w:noProof/>
            <w:vertAlign w:val="superscript"/>
          </w:rPr>
          <w:t>25</w:t>
        </w:r>
        <w:r w:rsidR="002E4B2A" w:rsidRPr="007A6A4A">
          <w:fldChar w:fldCharType="end"/>
        </w:r>
      </w:hyperlink>
      <w:r w:rsidR="001300BC" w:rsidRPr="007A6A4A">
        <w:t>. T</w:t>
      </w:r>
      <w:r w:rsidR="00687338" w:rsidRPr="007A6A4A">
        <w:t>he authors attributed t</w:t>
      </w:r>
      <w:r w:rsidR="001300BC" w:rsidRPr="007A6A4A">
        <w:t xml:space="preserve">his new shell shape to a compensatory mechanism to enhance protection from predators and changing environments as these mussels were unable to grow thicker shells in high </w:t>
      </w:r>
      <w:r w:rsidR="001300BC" w:rsidRPr="007A6A4A">
        <w:rPr>
          <w:i/>
        </w:rPr>
        <w:t>p</w:t>
      </w:r>
      <w:r w:rsidR="001300BC" w:rsidRPr="007A6A4A">
        <w:t>CO</w:t>
      </w:r>
      <w:r w:rsidR="001300BC" w:rsidRPr="00AE2A7B">
        <w:rPr>
          <w:rFonts w:ascii="Times New Roman" w:hAnsi="Times New Roman"/>
          <w:vertAlign w:val="subscript"/>
        </w:rPr>
        <w:t>2</w:t>
      </w:r>
      <w:r w:rsidR="001300BC" w:rsidRPr="007A6A4A">
        <w:rPr>
          <w:vertAlign w:val="subscript"/>
        </w:rPr>
        <w:t xml:space="preserve"> </w:t>
      </w:r>
      <w:r w:rsidR="001300BC" w:rsidRPr="007A6A4A">
        <w:t xml:space="preserve">conditions. </w:t>
      </w:r>
      <w:r w:rsidR="00252432" w:rsidRPr="007A6A4A">
        <w:t xml:space="preserve">Shell thickening </w:t>
      </w:r>
      <w:r w:rsidR="00E16448">
        <w:t xml:space="preserve">has occurred </w:t>
      </w:r>
      <w:r w:rsidR="00252432" w:rsidRPr="007A6A4A">
        <w:t xml:space="preserve">in response to </w:t>
      </w:r>
      <w:r w:rsidR="00E16448">
        <w:t xml:space="preserve">biotic </w:t>
      </w:r>
      <w:r w:rsidR="00252432" w:rsidRPr="007A6A4A">
        <w:t xml:space="preserve">shell loss </w:t>
      </w:r>
      <w:r w:rsidR="00E16448" w:rsidRPr="007A6A4A">
        <w:t xml:space="preserve">by endoliths and other conspecifics grazing on their external shell </w:t>
      </w:r>
      <w:r w:rsidR="00E16448">
        <w:t xml:space="preserve">in </w:t>
      </w:r>
      <w:r w:rsidR="00E16448" w:rsidRPr="007A6A4A">
        <w:t xml:space="preserve">Patellid limpets, </w:t>
      </w:r>
      <w:r w:rsidR="00E16448" w:rsidRPr="007A6A4A">
        <w:rPr>
          <w:i/>
        </w:rPr>
        <w:t xml:space="preserve">Patella granatina </w:t>
      </w:r>
      <w:r w:rsidR="00E16448" w:rsidRPr="007A6A4A">
        <w:t xml:space="preserve">and </w:t>
      </w:r>
      <w:r w:rsidR="00E16448" w:rsidRPr="007A6A4A">
        <w:rPr>
          <w:i/>
        </w:rPr>
        <w:t>P. argenvillei</w:t>
      </w:r>
      <w:hyperlink w:anchor="_ENREF_85" w:tooltip="Day, 2000 #1038" w:history="1">
        <w:r w:rsidR="002E4B2A" w:rsidRPr="007A6A4A">
          <w:fldChar w:fldCharType="begin"/>
        </w:r>
        <w:r w:rsidR="002E4B2A">
          <w:instrText xml:space="preserve"> ADDIN EN.CITE &lt;EndNote&gt;&lt;Cite&gt;&lt;Author&gt;Day&lt;/Author&gt;&lt;Year&gt;2000&lt;/Year&gt;&lt;RecNum&gt;1038&lt;/RecNum&gt;&lt;DisplayText&gt;&lt;style face="superscript" font="Times New Roman"&gt;85&lt;/style&gt;&lt;/DisplayText&gt;&lt;record&gt;&lt;rec-number&gt;1038&lt;/rec-number&gt;&lt;foreign-keys&gt;&lt;key app="EN" db-id="aa5wf2v5npws2fea5dz5e0ddsrzfw55rdavr" timestamp="1540156314"&gt;1038&lt;/key&gt;&lt;key app="ENWeb" db-id=""&gt;0&lt;/key&gt;&lt;/foreign-keys&gt;&lt;ref-type name="Journal Article"&gt;17&lt;/ref-type&gt;&lt;contributors&gt;&lt;authors&gt;&lt;author&gt;Day, E. G.&lt;/author&gt;&lt;author&gt;Branch, G. M.&lt;/author&gt;&lt;author&gt;Viljoen, C.&lt;/author&gt;&lt;/authors&gt;&lt;/contributors&gt;&lt;titles&gt;&lt;title&gt;How costly is molluscan shell erosion? A comparison of two patellid limpets with contrasting shell structures&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185-208&lt;/pages&gt;&lt;volume&gt;243&lt;/volume&gt;&lt;dates&gt;&lt;year&gt;2000&lt;/year&gt;&lt;/dates&gt;&lt;urls&gt;&lt;/urls&gt;&lt;/record&gt;&lt;/Cite&gt;&lt;/EndNote&gt;</w:instrText>
        </w:r>
        <w:r w:rsidR="002E4B2A" w:rsidRPr="007A6A4A">
          <w:fldChar w:fldCharType="separate"/>
        </w:r>
        <w:r w:rsidR="002E4B2A" w:rsidRPr="007108C2">
          <w:rPr>
            <w:rFonts w:ascii="Times New Roman" w:hAnsi="Times New Roman"/>
            <w:noProof/>
            <w:vertAlign w:val="superscript"/>
          </w:rPr>
          <w:t>85</w:t>
        </w:r>
        <w:r w:rsidR="002E4B2A" w:rsidRPr="007A6A4A">
          <w:fldChar w:fldCharType="end"/>
        </w:r>
      </w:hyperlink>
      <w:r w:rsidR="008B7272" w:rsidRPr="007A6A4A">
        <w:t xml:space="preserve">, </w:t>
      </w:r>
      <w:r w:rsidR="00E16448">
        <w:t xml:space="preserve">and to abiotic shell loss by </w:t>
      </w:r>
      <w:r w:rsidR="00E16448" w:rsidRPr="007A6A4A">
        <w:t xml:space="preserve">physical impacts from </w:t>
      </w:r>
      <w:r w:rsidR="00E16448">
        <w:t xml:space="preserve">ice </w:t>
      </w:r>
      <w:r w:rsidR="00E16448" w:rsidRPr="007A6A4A">
        <w:t xml:space="preserve">in the Antarctic limpet </w:t>
      </w:r>
      <w:r w:rsidR="00E16448" w:rsidRPr="007A6A4A">
        <w:rPr>
          <w:i/>
        </w:rPr>
        <w:t>Nacella concinna</w:t>
      </w:r>
      <w:hyperlink w:anchor="_ENREF_86" w:tooltip="Hoffman, 2009 #1051" w:history="1">
        <w:r w:rsidR="002E4B2A" w:rsidRPr="007A6A4A">
          <w:fldChar w:fldCharType="begin"/>
        </w:r>
        <w:r w:rsidR="002E4B2A">
          <w:instrText xml:space="preserve"> ADDIN EN.CITE &lt;EndNote&gt;&lt;Cite&gt;&lt;Author&gt;Hoffman&lt;/Author&gt;&lt;Year&gt;2009&lt;/Year&gt;&lt;RecNum&gt;1051&lt;/RecNum&gt;&lt;DisplayText&gt;&lt;style face="superscript" font="Times New Roman"&gt;86&lt;/style&gt;&lt;/DisplayText&gt;&lt;record&gt;&lt;rec-number&gt;1051&lt;/rec-number&gt;&lt;foreign-keys&gt;&lt;key app="EN" db-id="aa5wf2v5npws2fea5dz5e0ddsrzfw55rdavr" timestamp="1545580277"&gt;1051&lt;/key&gt;&lt;key app="ENWeb" db-id=""&gt;0&lt;/key&gt;&lt;/foreign-keys&gt;&lt;ref-type name="Journal Article"&gt;17&lt;/ref-type&gt;&lt;contributors&gt;&lt;authors&gt;&lt;author&gt;Hoffman, J. I.&lt;/author&gt;&lt;author&gt;Peck, L. S.&lt;/author&gt;&lt;author&gt;Hillyard, G.&lt;/author&gt;&lt;author&gt;Zieritz, A.&lt;/author&gt;&lt;author&gt;Clark, M. S.&lt;/author&gt;&lt;/authors&gt;&lt;/contributors&gt;&lt;titles&gt;&lt;title&gt;&lt;style face="normal" font="default" size="100%"&gt;No evidence for genetic differentiation between Antarctic limpet &lt;/style&gt;&lt;style face="italic" font="default" size="100%"&gt;Nacella concinna &lt;/style&gt;&lt;style face="normal" font="default" size="100%"&gt;morphotypes&lt;/style&gt;&lt;/title&gt;&lt;secondary-title&gt;Marine Biology&lt;/secondary-title&gt;&lt;/titles&gt;&lt;periodical&gt;&lt;full-title&gt;Marine Biology&lt;/full-title&gt;&lt;abbr-1&gt;Mar. Biol.&lt;/abbr-1&gt;&lt;abbr-2&gt;Mar Biol&lt;/abbr-2&gt;&lt;/periodical&gt;&lt;pages&gt;765-778&lt;/pages&gt;&lt;volume&gt;157&lt;/volume&gt;&lt;number&gt;4&lt;/number&gt;&lt;dates&gt;&lt;year&gt;2009&lt;/year&gt;&lt;/dates&gt;&lt;isbn&gt;0025-3162&amp;#xD;1432-1793&lt;/isbn&gt;&lt;urls&gt;&lt;/urls&gt;&lt;electronic-resource-num&gt;10.1007/s00227-009-1360-5&lt;/electronic-resource-num&gt;&lt;/record&gt;&lt;/Cite&gt;&lt;/EndNote&gt;</w:instrText>
        </w:r>
        <w:r w:rsidR="002E4B2A" w:rsidRPr="007A6A4A">
          <w:fldChar w:fldCharType="separate"/>
        </w:r>
        <w:r w:rsidR="002E4B2A" w:rsidRPr="007108C2">
          <w:rPr>
            <w:rFonts w:ascii="Times New Roman" w:hAnsi="Times New Roman"/>
            <w:noProof/>
            <w:vertAlign w:val="superscript"/>
          </w:rPr>
          <w:t>86</w:t>
        </w:r>
        <w:r w:rsidR="002E4B2A" w:rsidRPr="007A6A4A">
          <w:fldChar w:fldCharType="end"/>
        </w:r>
      </w:hyperlink>
      <w:r w:rsidR="00252432" w:rsidRPr="007A6A4A">
        <w:t>.</w:t>
      </w:r>
      <w:r w:rsidR="00EA13AB" w:rsidRPr="007A6A4A">
        <w:t xml:space="preserve"> </w:t>
      </w:r>
      <w:r w:rsidR="001300BC" w:rsidRPr="007A6A4A">
        <w:t>Decreased shell thickness has also been reported in molluscs in lowered pH</w:t>
      </w:r>
      <w:r w:rsidR="00E16448">
        <w:t xml:space="preserve"> conditions</w:t>
      </w:r>
      <w:r w:rsidR="001300BC" w:rsidRPr="007A6A4A">
        <w:t xml:space="preserve">, </w:t>
      </w:r>
      <w:r w:rsidR="00E16448">
        <w:t>due to</w:t>
      </w:r>
      <w:r w:rsidR="001300BC" w:rsidRPr="007A6A4A">
        <w:t xml:space="preserve"> internal dissolution of the </w:t>
      </w:r>
      <w:r w:rsidR="00617E91" w:rsidRPr="007A6A4A">
        <w:t xml:space="preserve">highly soluble </w:t>
      </w:r>
      <w:r w:rsidR="001300BC" w:rsidRPr="007A6A4A">
        <w:t>aragonite layer</w:t>
      </w:r>
      <w:r w:rsidR="001300BC" w:rsidRPr="007A6A4A">
        <w:fldChar w:fldCharType="begin">
          <w:fldData xml:space="preserve">PEVuZE5vdGU+PENpdGU+PEF1dGhvcj5UdW5uaWNsaWZmZTwvQXV0aG9yPjxZZWFyPjIwMDk8L1ll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</w:fldData>
        </w:fldChar>
      </w:r>
      <w:r w:rsidR="0016608C">
        <w:instrText xml:space="preserve"> ADDIN EN.CITE </w:instrText>
      </w:r>
      <w:r w:rsidR="0016608C">
        <w:fldChar w:fldCharType="begin">
          <w:fldData xml:space="preserve">PEVuZE5vdGU+PENpdGU+PEF1dGhvcj5UdW5uaWNsaWZmZTwvQXV0aG9yPjxZZWFyPjIwMDk8L1ll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</w:fldData>
        </w:fldChar>
      </w:r>
      <w:r w:rsidR="0016608C">
        <w:instrText xml:space="preserve"> ADDIN EN.CITE.DATA </w:instrText>
      </w:r>
      <w:r w:rsidR="0016608C">
        <w:fldChar w:fldCharType="end"/>
      </w:r>
      <w:r w:rsidR="001300BC" w:rsidRPr="007A6A4A">
        <w:fldChar w:fldCharType="separate"/>
      </w:r>
      <w:hyperlink w:anchor="_ENREF_25" w:tooltip="Fitzer, 2015 #483" w:history="1">
        <w:r w:rsidR="002E4B2A" w:rsidRPr="0016608C">
          <w:rPr>
            <w:rFonts w:ascii="Times New Roman" w:hAnsi="Times New Roman"/>
            <w:noProof/>
            <w:vertAlign w:val="superscript"/>
          </w:rPr>
          <w:t>25</w:t>
        </w:r>
      </w:hyperlink>
      <w:r w:rsidR="0016608C" w:rsidRPr="0016608C">
        <w:rPr>
          <w:rFonts w:ascii="Times New Roman" w:hAnsi="Times New Roman"/>
          <w:noProof/>
          <w:vertAlign w:val="superscript"/>
        </w:rPr>
        <w:t>,</w:t>
      </w:r>
      <w:hyperlink w:anchor="_ENREF_76" w:tooltip="Tunnicliffe, 2009 #163" w:history="1">
        <w:r w:rsidR="002E4B2A" w:rsidRPr="0016608C">
          <w:rPr>
            <w:rFonts w:ascii="Times New Roman" w:hAnsi="Times New Roman"/>
            <w:noProof/>
            <w:vertAlign w:val="superscript"/>
          </w:rPr>
          <w:t>76</w:t>
        </w:r>
      </w:hyperlink>
      <w:r w:rsidR="0016608C" w:rsidRPr="0016608C">
        <w:rPr>
          <w:rFonts w:ascii="Times New Roman" w:hAnsi="Times New Roman"/>
          <w:noProof/>
          <w:vertAlign w:val="superscript"/>
        </w:rPr>
        <w:t>,</w:t>
      </w:r>
      <w:hyperlink w:anchor="_ENREF_84" w:tooltip="Melzner, 2011 #573" w:history="1">
        <w:r w:rsidR="002E4B2A" w:rsidRPr="0016608C">
          <w:rPr>
            <w:rFonts w:ascii="Times New Roman" w:hAnsi="Times New Roman"/>
            <w:noProof/>
            <w:vertAlign w:val="superscript"/>
          </w:rPr>
          <w:t>84</w:t>
        </w:r>
      </w:hyperlink>
      <w:r w:rsidR="001300BC" w:rsidRPr="007A6A4A">
        <w:fldChar w:fldCharType="end"/>
      </w:r>
      <w:r w:rsidR="001300BC" w:rsidRPr="007A6A4A">
        <w:t xml:space="preserve">. For compensatory mechanisms to succeed, they must occur at faster rates than the deleterious effect. Thicker basal shells </w:t>
      </w:r>
      <w:r w:rsidR="008A6953" w:rsidRPr="007A6A4A">
        <w:t xml:space="preserve">were reported in </w:t>
      </w:r>
      <w:r w:rsidR="001300BC" w:rsidRPr="007A6A4A">
        <w:t xml:space="preserve">the barnacle </w:t>
      </w:r>
      <w:r w:rsidR="001300BC" w:rsidRPr="007A6A4A">
        <w:rPr>
          <w:i/>
        </w:rPr>
        <w:t xml:space="preserve">Amphibalanus amphitrite </w:t>
      </w:r>
      <w:r w:rsidR="001300BC" w:rsidRPr="007A6A4A">
        <w:t xml:space="preserve">under </w:t>
      </w:r>
      <w:r w:rsidR="008A6953" w:rsidRPr="007A6A4A">
        <w:t>lowered pH</w:t>
      </w:r>
      <w:r w:rsidR="001300BC" w:rsidRPr="007A6A4A">
        <w:t xml:space="preserve"> conditions</w:t>
      </w:r>
      <w:r w:rsidR="008A6953" w:rsidRPr="007A6A4A">
        <w:t xml:space="preserve"> (pH 7.4)</w:t>
      </w:r>
      <w:r w:rsidR="001300BC" w:rsidRPr="007A6A4A">
        <w:t xml:space="preserve">, however, this compensation calcification was insufficient as dissolution weakened shells </w:t>
      </w:r>
      <w:r w:rsidR="008A6953" w:rsidRPr="007A6A4A">
        <w:t>faster than</w:t>
      </w:r>
      <w:r w:rsidR="001300BC" w:rsidRPr="007A6A4A">
        <w:t xml:space="preserve"> it was deposited</w:t>
      </w:r>
      <w:hyperlink w:anchor="_ENREF_87" w:tooltip="McDonald, 2009 #578" w:history="1">
        <w:r w:rsidR="002E4B2A" w:rsidRPr="007A6A4A">
          <w:fldChar w:fldCharType="begin"/>
        </w:r>
        <w:r w:rsidR="002E4B2A">
          <w:instrText xml:space="preserve"> ADDIN EN.CITE &lt;EndNote&gt;&lt;Cite&gt;&lt;Author&gt;McDonald&lt;/Author&gt;&lt;Year&gt;2009&lt;/Year&gt;&lt;RecNum&gt;578&lt;/RecNum&gt;&lt;DisplayText&gt;&lt;style face="superscript" font="Times New Roman"&gt;87&lt;/style&gt;&lt;/DisplayText&gt;&lt;record&gt;&lt;rec-number&gt;578&lt;/rec-number&gt;&lt;foreign-keys&gt;&lt;key app="EN" db-id="aa5wf2v5npws2fea5dz5e0ddsrzfw55rdavr" timestamp="1457373537"&gt;578&lt;/key&gt;&lt;/foreign-keys&gt;&lt;ref-type name="Journal Article"&gt;17&lt;/ref-type&gt;&lt;contributors&gt;&lt;authors&gt;&lt;author&gt;McDonald, M. R.&lt;/author&gt;&lt;author&gt;McClintock, J. B.&lt;/author&gt;&lt;author&gt;Amsler, C. D.&lt;/author&gt;&lt;author&gt;Rittschof, D.&lt;/author&gt;&lt;author&gt;Angus, R. A.&lt;/author&gt;&lt;author&gt;Orihuela, B.&lt;/author&gt;&lt;author&gt;Lutostanski, K.&lt;/author&gt;&lt;/authors&gt;&lt;/contributors&gt;&lt;titles&gt;&lt;title&gt;&lt;style face="normal" font="default" size="100%"&gt;Effects of ocean acidification over the life history of the barnacle &lt;/style&gt;&lt;style face="italic" font="default" size="100%"&gt;Amphibalanus amphitrite&lt;/style&gt;&lt;/title&gt;&lt;secondary-title&gt;Marine Ecology Progress Series&lt;/secondary-title&gt;&lt;/titles&gt;&lt;periodical&gt;&lt;full-title&gt;Marine Ecology Progress Series&lt;/full-title&gt;&lt;abbr-1&gt;Mar. Ecol. Prog. Ser.&lt;/abbr-1&gt;&lt;abbr-2&gt;Mar Ecol Prog Ser&lt;/abbr-2&gt;&lt;/periodical&gt;&lt;pages&gt;179-187&lt;/pages&gt;&lt;volume&gt;385&lt;/volume&gt;&lt;dates&gt;&lt;year&gt;2009&lt;/year&gt;&lt;/dates&gt;&lt;isbn&gt;0171-8630&amp;#xD;1616-1599&lt;/isbn&gt;&lt;urls&gt;&lt;/urls&gt;&lt;electronic-resource-num&gt;10.3354/meps08099&lt;/electronic-resource-num&gt;&lt;/record&gt;&lt;/Cite&gt;&lt;/EndNote&gt;</w:instrText>
        </w:r>
        <w:r w:rsidR="002E4B2A" w:rsidRPr="007A6A4A">
          <w:fldChar w:fldCharType="separate"/>
        </w:r>
        <w:r w:rsidR="002E4B2A" w:rsidRPr="007108C2">
          <w:rPr>
            <w:rFonts w:ascii="Times New Roman" w:hAnsi="Times New Roman"/>
            <w:noProof/>
            <w:vertAlign w:val="superscript"/>
          </w:rPr>
          <w:t>87</w:t>
        </w:r>
        <w:r w:rsidR="002E4B2A" w:rsidRPr="007A6A4A">
          <w:fldChar w:fldCharType="end"/>
        </w:r>
      </w:hyperlink>
      <w:r w:rsidR="001300BC" w:rsidRPr="007A6A4A">
        <w:t xml:space="preserve">. </w:t>
      </w:r>
      <w:r w:rsidR="0013468A">
        <w:t>A</w:t>
      </w:r>
      <w:r w:rsidR="001300BC" w:rsidRPr="007A6A4A">
        <w:t xml:space="preserve"> pteropod specimen collected from the Fram Strait in the Arctic Ocean </w:t>
      </w:r>
      <w:r w:rsidR="0013468A">
        <w:t xml:space="preserve">also </w:t>
      </w:r>
      <w:r w:rsidR="001300BC" w:rsidRPr="007A6A4A">
        <w:t>produced a shell four times thicker than the original shell in response to mechanical and dissolution damage from undersaturated waters</w:t>
      </w:r>
      <w:hyperlink w:anchor="_ENREF_29" w:tooltip="Peck, 2018 #900" w:history="1">
        <w:r w:rsidR="002E4B2A" w:rsidRPr="007A6A4A">
          <w:fldChar w:fldCharType="begin"/>
        </w:r>
        <w:r w:rsidR="002E4B2A">
          <w:instrText xml:space="preserve"> ADDIN EN.CITE &lt;EndNote&gt;&lt;Cite&gt;&lt;Author&gt;Peck&lt;/Author&gt;&lt;Year&gt;2018&lt;/Year&gt;&lt;RecNum&gt;900&lt;/RecNum&gt;&lt;DisplayText&gt;&lt;style face="superscript" font="Times New Roman"&gt;29&lt;/style&gt;&lt;/DisplayText&gt;&lt;record&gt;&lt;rec-number&gt;900&lt;/rec-number&gt;&lt;foreign-keys&gt;&lt;key app="EN" db-id="aa5wf2v5npws2fea5dz5e0ddsrzfw55rdavr" timestamp="1516646838"&gt;900&lt;/key&gt;&lt;/foreign-keys&gt;&lt;ref-type name="Journal Article"&gt;17&lt;/ref-type&gt;&lt;contributors&gt;&lt;authors&gt;&lt;author&gt;Peck, V. L.&lt;/author&gt;&lt;author&gt;Oakes, R. L.&lt;/author&gt;&lt;author&gt;Harper, E. M.&lt;/author&gt;&lt;author&gt;Manno, C.&lt;/author&gt;&lt;author&gt;Tarling, G. A.&lt;/author&gt;&lt;/authors&gt;&lt;/contributors&gt;&lt;titles&gt;&lt;title&gt;Pteropods counter mechanical damage and dissolution through extensive shell repair&lt;/title&gt;&lt;secondary-title&gt;Nature Communications&lt;/secondary-title&gt;&lt;/titles&gt;&lt;periodical&gt;&lt;full-title&gt;Nat Commun&lt;/full-title&gt;&lt;abbr-1&gt;Nature communications&lt;/abbr-1&gt;&lt;/periodical&gt;&lt;pages&gt;264&lt;/pages&gt;&lt;volume&gt;9&lt;/volume&gt;&lt;number&gt;1&lt;/number&gt;&lt;dates&gt;&lt;year&gt;2018&lt;/year&gt;&lt;pub-dates&gt;&lt;date&gt;2018/01/17&lt;/date&gt;&lt;/pub-dates&gt;&lt;/dates&gt;&lt;isbn&gt;2041-1723&lt;/isbn&gt;&lt;urls&gt;&lt;related-urls&gt;&lt;url&gt;https://doi.org/10.1038/s41467-017-02692-w&lt;/url&gt;&lt;/related-urls&gt;&lt;/urls&gt;&lt;electronic-resource-num&gt;10.1038/s41467-017-02692-w&lt;/electronic-resource-num&gt;&lt;/record&gt;&lt;/Cite&gt;&lt;/EndNote&gt;</w:instrText>
        </w:r>
        <w:r w:rsidR="002E4B2A" w:rsidRPr="007A6A4A">
          <w:fldChar w:fldCharType="separate"/>
        </w:r>
        <w:r w:rsidR="002E4B2A" w:rsidRPr="00CA7287">
          <w:rPr>
            <w:rFonts w:ascii="Times New Roman" w:hAnsi="Times New Roman"/>
            <w:noProof/>
            <w:vertAlign w:val="superscript"/>
          </w:rPr>
          <w:t>29</w:t>
        </w:r>
        <w:r w:rsidR="002E4B2A" w:rsidRPr="007A6A4A">
          <w:fldChar w:fldCharType="end"/>
        </w:r>
      </w:hyperlink>
      <w:r w:rsidR="001300BC" w:rsidRPr="007A6A4A">
        <w:t>.</w:t>
      </w:r>
    </w:p>
    <w:p w14:paraId="2FC2556F" w14:textId="77777777" w:rsidR="00661D75" w:rsidRPr="007A6A4A" w:rsidRDefault="004A5819" w:rsidP="00287395">
      <w:pPr>
        <w:pStyle w:val="TAMainText"/>
      </w:pPr>
      <w:r w:rsidRPr="007A6A4A">
        <w:t>Extensive shell</w:t>
      </w:r>
      <w:r w:rsidR="00D851FF" w:rsidRPr="007A6A4A">
        <w:t xml:space="preserve"> dissolution at</w:t>
      </w:r>
      <w:r w:rsidRPr="007A6A4A">
        <w:t xml:space="preserve"> low</w:t>
      </w:r>
      <w:r w:rsidR="00D851FF" w:rsidRPr="007A6A4A">
        <w:t xml:space="preserve"> pH in </w:t>
      </w:r>
      <w:r w:rsidR="00267AD7" w:rsidRPr="007A6A4A">
        <w:t>thickening shell</w:t>
      </w:r>
      <w:r w:rsidR="00D6105B" w:rsidRPr="007A6A4A">
        <w:t xml:space="preserve"> </w:t>
      </w:r>
      <w:r w:rsidRPr="007A6A4A">
        <w:t>of</w:t>
      </w:r>
      <w:r w:rsidRPr="007A6A4A">
        <w:rPr>
          <w:i/>
        </w:rPr>
        <w:t xml:space="preserve"> </w:t>
      </w:r>
      <w:r w:rsidR="00661D75" w:rsidRPr="007A6A4A">
        <w:t>the polar brachiopod led to</w:t>
      </w:r>
      <w:r w:rsidR="00D851FF" w:rsidRPr="007A6A4A">
        <w:t xml:space="preserve"> </w:t>
      </w:r>
      <w:r w:rsidRPr="007A6A4A">
        <w:t xml:space="preserve">a drastic </w:t>
      </w:r>
      <w:r w:rsidR="00D851FF" w:rsidRPr="007A6A4A">
        <w:t>decrease</w:t>
      </w:r>
      <w:r w:rsidRPr="007A6A4A">
        <w:t xml:space="preserve"> in</w:t>
      </w:r>
      <w:r w:rsidR="00D851FF" w:rsidRPr="007A6A4A">
        <w:t xml:space="preserve"> </w:t>
      </w:r>
      <w:r w:rsidRPr="007A6A4A">
        <w:t xml:space="preserve">primary layer </w:t>
      </w:r>
      <w:r w:rsidR="00D851FF" w:rsidRPr="007A6A4A">
        <w:t xml:space="preserve">thickness. </w:t>
      </w:r>
      <w:r w:rsidR="00661D75" w:rsidRPr="007A6A4A">
        <w:rPr>
          <w:i/>
        </w:rPr>
        <w:t>L. uva</w:t>
      </w:r>
      <w:r w:rsidRPr="007A6A4A">
        <w:t xml:space="preserve"> counteracted this chemical attack </w:t>
      </w:r>
      <w:r w:rsidR="008A6953" w:rsidRPr="007A6A4A">
        <w:t>by laying down more</w:t>
      </w:r>
      <w:r w:rsidR="00661D75" w:rsidRPr="007A6A4A">
        <w:t xml:space="preserve"> </w:t>
      </w:r>
      <w:r w:rsidR="00D851FF" w:rsidRPr="007A6A4A">
        <w:t xml:space="preserve">secondary layer </w:t>
      </w:r>
      <w:r w:rsidR="00661D75" w:rsidRPr="007A6A4A">
        <w:t>on the internal surface of the shell</w:t>
      </w:r>
      <w:r w:rsidR="00AB7D7E" w:rsidRPr="007A6A4A">
        <w:t>,</w:t>
      </w:r>
      <w:r w:rsidR="00661D75" w:rsidRPr="007A6A4A">
        <w:t xml:space="preserve"> </w:t>
      </w:r>
      <w:r w:rsidR="008A6953" w:rsidRPr="007A6A4A">
        <w:t>which resulted in</w:t>
      </w:r>
      <w:r w:rsidR="00661D75" w:rsidRPr="007A6A4A">
        <w:t xml:space="preserve"> </w:t>
      </w:r>
      <w:r w:rsidR="008A6953" w:rsidRPr="007A6A4A">
        <w:t>increased</w:t>
      </w:r>
      <w:r w:rsidR="00D851FF" w:rsidRPr="007A6A4A">
        <w:t xml:space="preserve"> overall shell thickness</w:t>
      </w:r>
      <w:r w:rsidR="00661D75" w:rsidRPr="007A6A4A">
        <w:t xml:space="preserve"> during the experimental period</w:t>
      </w:r>
      <w:r w:rsidR="00D851FF" w:rsidRPr="007A6A4A">
        <w:t xml:space="preserve">. The less extensive dissolution in </w:t>
      </w:r>
      <w:r w:rsidR="00D851FF" w:rsidRPr="007A6A4A">
        <w:rPr>
          <w:i/>
        </w:rPr>
        <w:t xml:space="preserve">C. inconspicua </w:t>
      </w:r>
      <w:r w:rsidR="0013468A">
        <w:t>wa</w:t>
      </w:r>
      <w:r w:rsidR="00D851FF" w:rsidRPr="007A6A4A">
        <w:t xml:space="preserve">s reflected by no clear impact of acidified conditions on </w:t>
      </w:r>
      <w:r w:rsidR="00661D75" w:rsidRPr="007A6A4A">
        <w:t xml:space="preserve">either </w:t>
      </w:r>
      <w:r w:rsidR="00D851FF" w:rsidRPr="007A6A4A">
        <w:t xml:space="preserve">total shell or individual shell layer thicknesses. </w:t>
      </w:r>
      <w:r w:rsidR="00C8003B" w:rsidRPr="007A6A4A">
        <w:t>Our findings appear to contrast with reports of primary layer thickening in the Chilean t</w:t>
      </w:r>
      <w:r w:rsidR="00687338" w:rsidRPr="007A6A4A">
        <w:t>e</w:t>
      </w:r>
      <w:r w:rsidR="00C8003B" w:rsidRPr="007A6A4A">
        <w:t xml:space="preserve">rebratulide </w:t>
      </w:r>
      <w:r w:rsidR="00C8003B" w:rsidRPr="007A6A4A">
        <w:rPr>
          <w:i/>
        </w:rPr>
        <w:t xml:space="preserve">Magellania venosa </w:t>
      </w:r>
      <w:r w:rsidR="00C8003B" w:rsidRPr="007A6A4A">
        <w:t>after being cultured in pH 7.35 conditions</w:t>
      </w:r>
      <w:hyperlink w:anchor="_ENREF_88" w:tooltip="Ye, 2018 #986" w:history="1">
        <w:r w:rsidR="002E4B2A" w:rsidRPr="007A6A4A">
          <w:fldChar w:fldCharType="begin"/>
        </w:r>
        <w:r w:rsidR="002E4B2A">
          <w:instrText xml:space="preserve"> ADDIN EN.CITE &lt;EndNote&gt;&lt;Cite&gt;&lt;Author&gt;Ye&lt;/Author&gt;&lt;Year&gt;2018&lt;/Year&gt;&lt;RecNum&gt;986&lt;/RecNum&gt;&lt;DisplayText&gt;&lt;style face="superscript" font="Times New Roman"&gt;88&lt;/style&gt;&lt;/DisplayText&gt;&lt;record&gt;&lt;rec-number&gt;986&lt;/rec-number&gt;&lt;foreign-keys&gt;&lt;key app="EN" db-id="aa5wf2v5npws2fea5dz5e0ddsrzfw55rdavr" timestamp="1532906378"&gt;986&lt;/key&gt;&lt;key app="ENWeb" db-id=""&gt;0&lt;/key&gt;&lt;/foreign-keys&gt;&lt;ref-type name="Journal Article"&gt;17&lt;/ref-type&gt;&lt;contributors&gt;&lt;authors&gt;&lt;author&gt;Ye, F.&lt;/author&gt;&lt;author&gt;Jurikova, H.&lt;/author&gt;&lt;author&gt;Angiolini, L.&lt;/author&gt;&lt;author&gt;Brand, U.&lt;/author&gt;&lt;author&gt;Crippa, G.&lt;/author&gt;&lt;author&gt;Henkel, D.&lt;/author&gt;&lt;author&gt;Laudien, J.&lt;/author&gt;&lt;author&gt;Hiebenthal, C.&lt;/author&gt;&lt;author&gt;Šmajgl, D.&lt;/author&gt;&lt;/authors&gt;&lt;/contributors&gt;&lt;titles&gt;&lt;title&gt;Variation in brachiopod microstructure and isotope geochemistry under low pH-ocean acidification-conditions&lt;/title&gt;&lt;secondary-title&gt;Biogeosciences Discussions&lt;/secondary-title&gt;&lt;/titles&gt;&lt;periodical&gt;&lt;full-title&gt;Biogeosciences Discussions&lt;/full-title&gt;&lt;abbr-1&gt;Biogeosci. Disc.&lt;/abbr-1&gt;&lt;abbr-2&gt;Biogeosci Disc&lt;/abbr-2&gt;&lt;/periodical&gt;&lt;pages&gt;1-64&lt;/pages&gt;&lt;dates&gt;&lt;year&gt;2018&lt;/year&gt;&lt;/dates&gt;&lt;isbn&gt;1810-6285&lt;/isbn&gt;&lt;urls&gt;&lt;/urls&gt;&lt;electronic-resource-num&gt;10.5194/bg-2018-332&lt;/electronic-resource-num&gt;&lt;/record&gt;&lt;/Cite&gt;&lt;/EndNote&gt;</w:instrText>
        </w:r>
        <w:r w:rsidR="002E4B2A" w:rsidRPr="007A6A4A">
          <w:fldChar w:fldCharType="separate"/>
        </w:r>
        <w:r w:rsidR="002E4B2A" w:rsidRPr="007108C2">
          <w:rPr>
            <w:rFonts w:ascii="Times New Roman" w:hAnsi="Times New Roman"/>
            <w:noProof/>
            <w:vertAlign w:val="superscript"/>
          </w:rPr>
          <w:t>88</w:t>
        </w:r>
        <w:r w:rsidR="002E4B2A" w:rsidRPr="007A6A4A">
          <w:fldChar w:fldCharType="end"/>
        </w:r>
      </w:hyperlink>
      <w:r w:rsidR="00C8003B" w:rsidRPr="007A6A4A">
        <w:t xml:space="preserve">, however, their observations appear to be </w:t>
      </w:r>
      <w:r w:rsidR="008A6953" w:rsidRPr="007A6A4A">
        <w:t>based on</w:t>
      </w:r>
      <w:r w:rsidR="00C8003B" w:rsidRPr="007A6A4A">
        <w:t xml:space="preserve"> only one measured specimen in both the acidified treatment and the control.</w:t>
      </w:r>
    </w:p>
    <w:p w14:paraId="4D544B8E" w14:textId="77777777" w:rsidR="00D851FF" w:rsidRPr="007A6A4A" w:rsidRDefault="00A51A5B" w:rsidP="00287395">
      <w:pPr>
        <w:pStyle w:val="TAMainText"/>
      </w:pPr>
      <w:r w:rsidRPr="007A6A4A">
        <w:t xml:space="preserve">Compensatory mechanisms must also be sufficient in maintaining an organism’s overall performance. </w:t>
      </w:r>
      <w:r w:rsidR="00D851FF" w:rsidRPr="007A6A4A">
        <w:t>The secondary layer of terebratulide brachiopod shells is softer than the harder protective primary layer</w:t>
      </w:r>
      <w:r w:rsidR="008E5EC3" w:rsidRPr="007A6A4A">
        <w:fldChar w:fldCharType="begin">
          <w:fldData xml:space="preserve">PEVuZE5vdGU+PENpdGU+PEF1dGhvcj5Hcmllc3NoYWJlcjwvQXV0aG9yPjxZZWFyPjIwMDc8L1ll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</w:fldData>
        </w:fldChar>
      </w:r>
      <w:r w:rsidR="0016608C">
        <w:instrText xml:space="preserve"> ADDIN EN.CITE </w:instrText>
      </w:r>
      <w:r w:rsidR="0016608C">
        <w:fldChar w:fldCharType="begin">
          <w:fldData xml:space="preserve">PEVuZE5vdGU+PENpdGU+PEF1dGhvcj5Hcmllc3NoYWJlcjwvQXV0aG9yPjxZZWFyPjIwMDc8L1ll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</w:fldData>
        </w:fldChar>
      </w:r>
      <w:r w:rsidR="0016608C">
        <w:instrText xml:space="preserve"> ADDIN EN.CITE.DATA </w:instrText>
      </w:r>
      <w:r w:rsidR="0016608C">
        <w:fldChar w:fldCharType="end"/>
      </w:r>
      <w:r w:rsidR="008E5EC3" w:rsidRPr="007A6A4A">
        <w:fldChar w:fldCharType="separate"/>
      </w:r>
      <w:hyperlink w:anchor="_ENREF_34" w:tooltip="Goetz, 2009 #240" w:history="1">
        <w:r w:rsidR="002E4B2A" w:rsidRPr="0016608C">
          <w:rPr>
            <w:rFonts w:ascii="Times New Roman" w:hAnsi="Times New Roman"/>
            <w:noProof/>
            <w:vertAlign w:val="superscript"/>
          </w:rPr>
          <w:t>34</w:t>
        </w:r>
      </w:hyperlink>
      <w:r w:rsidR="0016608C" w:rsidRPr="0016608C">
        <w:rPr>
          <w:rFonts w:ascii="Times New Roman" w:hAnsi="Times New Roman"/>
          <w:noProof/>
          <w:vertAlign w:val="superscript"/>
        </w:rPr>
        <w:t>,</w:t>
      </w:r>
      <w:hyperlink w:anchor="_ENREF_89" w:tooltip="Griesshaber, 2007 #762" w:history="1">
        <w:r w:rsidR="002E4B2A" w:rsidRPr="0016608C">
          <w:rPr>
            <w:rFonts w:ascii="Times New Roman" w:hAnsi="Times New Roman"/>
            <w:noProof/>
            <w:vertAlign w:val="superscript"/>
          </w:rPr>
          <w:t>89</w:t>
        </w:r>
      </w:hyperlink>
      <w:r w:rsidR="008E5EC3" w:rsidRPr="007A6A4A">
        <w:fldChar w:fldCharType="end"/>
      </w:r>
      <w:r w:rsidR="008E5EC3" w:rsidRPr="007A6A4A">
        <w:t xml:space="preserve"> </w:t>
      </w:r>
      <w:r w:rsidR="00DA6C16" w:rsidRPr="007A6A4A">
        <w:t xml:space="preserve">raising the question of </w:t>
      </w:r>
      <w:r w:rsidR="00391F75" w:rsidRPr="007A6A4A">
        <w:t xml:space="preserve">whether </w:t>
      </w:r>
      <w:r w:rsidR="00DA6C16" w:rsidRPr="007A6A4A">
        <w:t xml:space="preserve">a shell made solely out of secondary layer would provide </w:t>
      </w:r>
      <w:r w:rsidRPr="007A6A4A">
        <w:t>adequate</w:t>
      </w:r>
      <w:r w:rsidR="00DA6C16" w:rsidRPr="007A6A4A">
        <w:t xml:space="preserve"> protection to ensure survival</w:t>
      </w:r>
      <w:r w:rsidR="001300BC" w:rsidRPr="007A6A4A">
        <w:t>.</w:t>
      </w:r>
      <w:r w:rsidR="00D851FF" w:rsidRPr="007A6A4A">
        <w:rPr>
          <w:color w:val="FF0000"/>
        </w:rPr>
        <w:t xml:space="preserve"> </w:t>
      </w:r>
      <w:r w:rsidR="00391F75" w:rsidRPr="007A6A4A">
        <w:t>No</w:t>
      </w:r>
      <w:r w:rsidR="00D851FF" w:rsidRPr="007A6A4A">
        <w:t xml:space="preserve"> external dissolution of the exposed secondary layer of </w:t>
      </w:r>
      <w:r w:rsidR="00D851FF" w:rsidRPr="007A6A4A">
        <w:rPr>
          <w:i/>
        </w:rPr>
        <w:t xml:space="preserve">L. uva </w:t>
      </w:r>
      <w:r w:rsidR="00D851FF" w:rsidRPr="007A6A4A">
        <w:t>was observed</w:t>
      </w:r>
      <w:r w:rsidR="00157114" w:rsidRPr="007A6A4A">
        <w:t xml:space="preserve"> </w:t>
      </w:r>
      <w:r w:rsidR="00D63250" w:rsidRPr="007A6A4A">
        <w:t>p</w:t>
      </w:r>
      <w:r w:rsidR="001300BC" w:rsidRPr="007A6A4A">
        <w:t>erhaps</w:t>
      </w:r>
      <w:r w:rsidR="00D63250" w:rsidRPr="007A6A4A">
        <w:t xml:space="preserve"> </w:t>
      </w:r>
      <w:r w:rsidR="005F290A" w:rsidRPr="007A6A4A">
        <w:t>due to protection from the organic matrix shrouding calcite crystals of this innermost fibrous shell layer</w:t>
      </w:r>
      <w:r w:rsidR="00BC213E" w:rsidRPr="007A6A4A">
        <w:fldChar w:fldCharType="begin">
          <w:fldData xml:space="preserve">PEVuZE5vdGU+PENpdGU+PEF1dGhvcj5Qw6lyZXotSHVlcnRhPC9BdXRob3I+PFllYXI+MjAxMzwv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</w:fldData>
        </w:fldChar>
      </w:r>
      <w:r w:rsidR="0016608C">
        <w:instrText xml:space="preserve"> ADDIN EN.CITE </w:instrText>
      </w:r>
      <w:r w:rsidR="0016608C">
        <w:fldChar w:fldCharType="begin">
          <w:fldData xml:space="preserve">PEVuZE5vdGU+PENpdGU+PEF1dGhvcj5Qw6lyZXotSHVlcnRhPC9BdXRob3I+PFllYXI+MjAxMzwv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</w:fldData>
        </w:fldChar>
      </w:r>
      <w:r w:rsidR="0016608C">
        <w:instrText xml:space="preserve"> ADDIN EN.CITE.DATA </w:instrText>
      </w:r>
      <w:r w:rsidR="0016608C">
        <w:fldChar w:fldCharType="end"/>
      </w:r>
      <w:r w:rsidR="00BC213E" w:rsidRPr="007A6A4A">
        <w:fldChar w:fldCharType="separate"/>
      </w:r>
      <w:hyperlink w:anchor="_ENREF_90" w:tooltip="Pérez-Huerta, 2013 #198" w:history="1">
        <w:r w:rsidR="002E4B2A" w:rsidRPr="0016608C">
          <w:rPr>
            <w:rFonts w:ascii="Times New Roman" w:hAnsi="Times New Roman"/>
            <w:noProof/>
            <w:vertAlign w:val="superscript"/>
          </w:rPr>
          <w:t>90</w:t>
        </w:r>
      </w:hyperlink>
      <w:r w:rsidR="0016608C" w:rsidRPr="0016608C">
        <w:rPr>
          <w:rFonts w:ascii="Times New Roman" w:hAnsi="Times New Roman"/>
          <w:noProof/>
          <w:vertAlign w:val="superscript"/>
        </w:rPr>
        <w:t>,</w:t>
      </w:r>
      <w:hyperlink w:anchor="_ENREF_91" w:tooltip="Harper, 2000 #151" w:history="1">
        <w:r w:rsidR="002E4B2A" w:rsidRPr="0016608C">
          <w:rPr>
            <w:rFonts w:ascii="Times New Roman" w:hAnsi="Times New Roman"/>
            <w:noProof/>
            <w:vertAlign w:val="superscript"/>
          </w:rPr>
          <w:t>91</w:t>
        </w:r>
      </w:hyperlink>
      <w:r w:rsidR="00BC213E" w:rsidRPr="007A6A4A">
        <w:fldChar w:fldCharType="end"/>
      </w:r>
      <w:r w:rsidR="005F290A" w:rsidRPr="007A6A4A">
        <w:t xml:space="preserve">. </w:t>
      </w:r>
      <w:r w:rsidR="00E526E8" w:rsidRPr="007A6A4A">
        <w:t>Primary layer is often missing in older parts of brachiopod shells or in older individuals</w:t>
      </w:r>
      <w:hyperlink w:anchor="_ENREF_88" w:tooltip="Ye, 2018 #986" w:history="1">
        <w:r w:rsidR="002E4B2A" w:rsidRPr="007A6A4A">
          <w:fldChar w:fldCharType="begin"/>
        </w:r>
        <w:r w:rsidR="002E4B2A">
          <w:instrText xml:space="preserve"> ADDIN EN.CITE &lt;EndNote&gt;&lt;Cite&gt;&lt;Author&gt;Ye&lt;/Author&gt;&lt;Year&gt;2018&lt;/Year&gt;&lt;RecNum&gt;986&lt;/RecNum&gt;&lt;DisplayText&gt;&lt;style face="superscript" font="Times New Roman"&gt;88&lt;/style&gt;&lt;/DisplayText&gt;&lt;record&gt;&lt;rec-number&gt;986&lt;/rec-number&gt;&lt;foreign-keys&gt;&lt;key app="EN" db-id="aa5wf2v5npws2fea5dz5e0ddsrzfw55rdavr" timestamp="1532906378"&gt;986&lt;/key&gt;&lt;key app="ENWeb" db-id=""&gt;0&lt;/key&gt;&lt;/foreign-keys&gt;&lt;ref-type name="Journal Article"&gt;17&lt;/ref-type&gt;&lt;contributors&gt;&lt;authors&gt;&lt;author&gt;Ye, F.&lt;/author&gt;&lt;author&gt;Jurikova, H.&lt;/author&gt;&lt;author&gt;Angiolini, L.&lt;/author&gt;&lt;author&gt;Brand, U.&lt;/author&gt;&lt;author&gt;Crippa, G.&lt;/author&gt;&lt;author&gt;Henkel, D.&lt;/author&gt;&lt;author&gt;Laudien, J.&lt;/author&gt;&lt;author&gt;Hiebenthal, C.&lt;/author&gt;&lt;author&gt;Šmajgl, D.&lt;/author&gt;&lt;/authors&gt;&lt;/contributors&gt;&lt;titles&gt;&lt;title&gt;Variation in brachiopod microstructure and isotope geochemistry under low pH-ocean acidification-conditions&lt;/title&gt;&lt;secondary-title&gt;Biogeosciences Discussions&lt;/secondary-title&gt;&lt;/titles&gt;&lt;periodical&gt;&lt;full-title&gt;Biogeosciences Discussions&lt;/full-title&gt;&lt;abbr-1&gt;Biogeosci. Disc.&lt;/abbr-1&gt;&lt;abbr-2&gt;Biogeosci Disc&lt;/abbr-2&gt;&lt;/periodical&gt;&lt;pages&gt;1-64&lt;/pages&gt;&lt;dates&gt;&lt;year&gt;2018&lt;/year&gt;&lt;/dates&gt;&lt;isbn&gt;1810-6285&lt;/isbn&gt;&lt;urls&gt;&lt;/urls&gt;&lt;electronic-resource-num&gt;10.5194/bg-2018-332&lt;/electronic-resource-num&gt;&lt;/record&gt;&lt;/Cite&gt;&lt;/EndNote&gt;</w:instrText>
        </w:r>
        <w:r w:rsidR="002E4B2A" w:rsidRPr="007A6A4A">
          <w:fldChar w:fldCharType="separate"/>
        </w:r>
        <w:r w:rsidR="002E4B2A" w:rsidRPr="007108C2">
          <w:rPr>
            <w:rFonts w:ascii="Times New Roman" w:hAnsi="Times New Roman"/>
            <w:noProof/>
            <w:vertAlign w:val="superscript"/>
          </w:rPr>
          <w:t>88</w:t>
        </w:r>
        <w:r w:rsidR="002E4B2A" w:rsidRPr="007A6A4A">
          <w:fldChar w:fldCharType="end"/>
        </w:r>
      </w:hyperlink>
      <w:r w:rsidR="00E526E8" w:rsidRPr="007A6A4A">
        <w:t>, therefore, a</w:t>
      </w:r>
      <w:r w:rsidR="00D851FF" w:rsidRPr="007A6A4A">
        <w:t xml:space="preserve"> thicker shell consisting of only secondary layer</w:t>
      </w:r>
      <w:r w:rsidR="00E526E8" w:rsidRPr="007A6A4A">
        <w:t xml:space="preserve"> </w:t>
      </w:r>
      <w:r w:rsidR="00D851FF" w:rsidRPr="007A6A4A">
        <w:t xml:space="preserve">could provide sufficient protection in predicted </w:t>
      </w:r>
      <w:r w:rsidR="005F290A" w:rsidRPr="007A6A4A">
        <w:t>pH conditions expected by 2100</w:t>
      </w:r>
      <w:r w:rsidR="00E526E8" w:rsidRPr="007A6A4A">
        <w:t>,</w:t>
      </w:r>
      <w:r w:rsidR="005F290A" w:rsidRPr="007A6A4A">
        <w:t xml:space="preserve"> although this warrants further investigation.</w:t>
      </w:r>
      <w:r w:rsidR="00D851FF" w:rsidRPr="007A6A4A">
        <w:t xml:space="preserve"> </w:t>
      </w:r>
    </w:p>
    <w:p w14:paraId="35E36452" w14:textId="77777777" w:rsidR="008A6953" w:rsidRPr="007A6A4A" w:rsidRDefault="003A5155" w:rsidP="00287395">
      <w:pPr>
        <w:pStyle w:val="TAMainText"/>
      </w:pPr>
      <w:r w:rsidRPr="007A6A4A">
        <w:t xml:space="preserve">Total shell thickness or individual shell layer thickness of </w:t>
      </w:r>
      <w:r w:rsidR="00622EDA" w:rsidRPr="007A6A4A">
        <w:t>growing shell</w:t>
      </w:r>
      <w:r w:rsidR="00D6105B" w:rsidRPr="007A6A4A">
        <w:t xml:space="preserve"> </w:t>
      </w:r>
      <w:r w:rsidRPr="007A6A4A">
        <w:t xml:space="preserve">of </w:t>
      </w:r>
      <w:r w:rsidRPr="007A6A4A">
        <w:rPr>
          <w:i/>
        </w:rPr>
        <w:t xml:space="preserve">L. uva </w:t>
      </w:r>
      <w:r w:rsidRPr="007A6A4A">
        <w:t xml:space="preserve">and </w:t>
      </w:r>
      <w:r w:rsidRPr="007A6A4A">
        <w:rPr>
          <w:i/>
        </w:rPr>
        <w:t>C. inconspicua</w:t>
      </w:r>
      <w:r w:rsidRPr="007A6A4A">
        <w:t xml:space="preserve"> were not affected by </w:t>
      </w:r>
      <w:r w:rsidR="00A1478A">
        <w:t xml:space="preserve">predicted end-century </w:t>
      </w:r>
      <w:r w:rsidRPr="007A6A4A">
        <w:t xml:space="preserve">acidified conditions. </w:t>
      </w:r>
      <w:r w:rsidR="00A1478A" w:rsidRPr="007A6A4A">
        <w:t xml:space="preserve">In a previous study, </w:t>
      </w:r>
      <w:r w:rsidR="00A1478A">
        <w:t>s</w:t>
      </w:r>
      <w:r w:rsidR="00A1478A" w:rsidRPr="007A6A4A">
        <w:t xml:space="preserve">hell thickness in </w:t>
      </w:r>
      <w:r w:rsidR="00A1478A" w:rsidRPr="007A6A4A">
        <w:rPr>
          <w:i/>
        </w:rPr>
        <w:t xml:space="preserve">C. inconspicua </w:t>
      </w:r>
      <w:r w:rsidR="00A1478A" w:rsidRPr="007A6A4A">
        <w:t>did not vary over the last 120 years despite a 0.1 pH unit decrease and 2°C increase in temperature since the Industrial Revolution</w:t>
      </w:r>
      <w:hyperlink w:anchor="_ENREF_92" w:tooltip="Cross, 2018 #930" w:history="1">
        <w:r w:rsidR="002E4B2A" w:rsidRPr="007A6A4A">
          <w:fldChar w:fldCharType="begin"/>
        </w:r>
        <w:r w:rsidR="002E4B2A">
          <w:instrText xml:space="preserve"> ADDIN EN.CITE &lt;EndNote&gt;&lt;Cite&gt;&lt;Author&gt;Cross&lt;/Author&gt;&lt;Year&gt;2018&lt;/Year&gt;&lt;RecNum&gt;930&lt;/RecNum&gt;&lt;DisplayText&gt;&lt;style face="superscript" font="Times New Roman"&gt;92&lt;/style&gt;&lt;/DisplayText&gt;&lt;record&gt;&lt;rec-number&gt;930&lt;/rec-number&gt;&lt;foreign-keys&gt;&lt;key app="EN" db-id="aa5wf2v5npws2fea5dz5e0ddsrzfw55rdavr" timestamp="1521057991"&gt;930&lt;/key&gt;&lt;/foreign-keys&gt;&lt;ref-type name="Journal Article"&gt;17&lt;/ref-type&gt;&lt;contributors&gt;&lt;authors&gt;&lt;author&gt;Cross, E. L.&lt;/author&gt;&lt;author&gt;Harper, E. M.&lt;/author&gt;&lt;author&gt;Peck, L. S.&lt;/author&gt;&lt;/authors&gt;&lt;/contributors&gt;&lt;titles&gt;&lt;title&gt;A 120-year record of resilience to environmental change in brachiopods&lt;/title&gt;&lt;secondary-title&gt;Global Change Biology&lt;/secondary-title&gt;&lt;/titles&gt;&lt;periodical&gt;&lt;full-title&gt;Global Change Biology&lt;/full-title&gt;&lt;abbr-1&gt;Global Change Biol.&lt;/abbr-1&gt;&lt;abbr-2&gt;Global Change Biol&lt;/abbr-2&gt;&lt;/periodical&gt;&lt;pages&gt;2262-2271&lt;/pages&gt;&lt;volume&gt;24&lt;/volume&gt;&lt;number&gt;6&lt;/number&gt;&lt;keywords&gt;&lt;keyword&gt;climate change&lt;/keyword&gt;&lt;keyword&gt;global warming&lt;/keyword&gt;&lt;keyword&gt;museum specimens&lt;/keyword&gt;&lt;keyword&gt;ocean acidification&lt;/keyword&gt;&lt;keyword&gt;shell characteristics&lt;/keyword&gt;&lt;/keywords&gt;&lt;dates&gt;&lt;year&gt;2018&lt;/year&gt;&lt;/dates&gt;&lt;isbn&gt;1365-2486&lt;/isbn&gt;&lt;urls&gt;&lt;related-urls&gt;&lt;url&gt;http://dx.doi.org/10.1111/gcb.14085&lt;/url&gt;&lt;/related-urls&gt;&lt;/urls&gt;&lt;electronic-resource-num&gt;10.1111/gcb.14085&lt;/electronic-resource-num&gt;&lt;/record&gt;&lt;/Cite&gt;&lt;/EndNote&gt;</w:instrText>
        </w:r>
        <w:r w:rsidR="002E4B2A" w:rsidRPr="007A6A4A">
          <w:fldChar w:fldCharType="separate"/>
        </w:r>
        <w:r w:rsidR="002E4B2A" w:rsidRPr="007108C2">
          <w:rPr>
            <w:rFonts w:ascii="Times New Roman" w:hAnsi="Times New Roman"/>
            <w:noProof/>
            <w:vertAlign w:val="superscript"/>
          </w:rPr>
          <w:t>92</w:t>
        </w:r>
        <w:r w:rsidR="002E4B2A" w:rsidRPr="007A6A4A">
          <w:fldChar w:fldCharType="end"/>
        </w:r>
      </w:hyperlink>
      <w:r w:rsidR="00A1478A" w:rsidRPr="007A6A4A">
        <w:t xml:space="preserve">. The resilience of shell thickness in </w:t>
      </w:r>
      <w:r w:rsidR="00A1478A" w:rsidRPr="007A6A4A">
        <w:rPr>
          <w:i/>
        </w:rPr>
        <w:t xml:space="preserve">L. uva </w:t>
      </w:r>
      <w:r w:rsidR="00A1478A" w:rsidRPr="007A6A4A">
        <w:t xml:space="preserve">and </w:t>
      </w:r>
      <w:r w:rsidR="00A1478A" w:rsidRPr="007A6A4A">
        <w:rPr>
          <w:i/>
        </w:rPr>
        <w:t xml:space="preserve">C. inconspicua </w:t>
      </w:r>
      <w:r w:rsidR="00A1478A" w:rsidRPr="007A6A4A">
        <w:t xml:space="preserve">to </w:t>
      </w:r>
      <w:r w:rsidR="008705D6" w:rsidRPr="007A6A4A">
        <w:t xml:space="preserve">past </w:t>
      </w:r>
      <w:r w:rsidR="008705D6">
        <w:t xml:space="preserve">and </w:t>
      </w:r>
      <w:r w:rsidR="00A1478A" w:rsidRPr="007A6A4A">
        <w:t>predicted environmental change, in addition to their unaffected shell growth rates</w:t>
      </w:r>
      <w:r w:rsidR="008705D6">
        <w:t xml:space="preserve"> under end-century pH levels</w:t>
      </w:r>
      <w:r w:rsidR="00A1478A" w:rsidRPr="007A6A4A">
        <w:fldChar w:fldCharType="begin">
          <w:fldData xml:space="preserve">PEVuZE5vdGU+PENpdGU+PEF1dGhvcj5Dcm9zczwvQXV0aG9yPjxZZWFyPjIwMTU8L1llYXI+PFJl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OTIwLTkyNjwvcGFnZXM+PHZvbHVtZT43
Mzwvdm9sdW1lPjxudW1iZXI+MzwvbnVtYmVyPjxkYXRlcz48eWVhcj4yMDE2PC95ZWFyPjxwdWIt
ZGF0ZXM+PGRhdGU+TWFyY2ggNCwgMjAxNTwvZGF0ZT48L3B1Yi1kYXRlcz48L2RhdGVzPjx1cmxz
PjxyZWxhdGVkLXVybHM+PHVybD5odHRwOi8vaWNlc2ptcy5veGZvcmRqb3VybmFscy5vcmcvY29u
dGVudC9lYXJseS8yMDE1LzAzLzA0L2ljZXNqbXMuZnN2MDMxLmFic3RyYWN0PC91cmw+PC9yZWxh
dGVkLXVybHM+PC91cmxzPjxlbGVjdHJvbmljLXJlc291cmNlLW51bT5kb2k6MTAuMTA5My9pY2Vz
am1zL2ZzdjAzMTwvZWxlY3Ryb25pYy1yZXNvdXJjZS1udW0+PC9yZWNvcmQ+PC9DaXRlPjwvRW5k
Tm90ZT4A
</w:fldData>
        </w:fldChar>
      </w:r>
      <w:r w:rsidR="00A1478A">
        <w:instrText xml:space="preserve"> ADDIN EN.CITE </w:instrText>
      </w:r>
      <w:r w:rsidR="00A1478A">
        <w:fldChar w:fldCharType="begin">
          <w:fldData xml:space="preserve">PEVuZE5vdGU+PENpdGU+PEF1dGhvcj5Dcm9zczwvQXV0aG9yPjxZZWFyPjIwMTU8L1llYXI+PFJl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OTIwLTkyNjwvcGFnZXM+PHZvbHVtZT43
Mzwvdm9sdW1lPjxudW1iZXI+MzwvbnVtYmVyPjxkYXRlcz48eWVhcj4yMDE2PC95ZWFyPjxwdWIt
ZGF0ZXM+PGRhdGU+TWFyY2ggNCwgMjAxNTwvZGF0ZT48L3B1Yi1kYXRlcz48L2RhdGVzPjx1cmxz
PjxyZWxhdGVkLXVybHM+PHVybD5odHRwOi8vaWNlc2ptcy5veGZvcmRqb3VybmFscy5vcmcvY29u
dGVudC9lYXJseS8yMDE1LzAzLzA0L2ljZXNqbXMuZnN2MDMxLmFic3RyYWN0PC91cmw+PC9yZWxh
dGVkLXVybHM+PC91cmxzPjxlbGVjdHJvbmljLXJlc291cmNlLW51bT5kb2k6MTAuMTA5My9pY2Vz
am1zL2ZzdjAzMTwvZWxlY3Ryb25pYy1yZXNvdXJjZS1udW0+PC9yZWNvcmQ+PC9DaXRlPjwvRW5k
Tm90ZT4A
</w:fldData>
        </w:fldChar>
      </w:r>
      <w:r w:rsidR="00A1478A">
        <w:instrText xml:space="preserve"> ADDIN EN.CITE.DATA </w:instrText>
      </w:r>
      <w:r w:rsidR="00A1478A">
        <w:fldChar w:fldCharType="end"/>
      </w:r>
      <w:r w:rsidR="00A1478A" w:rsidRPr="007A6A4A">
        <w:fldChar w:fldCharType="separate"/>
      </w:r>
      <w:hyperlink w:anchor="_ENREF_6" w:tooltip="Cross, 2015 #331" w:history="1">
        <w:r w:rsidR="002E4B2A" w:rsidRPr="0016608C">
          <w:rPr>
            <w:rFonts w:ascii="Times New Roman" w:hAnsi="Times New Roman"/>
            <w:noProof/>
            <w:vertAlign w:val="superscript"/>
          </w:rPr>
          <w:t>6</w:t>
        </w:r>
      </w:hyperlink>
      <w:r w:rsidR="00A1478A" w:rsidRPr="0016608C">
        <w:rPr>
          <w:rFonts w:ascii="Times New Roman" w:hAnsi="Times New Roman"/>
          <w:noProof/>
          <w:vertAlign w:val="superscript"/>
        </w:rPr>
        <w:t>,</w:t>
      </w:r>
      <w:hyperlink w:anchor="_ENREF_7" w:tooltip="Cross, 2016 #397" w:history="1">
        <w:r w:rsidR="002E4B2A" w:rsidRPr="0016608C">
          <w:rPr>
            <w:rFonts w:ascii="Times New Roman" w:hAnsi="Times New Roman"/>
            <w:noProof/>
            <w:vertAlign w:val="superscript"/>
          </w:rPr>
          <w:t>7</w:t>
        </w:r>
      </w:hyperlink>
      <w:r w:rsidR="00A1478A" w:rsidRPr="007A6A4A">
        <w:fldChar w:fldCharType="end"/>
      </w:r>
      <w:r w:rsidR="008705D6">
        <w:t>,</w:t>
      </w:r>
      <w:r w:rsidR="00A1478A" w:rsidRPr="007A6A4A">
        <w:t xml:space="preserve"> indicates the robust ability of rhynchonelliform brachiopods to construct shell under acidified conditions. </w:t>
      </w:r>
      <w:r w:rsidRPr="007A6A4A">
        <w:t xml:space="preserve">The thickness of calcite and aragonite layers in newly formed shell of </w:t>
      </w:r>
      <w:r w:rsidRPr="007A6A4A">
        <w:rPr>
          <w:i/>
        </w:rPr>
        <w:t xml:space="preserve">M. edulis </w:t>
      </w:r>
      <w:r w:rsidRPr="007A6A4A">
        <w:t xml:space="preserve">were also not affected by elevated </w:t>
      </w:r>
      <w:r w:rsidRPr="007A6A4A">
        <w:rPr>
          <w:i/>
        </w:rPr>
        <w:t>p</w:t>
      </w:r>
      <w:r w:rsidRPr="007A6A4A">
        <w:t>CO</w:t>
      </w:r>
      <w:r w:rsidRPr="001F4F14">
        <w:rPr>
          <w:rFonts w:ascii="Times New Roman" w:hAnsi="Times New Roman"/>
          <w:vertAlign w:val="subscript"/>
        </w:rPr>
        <w:t>2</w:t>
      </w:r>
      <w:hyperlink w:anchor="_ENREF_77" w:tooltip="Thomsen, 2010 #176" w:history="1">
        <w:r w:rsidR="002E4B2A" w:rsidRPr="007A6A4A">
          <w:fldChar w:fldCharType="begin"/>
        </w:r>
        <w:r w:rsidR="002E4B2A">
          <w:instrText xml:space="preserve"> ADDIN EN.CITE &lt;EndNote&gt;&lt;Cite&gt;&lt;Author&gt;Thomsen&lt;/Author&gt;&lt;Year&gt;2010&lt;/Year&gt;&lt;RecNum&gt;176&lt;/RecNum&gt;&lt;DisplayText&gt;&lt;style face="superscript" font="Times New Roman"&gt;77&lt;/style&gt;&lt;/DisplayText&gt;&lt;record&gt;&lt;rec-number&gt;176&lt;/rec-number&gt;&lt;foreign-keys&gt;&lt;key app="EN" db-id="aa5wf2v5npws2fea5dz5e0ddsrzfw55rdavr" timestamp="1399828287"&gt;176&lt;/key&gt;&lt;/foreign-keys&gt;&lt;ref-type name="Journal Article"&gt;17&lt;/ref-type&gt;&lt;contributors&gt;&lt;authors&gt;&lt;author&gt;Thomsen, J.&lt;/author&gt;&lt;author&gt;Gutowska, M. A.&lt;/author&gt;&lt;author&gt;Saphörster, J.&lt;/author&gt;&lt;author&gt;Heinemann, A.&lt;/author&gt;&lt;author&gt;Trübenbach, K.&lt;/author&gt;&lt;author&gt;Fietzke, J.&lt;/author&gt;&lt;author&gt;Hiebenthal, C.&lt;/author&gt;&lt;author&gt;Eisenhauer, A.&lt;/author&gt;&lt;author&gt;Körtzinger, A.&lt;/author&gt;&lt;author&gt;Wahl, M.&lt;/author&gt;&lt;author&gt;Melzner, F.&lt;/author&gt;&lt;/authors&gt;&lt;/contributors&gt;&lt;titles&gt;&lt;title&gt;&lt;style face="normal" font="default" size="100%"&gt;Calcifying invertebrates succeed in a naturally CO&lt;/style&gt;&lt;style face="subscript" font="default" size="100%"&gt;2&lt;/style&gt;&lt;style face="normal" font="default" size="100%"&gt;-rich coastal habitat but are threatened by high levels of future acidification&lt;/style&gt;&lt;/title&gt;&lt;secondary-title&gt;Biogeosciences&lt;/secondary-title&gt;&lt;/titles&gt;&lt;periodical&gt;&lt;full-title&gt;Biogeosciences&lt;/full-title&gt;&lt;abbr-1&gt;Biogeosciences&lt;/abbr-1&gt;&lt;abbr-2&gt;Biogeosciences&lt;/abbr-2&gt;&lt;/periodical&gt;&lt;pages&gt;3879-3891&lt;/pages&gt;&lt;volume&gt;7&lt;/volume&gt;&lt;number&gt;11&lt;/number&gt;&lt;dates&gt;&lt;year&gt;2010&lt;/year&gt;&lt;/dates&gt;&lt;publisher&gt;Copernicus Publications&lt;/publisher&gt;&lt;isbn&gt;1726-4189&lt;/isbn&gt;&lt;urls&gt;&lt;related-urls&gt;&lt;url&gt;http://www.biogeosciences.net/7/3879/2010/&lt;/url&gt;&lt;/related-urls&gt;&lt;pdf-urls&gt;&lt;url&gt;http://www.biogeosciences.net/7/3879/2010/bg-7-3879-2010.pdf&lt;/url&gt;&lt;/pdf-urls&gt;&lt;/urls&gt;&lt;electronic-resource-num&gt;10.5194/bg-7-3879-2010&lt;/electronic-resource-num&gt;&lt;/record&gt;&lt;/Cite&gt;&lt;/EndNote&gt;</w:instrText>
        </w:r>
        <w:r w:rsidR="002E4B2A" w:rsidRPr="007A6A4A">
          <w:fldChar w:fldCharType="separate"/>
        </w:r>
        <w:r w:rsidR="002E4B2A" w:rsidRPr="007108C2">
          <w:rPr>
            <w:rFonts w:ascii="Times New Roman" w:hAnsi="Times New Roman"/>
            <w:noProof/>
            <w:vertAlign w:val="superscript"/>
          </w:rPr>
          <w:t>77</w:t>
        </w:r>
        <w:r w:rsidR="002E4B2A" w:rsidRPr="007A6A4A">
          <w:fldChar w:fldCharType="end"/>
        </w:r>
      </w:hyperlink>
      <w:r w:rsidRPr="007A6A4A">
        <w:t xml:space="preserve">. </w:t>
      </w:r>
      <w:r w:rsidR="00B8132E" w:rsidRPr="007A6A4A">
        <w:t xml:space="preserve">This lack of variation in shell thickness to acidified conditions in newly produced shell </w:t>
      </w:r>
      <w:r w:rsidR="002B3E39" w:rsidRPr="007A6A4A">
        <w:t xml:space="preserve">further demonstrates the increase </w:t>
      </w:r>
      <w:r w:rsidR="00B8132E" w:rsidRPr="007A6A4A">
        <w:t xml:space="preserve">of </w:t>
      </w:r>
      <w:r w:rsidR="002B3E39" w:rsidRPr="007A6A4A">
        <w:t xml:space="preserve">shell thickness in the </w:t>
      </w:r>
      <w:r w:rsidR="00267AD7" w:rsidRPr="007A6A4A">
        <w:t xml:space="preserve">thickening shell </w:t>
      </w:r>
      <w:r w:rsidR="002B3E39" w:rsidRPr="007A6A4A">
        <w:t xml:space="preserve">is a compensatory response to </w:t>
      </w:r>
      <w:r w:rsidR="00B8132E" w:rsidRPr="007A6A4A">
        <w:t xml:space="preserve">extensive </w:t>
      </w:r>
      <w:r w:rsidR="002B3E39" w:rsidRPr="007A6A4A">
        <w:t>shell dissolution occurring</w:t>
      </w:r>
      <w:r w:rsidR="008A6953" w:rsidRPr="007A6A4A">
        <w:t xml:space="preserve"> at the external shell surface, although the mechanisms whereby the brachiopods identify the shell is thinning remain to be elucidated.</w:t>
      </w:r>
    </w:p>
    <w:p w14:paraId="6F8C808B" w14:textId="77777777" w:rsidR="00070193" w:rsidRPr="007A6A4A" w:rsidRDefault="00070193" w:rsidP="002E4B2A">
      <w:pPr>
        <w:pStyle w:val="TAMainText"/>
      </w:pPr>
      <w:r w:rsidRPr="007A6A4A">
        <w:t xml:space="preserve">The </w:t>
      </w:r>
      <w:r w:rsidR="00CF7C44" w:rsidRPr="007A6A4A">
        <w:t>extent of</w:t>
      </w:r>
      <w:r w:rsidR="00920712" w:rsidRPr="007A6A4A">
        <w:t xml:space="preserve"> </w:t>
      </w:r>
      <w:r w:rsidR="002F0F0F" w:rsidRPr="007A6A4A">
        <w:t>vulnerability</w:t>
      </w:r>
      <w:r w:rsidR="00CF7C44" w:rsidRPr="007A6A4A">
        <w:t xml:space="preserve"> of </w:t>
      </w:r>
      <w:r w:rsidR="002E4B2A">
        <w:t>two highly calcium-</w:t>
      </w:r>
      <w:r w:rsidR="00CF7C44" w:rsidRPr="007A6A4A">
        <w:t xml:space="preserve">carbonate-dependent </w:t>
      </w:r>
      <w:r w:rsidR="00920712" w:rsidRPr="007A6A4A">
        <w:t>species</w:t>
      </w:r>
      <w:r w:rsidR="00CF7C44" w:rsidRPr="007A6A4A">
        <w:t xml:space="preserve"> </w:t>
      </w:r>
      <w:r w:rsidR="00920712" w:rsidRPr="007A6A4A">
        <w:t xml:space="preserve">to </w:t>
      </w:r>
      <w:r w:rsidR="00783C9B" w:rsidRPr="007A6A4A">
        <w:t xml:space="preserve">dissolution in acidified seawater </w:t>
      </w:r>
      <w:r w:rsidR="00E81CDF" w:rsidRPr="007A6A4A">
        <w:t>is concern</w:t>
      </w:r>
      <w:r w:rsidR="002E4B2A">
        <w:t>ing</w:t>
      </w:r>
      <w:r w:rsidR="00CF7C44" w:rsidRPr="007A6A4A">
        <w:t>.</w:t>
      </w:r>
      <w:r w:rsidR="00CF7C44" w:rsidRPr="007A6A4A">
        <w:rPr>
          <w:color w:val="FF0000"/>
        </w:rPr>
        <w:t xml:space="preserve"> </w:t>
      </w:r>
      <w:r w:rsidRPr="007A6A4A">
        <w:t xml:space="preserve">Without any counteracting response, dissolution </w:t>
      </w:r>
      <w:r w:rsidR="00783C9B" w:rsidRPr="007A6A4A">
        <w:t>may</w:t>
      </w:r>
      <w:r w:rsidRPr="007A6A4A">
        <w:t xml:space="preserve"> compromise shell integrity</w:t>
      </w:r>
      <w:r w:rsidR="00783C9B" w:rsidRPr="007A6A4A">
        <w:t xml:space="preserve"> leading</w:t>
      </w:r>
      <w:r w:rsidRPr="007A6A4A">
        <w:t xml:space="preserve"> to reduced protection and decreased suitability of brachiopod shells as a habitat for other marine organisms.</w:t>
      </w:r>
      <w:r w:rsidR="00E81CDF" w:rsidRPr="007A6A4A">
        <w:t xml:space="preserve"> </w:t>
      </w:r>
      <w:r w:rsidR="002E4B2A">
        <w:t>P</w:t>
      </w:r>
      <w:r w:rsidR="00AF76E2" w:rsidRPr="007A6A4A">
        <w:t xml:space="preserve">hysiological acclimatisation is one approach </w:t>
      </w:r>
      <w:r w:rsidR="002F0F0F" w:rsidRPr="007A6A4A">
        <w:t xml:space="preserve">organisms can utilise to cope with such threats </w:t>
      </w:r>
      <w:r w:rsidR="00330349" w:rsidRPr="007A6A4A">
        <w:t xml:space="preserve">in </w:t>
      </w:r>
      <w:r w:rsidR="00783C9B" w:rsidRPr="007A6A4A">
        <w:t xml:space="preserve">the </w:t>
      </w:r>
      <w:r w:rsidR="00AF76E2" w:rsidRPr="007A6A4A">
        <w:t xml:space="preserve">challenging conditions predicted by </w:t>
      </w:r>
      <w:r w:rsidR="00330349" w:rsidRPr="007A6A4A">
        <w:t>2100</w:t>
      </w:r>
      <w:r w:rsidR="002F0F0F" w:rsidRPr="007A6A4A">
        <w:t xml:space="preserve">. </w:t>
      </w:r>
      <w:r w:rsidR="00783C9B" w:rsidRPr="007A6A4A">
        <w:t xml:space="preserve">We identified </w:t>
      </w:r>
      <w:r w:rsidR="002E4B2A">
        <w:t xml:space="preserve">induced shell thickening </w:t>
      </w:r>
      <w:r w:rsidR="0049740A">
        <w:t xml:space="preserve">forming thicker shells </w:t>
      </w:r>
      <w:r w:rsidR="0049740A" w:rsidRPr="007A6A4A">
        <w:t xml:space="preserve">in polar </w:t>
      </w:r>
      <w:r w:rsidR="0049740A" w:rsidRPr="007A6A4A">
        <w:rPr>
          <w:i/>
        </w:rPr>
        <w:t xml:space="preserve">L. uva </w:t>
      </w:r>
      <w:r w:rsidR="00783C9B" w:rsidRPr="007A6A4A">
        <w:t>a</w:t>
      </w:r>
      <w:r w:rsidR="002E4B2A">
        <w:t>s a</w:t>
      </w:r>
      <w:r w:rsidR="00783C9B" w:rsidRPr="007A6A4A">
        <w:t xml:space="preserve"> </w:t>
      </w:r>
      <w:r w:rsidRPr="007A6A4A">
        <w:t xml:space="preserve">compensatory mechanism </w:t>
      </w:r>
      <w:r w:rsidR="0049740A">
        <w:t>to</w:t>
      </w:r>
      <w:r w:rsidR="002E4B2A">
        <w:t xml:space="preserve"> extensive shell dissolution </w:t>
      </w:r>
      <w:r w:rsidRPr="007A6A4A">
        <w:t xml:space="preserve">under lowered pH levels. The less extensive dissolution in </w:t>
      </w:r>
      <w:r w:rsidRPr="007A6A4A">
        <w:rPr>
          <w:i/>
        </w:rPr>
        <w:t>C. inconspicua</w:t>
      </w:r>
      <w:r w:rsidR="0049740A">
        <w:rPr>
          <w:i/>
        </w:rPr>
        <w:t xml:space="preserve"> </w:t>
      </w:r>
      <w:r w:rsidRPr="007A6A4A">
        <w:t>was probably a function of higher temperatures in the temperate study and the corresponding lower CaCO</w:t>
      </w:r>
      <w:r w:rsidRPr="0049740A">
        <w:rPr>
          <w:rFonts w:ascii="Times New Roman" w:hAnsi="Times New Roman"/>
          <w:vertAlign w:val="subscript"/>
        </w:rPr>
        <w:t>3</w:t>
      </w:r>
      <w:r w:rsidRPr="0049740A">
        <w:rPr>
          <w:rFonts w:ascii="Times New Roman" w:hAnsi="Times New Roman"/>
        </w:rPr>
        <w:t xml:space="preserve"> </w:t>
      </w:r>
      <w:r w:rsidRPr="007A6A4A">
        <w:t xml:space="preserve">solubility. This suggests that the level of dissolution in </w:t>
      </w:r>
      <w:r w:rsidRPr="007A6A4A">
        <w:rPr>
          <w:i/>
        </w:rPr>
        <w:t xml:space="preserve">C. inconspicua </w:t>
      </w:r>
      <w:r w:rsidRPr="007A6A4A">
        <w:t xml:space="preserve">after 3 months exposure to predicted end-century pH conditions did not </w:t>
      </w:r>
      <w:r w:rsidR="006040BF" w:rsidRPr="007A6A4A">
        <w:t>induce similar compensation</w:t>
      </w:r>
      <w:r w:rsidRPr="007A6A4A">
        <w:t xml:space="preserve">. </w:t>
      </w:r>
      <w:r w:rsidR="00176484">
        <w:t>T</w:t>
      </w:r>
      <w:r w:rsidRPr="007A6A4A">
        <w:t xml:space="preserve">his </w:t>
      </w:r>
      <w:r w:rsidR="00176484">
        <w:t xml:space="preserve">induced shell thickening </w:t>
      </w:r>
      <w:r w:rsidRPr="007A6A4A">
        <w:t xml:space="preserve">could come at an overall cost to the organism as calcification is energetically expensive, involving the accumulation, transportation and precipitation of calcium carbonate as seen in the ophiuroid </w:t>
      </w:r>
      <w:r w:rsidRPr="007A6A4A">
        <w:rPr>
          <w:i/>
        </w:rPr>
        <w:t>Amphiura filiformis</w:t>
      </w:r>
      <w:hyperlink w:anchor="_ENREF_93" w:tooltip="Wood, 2008 #139" w:history="1">
        <w:r w:rsidR="002E4B2A" w:rsidRPr="007A6A4A">
          <w:fldChar w:fldCharType="begin">
            <w:fldData xml:space="preserve">PEVuZE5vdGU+PENpdGU+PEF1dGhvcj5Xb29kPC9BdXRob3I+PFllYXI+MjAwODwvWWVhcj48UmVj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</w:fldData>
          </w:fldChar>
        </w:r>
        <w:r w:rsidR="002E4B2A">
          <w:instrText xml:space="preserve"> ADDIN EN.CITE </w:instrText>
        </w:r>
        <w:r w:rsidR="002E4B2A">
          <w:fldChar w:fldCharType="begin">
            <w:fldData xml:space="preserve">PEVuZE5vdGU+PENpdGU+PEF1dGhvcj5Xb29kPC9BdXRob3I+PFllYXI+MjAwODwvWWVhcj48UmVj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</w:fldData>
          </w:fldChar>
        </w:r>
        <w:r w:rsidR="002E4B2A">
          <w:instrText xml:space="preserve"> ADDIN EN.CITE.DATA </w:instrText>
        </w:r>
        <w:r w:rsidR="002E4B2A">
          <w:fldChar w:fldCharType="end"/>
        </w:r>
        <w:r w:rsidR="002E4B2A" w:rsidRPr="007A6A4A">
          <w:fldChar w:fldCharType="separate"/>
        </w:r>
        <w:r w:rsidR="002E4B2A" w:rsidRPr="007108C2">
          <w:rPr>
            <w:rFonts w:ascii="Times New Roman" w:hAnsi="Times New Roman"/>
            <w:noProof/>
            <w:vertAlign w:val="superscript"/>
          </w:rPr>
          <w:t>93</w:t>
        </w:r>
        <w:r w:rsidR="002E4B2A" w:rsidRPr="007A6A4A">
          <w:fldChar w:fldCharType="end"/>
        </w:r>
      </w:hyperlink>
      <w:r w:rsidR="00176484">
        <w:rPr>
          <w:i/>
        </w:rPr>
        <w:t>.</w:t>
      </w:r>
      <w:r w:rsidR="00176484">
        <w:t xml:space="preserve"> A</w:t>
      </w:r>
      <w:r w:rsidR="002C0EDD" w:rsidRPr="007A6A4A">
        <w:t xml:space="preserve">cidification </w:t>
      </w:r>
      <w:r w:rsidR="00176484">
        <w:t xml:space="preserve">also </w:t>
      </w:r>
      <w:r w:rsidR="00176484" w:rsidRPr="007A6A4A">
        <w:t xml:space="preserve">significantly </w:t>
      </w:r>
      <w:r w:rsidR="002C0EDD" w:rsidRPr="007A6A4A">
        <w:t>increases the proportion of the animal’s energy budget that needs to be devoted to shell production</w:t>
      </w:r>
      <w:hyperlink w:anchor="_ENREF_94" w:tooltip="Watson, 2017 #852" w:history="1">
        <w:r w:rsidR="002E4B2A" w:rsidRPr="007A6A4A">
          <w:fldChar w:fldCharType="begin"/>
        </w:r>
        <w:r w:rsidR="002E4B2A">
          <w:instrText xml:space="preserve"> ADDIN EN.CITE &lt;EndNote&gt;&lt;Cite&gt;&lt;Author&gt;Watson&lt;/Author&gt;&lt;Year&gt;2017&lt;/Year&gt;&lt;RecNum&gt;852&lt;/RecNum&gt;&lt;DisplayText&gt;&lt;style face="superscript" font="Times New Roman"&gt;94&lt;/style&gt;&lt;/DisplayText&gt;&lt;record&gt;&lt;rec-number&gt;852&lt;/rec-number&gt;&lt;foreign-keys&gt;&lt;key app="EN" db-id="aa5wf2v5npws2fea5dz5e0ddsrzfw55rdavr" timestamp="1506110036"&gt;852&lt;/key&gt;&lt;/foreign-keys&gt;&lt;ref-type name="Journal Article"&gt;17&lt;/ref-type&gt;&lt;contributors&gt;&lt;authors&gt;&lt;author&gt;Watson, S.-A.&lt;/author&gt;&lt;author&gt;Morley, S. A.&lt;/author&gt;&lt;author&gt;Peck, L. S.&lt;/author&gt;&lt;/authors&gt;&lt;/contributors&gt;&lt;titles&gt;&lt;title&gt;Latitudinal trends in shell production cost from the tropics to the poles&lt;/title&gt;&lt;secondary-title&gt;Science Advances&lt;/secondary-title&gt;&lt;/titles&gt;&lt;periodical&gt;&lt;full-title&gt;Science Advances&lt;/full-title&gt;&lt;/periodical&gt;&lt;pages&gt;e1701362&lt;/pages&gt;&lt;volume&gt;3&lt;/volume&gt;&lt;number&gt;9&lt;/number&gt;&lt;dates&gt;&lt;year&gt;2017&lt;/year&gt;&lt;/dates&gt;&lt;urls&gt;&lt;/urls&gt;&lt;electronic-resource-num&gt;10.1126/sciadv.1701362&lt;/electronic-resource-num&gt;&lt;/record&gt;&lt;/Cite&gt;&lt;/EndNote&gt;</w:instrText>
        </w:r>
        <w:r w:rsidR="002E4B2A" w:rsidRPr="007A6A4A">
          <w:fldChar w:fldCharType="separate"/>
        </w:r>
        <w:r w:rsidR="002E4B2A" w:rsidRPr="007108C2">
          <w:rPr>
            <w:rFonts w:ascii="Times New Roman" w:hAnsi="Times New Roman"/>
            <w:noProof/>
            <w:vertAlign w:val="superscript"/>
          </w:rPr>
          <w:t>94</w:t>
        </w:r>
        <w:r w:rsidR="002E4B2A" w:rsidRPr="007A6A4A">
          <w:fldChar w:fldCharType="end"/>
        </w:r>
      </w:hyperlink>
      <w:r w:rsidR="00176484">
        <w:t>, there</w:t>
      </w:r>
      <w:r w:rsidR="00176484" w:rsidRPr="00176484">
        <w:t>fore, there may be long-term impacts on life histories and maintenance of populations.</w:t>
      </w:r>
      <w:r w:rsidR="00176484" w:rsidRPr="007A6A4A">
        <w:t xml:space="preserve"> </w:t>
      </w:r>
      <w:r w:rsidR="00AF76E2" w:rsidRPr="007A6A4A">
        <w:t>Long-term experiments investigating the c</w:t>
      </w:r>
      <w:r w:rsidR="00851641" w:rsidRPr="007A6A4A">
        <w:t>apacity of organisms to acclimatise and possibly adap</w:t>
      </w:r>
      <w:r w:rsidR="00AF76E2" w:rsidRPr="007A6A4A">
        <w:t xml:space="preserve">t to future change is crucial to further our understanding of how marine organisms will </w:t>
      </w:r>
      <w:r w:rsidR="006040BF" w:rsidRPr="007A6A4A">
        <w:t xml:space="preserve">cope with future environmental change. </w:t>
      </w:r>
    </w:p>
    <w:p w14:paraId="7C2C3DC4" w14:textId="77777777" w:rsidR="001A7441" w:rsidRPr="007A6A4A" w:rsidRDefault="001A7441" w:rsidP="00287395">
      <w:pPr>
        <w:pStyle w:val="TAMainText"/>
      </w:pPr>
    </w:p>
    <w:p w14:paraId="484A9059" w14:textId="77777777" w:rsidR="001A7441" w:rsidRPr="007A6A4A" w:rsidRDefault="001A7441" w:rsidP="00287395">
      <w:pPr>
        <w:pStyle w:val="TAMainText"/>
      </w:pPr>
      <w:r w:rsidRPr="007A6A4A">
        <w:t>ASSOCIATED CONTENT</w:t>
      </w:r>
    </w:p>
    <w:p w14:paraId="6F9081D1" w14:textId="77777777" w:rsidR="00504FEE" w:rsidRDefault="00927441" w:rsidP="001A7441">
      <w:pPr>
        <w:pStyle w:val="TESupportingInformation"/>
        <w:rPr>
          <w:b/>
        </w:rPr>
      </w:pPr>
      <w:r w:rsidRPr="00927441">
        <w:rPr>
          <w:b/>
        </w:rPr>
        <w:t>Supporting Information</w:t>
      </w:r>
    </w:p>
    <w:p w14:paraId="15D126D0" w14:textId="77777777" w:rsidR="001A7441" w:rsidRDefault="00504FEE" w:rsidP="00504FEE">
      <w:pPr>
        <w:pStyle w:val="TAMainText"/>
      </w:pPr>
      <w:r w:rsidRPr="00504FEE">
        <w:t xml:space="preserve">Descriptions </w:t>
      </w:r>
      <w:r>
        <w:t xml:space="preserve">and examples </w:t>
      </w:r>
      <w:r w:rsidRPr="00504FEE">
        <w:t xml:space="preserve">of </w:t>
      </w:r>
      <w:r>
        <w:t xml:space="preserve">each shell condition </w:t>
      </w:r>
      <w:r w:rsidRPr="00504FEE">
        <w:t>(Table S1)</w:t>
      </w:r>
    </w:p>
    <w:p w14:paraId="13CAC505" w14:textId="77777777" w:rsidR="00504FEE" w:rsidRDefault="00504FEE" w:rsidP="00504FEE">
      <w:pPr>
        <w:pStyle w:val="TAMainText"/>
      </w:pPr>
      <w:r>
        <w:t>Schematic and example of shell condition index measurements (Figure S1)</w:t>
      </w:r>
    </w:p>
    <w:p w14:paraId="64F500EB" w14:textId="77777777" w:rsidR="00504FEE" w:rsidRDefault="00504FEE" w:rsidP="00504FEE">
      <w:pPr>
        <w:pStyle w:val="TAMainText"/>
      </w:pPr>
      <w:r>
        <w:t>Schematic and example of shell thickness measurements (Figure S2)</w:t>
      </w:r>
    </w:p>
    <w:p w14:paraId="263128BD" w14:textId="77777777" w:rsidR="00504FEE" w:rsidRDefault="00504FEE" w:rsidP="00504FEE">
      <w:pPr>
        <w:pStyle w:val="TAMainText"/>
      </w:pPr>
      <w:r>
        <w:t>Shell dissolution additional statistical results (Table S2)</w:t>
      </w:r>
    </w:p>
    <w:p w14:paraId="46F4ADAE" w14:textId="77777777" w:rsidR="00504FEE" w:rsidRDefault="00504FEE" w:rsidP="00504FEE">
      <w:pPr>
        <w:pStyle w:val="TAMainText"/>
      </w:pPr>
      <w:r>
        <w:t>Shell thickness additional statistical results (Table S3)</w:t>
      </w:r>
    </w:p>
    <w:p w14:paraId="33B7CFF1" w14:textId="77777777" w:rsidR="00504FEE" w:rsidRPr="00504FEE" w:rsidRDefault="00504FEE" w:rsidP="00504FEE"/>
    <w:p w14:paraId="2DB12153" w14:textId="77777777" w:rsidR="001A7441" w:rsidRPr="007A6A4A" w:rsidRDefault="001A7441" w:rsidP="001A7441">
      <w:pPr>
        <w:pStyle w:val="TAMainText"/>
      </w:pPr>
      <w:r w:rsidRPr="007A6A4A">
        <w:t>AUTHOR INFORMATION</w:t>
      </w:r>
    </w:p>
    <w:p w14:paraId="7F583FA5" w14:textId="77777777" w:rsidR="001A7441" w:rsidRPr="007A6A4A" w:rsidRDefault="001A7441" w:rsidP="001A7441">
      <w:pPr>
        <w:pStyle w:val="TAMainText"/>
        <w:rPr>
          <w:b/>
        </w:rPr>
      </w:pPr>
      <w:r w:rsidRPr="007A6A4A">
        <w:rPr>
          <w:b/>
        </w:rPr>
        <w:t>Corresponding Author</w:t>
      </w:r>
    </w:p>
    <w:p w14:paraId="778E9C9E" w14:textId="77777777" w:rsidR="001A7441" w:rsidRPr="007A6A4A" w:rsidRDefault="001A7441" w:rsidP="001A7441">
      <w:pPr>
        <w:pStyle w:val="FACorrespondingAuthorFootnote"/>
      </w:pPr>
      <w:r w:rsidRPr="007A6A4A">
        <w:t xml:space="preserve">* Emma L. Cross. Email: E.L.Cross@cantab.net. Telephone: +18604059051. </w:t>
      </w:r>
    </w:p>
    <w:p w14:paraId="72805AC3" w14:textId="3D0B23D0" w:rsidR="00A01019" w:rsidRPr="006A0190" w:rsidRDefault="001A7441" w:rsidP="00222E6A">
      <w:pPr>
        <w:pStyle w:val="TDAcknowledgments"/>
      </w:pPr>
      <w:r w:rsidRPr="007A6A4A">
        <w:t>ACKNOWLEDGEMENT</w:t>
      </w:r>
      <w:r w:rsidR="00747689" w:rsidRPr="007A6A4A">
        <w:t>S</w:t>
      </w:r>
    </w:p>
    <w:p w14:paraId="4126E3C6" w14:textId="77777777" w:rsidR="00A01019" w:rsidRPr="007A6A4A" w:rsidRDefault="00A01019" w:rsidP="00222E6A">
      <w:pPr>
        <w:pStyle w:val="TDAcknowledgments"/>
      </w:pPr>
      <w:r w:rsidRPr="007A6A4A">
        <w:t xml:space="preserve">The authors would like to thank the scientific dive team at the British Antarctic Survey Rothera Research Station for collecting the </w:t>
      </w:r>
      <w:r w:rsidRPr="007A6A4A">
        <w:rPr>
          <w:i/>
        </w:rPr>
        <w:t xml:space="preserve">L. uva </w:t>
      </w:r>
      <w:r w:rsidRPr="007A6A4A">
        <w:t>specimens and to Dr</w:t>
      </w:r>
      <w:r w:rsidR="00BC2212" w:rsidRPr="007A6A4A">
        <w:t>.</w:t>
      </w:r>
      <w:r w:rsidRPr="007A6A4A">
        <w:t xml:space="preserve"> Coleen Suckling, Dr</w:t>
      </w:r>
      <w:r w:rsidR="00BC2212" w:rsidRPr="007A6A4A">
        <w:t>.</w:t>
      </w:r>
      <w:r w:rsidRPr="007A6A4A">
        <w:t xml:space="preserve"> Simon Morley and Rebecca Smith for their help in the set-up and maintenance of the polar </w:t>
      </w:r>
      <w:r w:rsidR="00300FE0" w:rsidRPr="007A6A4A">
        <w:t>experimental</w:t>
      </w:r>
      <w:r w:rsidRPr="007A6A4A">
        <w:t xml:space="preserve"> system. </w:t>
      </w:r>
      <w:r w:rsidR="00E92D46" w:rsidRPr="007A6A4A">
        <w:t>We are very grateful to Dr</w:t>
      </w:r>
      <w:r w:rsidR="00BC2212" w:rsidRPr="007A6A4A">
        <w:t>.</w:t>
      </w:r>
      <w:r w:rsidR="00E92D46" w:rsidRPr="007A6A4A">
        <w:t xml:space="preserve"> Miles Lamare for his assistance in the organisation and collection of the </w:t>
      </w:r>
      <w:r w:rsidR="00E92D46" w:rsidRPr="007A6A4A">
        <w:rPr>
          <w:i/>
        </w:rPr>
        <w:t xml:space="preserve">C. inconspicua </w:t>
      </w:r>
      <w:r w:rsidR="00E92D46" w:rsidRPr="007A6A4A">
        <w:t xml:space="preserve">specimens. </w:t>
      </w:r>
      <w:r w:rsidRPr="007A6A4A">
        <w:t>Thanks also to the science support staff at the Portobello Marine Laboratory, University of Otago for their help in the construction and maintenance of the temperate experimental system. Thanks to Dr</w:t>
      </w:r>
      <w:r w:rsidR="00BC2212" w:rsidRPr="007A6A4A">
        <w:t>.</w:t>
      </w:r>
      <w:r w:rsidRPr="007A6A4A">
        <w:t xml:space="preserve"> Kim Currie at the National Institute of Water and Atmospheric Research for the DIC and</w:t>
      </w:r>
      <w:r w:rsidR="00D160D9" w:rsidRPr="007A6A4A">
        <w:t xml:space="preserve"> total alkalinity measurements. This research was funded by the NERC PhD Studentship (NE/T/A/2011) awarded to ELC. </w:t>
      </w:r>
    </w:p>
    <w:p w14:paraId="0BFD035E" w14:textId="77777777" w:rsidR="00200FD5" w:rsidRPr="007A6A4A" w:rsidRDefault="00200FD5" w:rsidP="00222E6A">
      <w:pPr>
        <w:pStyle w:val="TDAcknowledgments"/>
      </w:pPr>
    </w:p>
    <w:p w14:paraId="0476D7DD" w14:textId="77777777" w:rsidR="00200FD5" w:rsidRPr="007A6A4A" w:rsidRDefault="00747689" w:rsidP="00EB00D8">
      <w:pPr>
        <w:spacing w:after="120" w:line="360" w:lineRule="auto"/>
        <w:rPr>
          <w:rFonts w:ascii="Times New Roman" w:hAnsi="Times New Roman"/>
          <w:szCs w:val="24"/>
        </w:rPr>
      </w:pPr>
      <w:r w:rsidRPr="007A6A4A">
        <w:rPr>
          <w:rFonts w:ascii="Times New Roman" w:hAnsi="Times New Roman"/>
          <w:szCs w:val="24"/>
        </w:rPr>
        <w:t>REFERENCES</w:t>
      </w:r>
      <w:r w:rsidR="002D4984" w:rsidRPr="007A6A4A">
        <w:rPr>
          <w:rFonts w:ascii="Times New Roman" w:hAnsi="Times New Roman"/>
          <w:szCs w:val="24"/>
        </w:rPr>
        <w:t xml:space="preserve"> </w:t>
      </w:r>
    </w:p>
    <w:p w14:paraId="5E43DAED" w14:textId="77777777" w:rsidR="002E4B2A" w:rsidRPr="002E4B2A" w:rsidRDefault="00200FD5" w:rsidP="002E4B2A">
      <w:pPr>
        <w:pStyle w:val="EndNoteBibliography"/>
        <w:spacing w:after="0"/>
        <w:ind w:firstLine="720"/>
      </w:pPr>
      <w:r w:rsidRPr="007A6A4A">
        <w:rPr>
          <w:rFonts w:ascii="Times" w:hAnsi="Times"/>
          <w:szCs w:val="24"/>
        </w:rPr>
        <w:fldChar w:fldCharType="begin"/>
      </w:r>
      <w:r w:rsidRPr="007A6A4A">
        <w:rPr>
          <w:szCs w:val="24"/>
        </w:rPr>
        <w:instrText xml:space="preserve"> ADDIN EN.REFLIST </w:instrText>
      </w:r>
      <w:r w:rsidRPr="007A6A4A">
        <w:rPr>
          <w:rFonts w:ascii="Times" w:hAnsi="Times"/>
          <w:b/>
          <w:szCs w:val="24"/>
        </w:rPr>
        <w:fldChar w:fldCharType="separate"/>
      </w:r>
      <w:bookmarkStart w:id="1" w:name="_ENREF_1"/>
      <w:r w:rsidR="002E4B2A" w:rsidRPr="002E4B2A">
        <w:t xml:space="preserve">(1) Peck, L. S., Organisms and responses to environmental change. </w:t>
      </w:r>
      <w:r w:rsidR="002E4B2A" w:rsidRPr="002E4B2A">
        <w:rPr>
          <w:i/>
        </w:rPr>
        <w:t xml:space="preserve">Mar. Genom. </w:t>
      </w:r>
      <w:r w:rsidR="002E4B2A" w:rsidRPr="002E4B2A">
        <w:rPr>
          <w:b/>
        </w:rPr>
        <w:t>2011,</w:t>
      </w:r>
      <w:r w:rsidR="002E4B2A" w:rsidRPr="002E4B2A">
        <w:t xml:space="preserve"> </w:t>
      </w:r>
      <w:r w:rsidR="002E4B2A" w:rsidRPr="002E4B2A">
        <w:rPr>
          <w:i/>
        </w:rPr>
        <w:t>4</w:t>
      </w:r>
      <w:r w:rsidR="002E4B2A" w:rsidRPr="002E4B2A">
        <w:t>, 237-243.</w:t>
      </w:r>
      <w:bookmarkEnd w:id="1"/>
    </w:p>
    <w:p w14:paraId="6C32A54A" w14:textId="77777777" w:rsidR="002E4B2A" w:rsidRPr="002E4B2A" w:rsidRDefault="002E4B2A" w:rsidP="002E4B2A">
      <w:pPr>
        <w:pStyle w:val="EndNoteBibliography"/>
        <w:spacing w:after="0"/>
        <w:ind w:firstLine="720"/>
      </w:pPr>
      <w:bookmarkStart w:id="2" w:name="_ENREF_2"/>
      <w:r w:rsidRPr="002E4B2A">
        <w:t>(2) Doney, S. C.; Fabry, V. J.; Feely, R. A.; Kleypas, J. A., Ocean acidification: the other CO</w:t>
      </w:r>
      <w:r w:rsidRPr="002E4B2A">
        <w:rPr>
          <w:vertAlign w:val="subscript"/>
        </w:rPr>
        <w:t>2</w:t>
      </w:r>
      <w:r w:rsidRPr="002E4B2A">
        <w:t xml:space="preserve"> problem. </w:t>
      </w:r>
      <w:r w:rsidRPr="002E4B2A">
        <w:rPr>
          <w:i/>
        </w:rPr>
        <w:t xml:space="preserve">Ann. Rev. Mar. Sci. </w:t>
      </w:r>
      <w:r w:rsidRPr="002E4B2A">
        <w:rPr>
          <w:b/>
        </w:rPr>
        <w:t>2009,</w:t>
      </w:r>
      <w:r w:rsidRPr="002E4B2A">
        <w:t xml:space="preserve"> </w:t>
      </w:r>
      <w:r w:rsidRPr="002E4B2A">
        <w:rPr>
          <w:i/>
        </w:rPr>
        <w:t>1</w:t>
      </w:r>
      <w:r w:rsidRPr="002E4B2A">
        <w:t>, 169-192.</w:t>
      </w:r>
      <w:bookmarkEnd w:id="2"/>
    </w:p>
    <w:p w14:paraId="6DFBF700" w14:textId="77777777" w:rsidR="002E4B2A" w:rsidRPr="002E4B2A" w:rsidRDefault="002E4B2A" w:rsidP="002E4B2A">
      <w:pPr>
        <w:pStyle w:val="EndNoteBibliography"/>
        <w:spacing w:after="0"/>
        <w:ind w:firstLine="720"/>
      </w:pPr>
      <w:bookmarkStart w:id="3" w:name="_ENREF_3"/>
      <w:r w:rsidRPr="002E4B2A">
        <w:t xml:space="preserve">(3) Hofmann, G. E.; Barry, J. P.; Edmunds, P. J.; Gates, R. D.; Hutchins, D. A.; Klinger, T.; Sewell, M. A., The effect of ocean acidification on calcifying organisms in marine ecosystems: An organism-to-ecosystem perspective. </w:t>
      </w:r>
      <w:r w:rsidRPr="002E4B2A">
        <w:rPr>
          <w:i/>
        </w:rPr>
        <w:t xml:space="preserve">Annu Rev Ecol Evol Syst </w:t>
      </w:r>
      <w:r w:rsidRPr="002E4B2A">
        <w:rPr>
          <w:b/>
        </w:rPr>
        <w:t>2010,</w:t>
      </w:r>
      <w:r w:rsidRPr="002E4B2A">
        <w:t xml:space="preserve"> </w:t>
      </w:r>
      <w:r w:rsidRPr="002E4B2A">
        <w:rPr>
          <w:i/>
        </w:rPr>
        <w:t>41</w:t>
      </w:r>
      <w:r w:rsidRPr="002E4B2A">
        <w:t>, 127-147.</w:t>
      </w:r>
      <w:bookmarkEnd w:id="3"/>
    </w:p>
    <w:p w14:paraId="763FA339" w14:textId="77777777" w:rsidR="002E4B2A" w:rsidRPr="002E4B2A" w:rsidRDefault="002E4B2A" w:rsidP="002E4B2A">
      <w:pPr>
        <w:pStyle w:val="EndNoteBibliography"/>
        <w:spacing w:after="0"/>
        <w:ind w:firstLine="720"/>
      </w:pPr>
      <w:bookmarkStart w:id="4" w:name="_ENREF_4"/>
      <w:r w:rsidRPr="002E4B2A">
        <w:t xml:space="preserve">(4) Byrne, M., Impact of ocean warming and ocean acidification on marine invertebrate life history stages: vulnerabilities and potential for persistence in a changing ocean. </w:t>
      </w:r>
      <w:r w:rsidRPr="002E4B2A">
        <w:rPr>
          <w:i/>
        </w:rPr>
        <w:t xml:space="preserve">Oceanogr Mar Biol Annu Rev </w:t>
      </w:r>
      <w:r w:rsidRPr="002E4B2A">
        <w:rPr>
          <w:b/>
        </w:rPr>
        <w:t>2011,</w:t>
      </w:r>
      <w:r w:rsidRPr="002E4B2A">
        <w:t xml:space="preserve"> </w:t>
      </w:r>
      <w:r w:rsidRPr="002E4B2A">
        <w:rPr>
          <w:i/>
        </w:rPr>
        <w:t>49</w:t>
      </w:r>
      <w:r w:rsidRPr="002E4B2A">
        <w:t>, 1-42.</w:t>
      </w:r>
      <w:bookmarkEnd w:id="4"/>
    </w:p>
    <w:p w14:paraId="0265B507" w14:textId="77777777" w:rsidR="002E4B2A" w:rsidRPr="002E4B2A" w:rsidRDefault="002E4B2A" w:rsidP="002E4B2A">
      <w:pPr>
        <w:pStyle w:val="EndNoteBibliography"/>
        <w:spacing w:after="0"/>
        <w:ind w:firstLine="720"/>
      </w:pPr>
      <w:bookmarkStart w:id="5" w:name="_ENREF_5"/>
      <w:r w:rsidRPr="002E4B2A">
        <w:t xml:space="preserve">(5) Parker, L. M.; Ross, P. M.; O'Connor, W. A.; Pörtner, H. O.; Scanes, E.; Wright, J. M., Predicting the response of molluscs to the impact of ocean acidification. </w:t>
      </w:r>
      <w:r w:rsidRPr="002E4B2A">
        <w:rPr>
          <w:i/>
        </w:rPr>
        <w:t xml:space="preserve">Biology </w:t>
      </w:r>
      <w:r w:rsidRPr="002E4B2A">
        <w:rPr>
          <w:b/>
        </w:rPr>
        <w:t>2013,</w:t>
      </w:r>
      <w:r w:rsidRPr="002E4B2A">
        <w:t xml:space="preserve"> </w:t>
      </w:r>
      <w:r w:rsidRPr="002E4B2A">
        <w:rPr>
          <w:i/>
        </w:rPr>
        <w:t>2</w:t>
      </w:r>
      <w:r w:rsidRPr="002E4B2A">
        <w:t>, 651-92.</w:t>
      </w:r>
      <w:bookmarkEnd w:id="5"/>
    </w:p>
    <w:p w14:paraId="12DE6FA3" w14:textId="77777777" w:rsidR="002E4B2A" w:rsidRPr="002E4B2A" w:rsidRDefault="002E4B2A" w:rsidP="002E4B2A">
      <w:pPr>
        <w:pStyle w:val="EndNoteBibliography"/>
        <w:spacing w:after="0"/>
        <w:ind w:firstLine="720"/>
      </w:pPr>
      <w:bookmarkStart w:id="6" w:name="_ENREF_6"/>
      <w:r w:rsidRPr="002E4B2A">
        <w:t xml:space="preserve">(6) Cross, E. L.; Peck, L. S.; Harper, E. M., Ocean acidification does not impact shell growth or repair of the Antarctic brachiopod </w:t>
      </w:r>
      <w:r w:rsidRPr="002E4B2A">
        <w:rPr>
          <w:i/>
        </w:rPr>
        <w:t>Liothyrella uva</w:t>
      </w:r>
      <w:r w:rsidRPr="002E4B2A">
        <w:t xml:space="preserve"> (Broderip, 1833). </w:t>
      </w:r>
      <w:r w:rsidRPr="002E4B2A">
        <w:rPr>
          <w:i/>
        </w:rPr>
        <w:t xml:space="preserve">J. Exp. Mar. Biol. Ecol. </w:t>
      </w:r>
      <w:r w:rsidRPr="002E4B2A">
        <w:rPr>
          <w:b/>
        </w:rPr>
        <w:t>2015,</w:t>
      </w:r>
      <w:r w:rsidRPr="002E4B2A">
        <w:t xml:space="preserve"> </w:t>
      </w:r>
      <w:r w:rsidRPr="002E4B2A">
        <w:rPr>
          <w:i/>
        </w:rPr>
        <w:t>462</w:t>
      </w:r>
      <w:r w:rsidRPr="002E4B2A">
        <w:t>, 29-35.</w:t>
      </w:r>
      <w:bookmarkEnd w:id="6"/>
    </w:p>
    <w:p w14:paraId="7A6D8C7E" w14:textId="77777777" w:rsidR="002E4B2A" w:rsidRPr="002E4B2A" w:rsidRDefault="002E4B2A" w:rsidP="002E4B2A">
      <w:pPr>
        <w:pStyle w:val="EndNoteBibliography"/>
        <w:spacing w:after="0"/>
        <w:ind w:firstLine="720"/>
      </w:pPr>
      <w:bookmarkStart w:id="7" w:name="_ENREF_7"/>
      <w:r w:rsidRPr="002E4B2A">
        <w:t xml:space="preserve">(7) Cross, E. L.; Peck, L. S.; Lamare, M. D.; Harper, E. M., No ocean acidification effects on shell growth and repair in the New Zealand brachiopod </w:t>
      </w:r>
      <w:r w:rsidRPr="002E4B2A">
        <w:rPr>
          <w:i/>
        </w:rPr>
        <w:t>Calloria inconspicua</w:t>
      </w:r>
      <w:r w:rsidRPr="002E4B2A">
        <w:t xml:space="preserve"> (Sowerby, 1846). </w:t>
      </w:r>
      <w:r w:rsidRPr="002E4B2A">
        <w:rPr>
          <w:i/>
        </w:rPr>
        <w:t xml:space="preserve">ICES J. Mar. Sci. </w:t>
      </w:r>
      <w:r w:rsidRPr="002E4B2A">
        <w:rPr>
          <w:b/>
        </w:rPr>
        <w:t>2016,</w:t>
      </w:r>
      <w:r w:rsidRPr="002E4B2A">
        <w:t xml:space="preserve"> </w:t>
      </w:r>
      <w:r w:rsidRPr="002E4B2A">
        <w:rPr>
          <w:i/>
        </w:rPr>
        <w:t>73</w:t>
      </w:r>
      <w:r w:rsidRPr="002E4B2A">
        <w:t>, 920-926.</w:t>
      </w:r>
      <w:bookmarkEnd w:id="7"/>
    </w:p>
    <w:p w14:paraId="57B3AB2B" w14:textId="77777777" w:rsidR="002E4B2A" w:rsidRPr="002E4B2A" w:rsidRDefault="002E4B2A" w:rsidP="002E4B2A">
      <w:pPr>
        <w:pStyle w:val="EndNoteBibliography"/>
        <w:spacing w:after="0"/>
        <w:ind w:firstLine="720"/>
      </w:pPr>
      <w:bookmarkStart w:id="8" w:name="_ENREF_8"/>
      <w:r w:rsidRPr="002E4B2A">
        <w:t xml:space="preserve">(8) Queirós, A. M.; Fernandes, J. A.; Faulwetter, S.; Nunes, J.; Rastrick, S. P.; Mieszkowska, N.; Artioli, Y.; Yool, A.; Calosi, P.; Arvanitidis, C.; Findlay, H. S.; Barange, M.; Cheung, W. W.; Widdicombe, S., Scaling up experimental ocean acidification and warming research: from individuals to the ecosystem. </w:t>
      </w:r>
      <w:r w:rsidRPr="002E4B2A">
        <w:rPr>
          <w:i/>
        </w:rPr>
        <w:t xml:space="preserve">Global Change Biol. </w:t>
      </w:r>
      <w:r w:rsidRPr="002E4B2A">
        <w:rPr>
          <w:b/>
        </w:rPr>
        <w:t>2015,</w:t>
      </w:r>
      <w:r w:rsidRPr="002E4B2A">
        <w:t xml:space="preserve"> </w:t>
      </w:r>
      <w:r w:rsidRPr="002E4B2A">
        <w:rPr>
          <w:i/>
        </w:rPr>
        <w:t>21</w:t>
      </w:r>
      <w:r w:rsidRPr="002E4B2A">
        <w:t>, 130-143.</w:t>
      </w:r>
      <w:bookmarkEnd w:id="8"/>
    </w:p>
    <w:p w14:paraId="22BA71F4" w14:textId="77777777" w:rsidR="002E4B2A" w:rsidRPr="002E4B2A" w:rsidRDefault="002E4B2A" w:rsidP="002E4B2A">
      <w:pPr>
        <w:pStyle w:val="EndNoteBibliography"/>
        <w:spacing w:after="0"/>
        <w:ind w:firstLine="720"/>
      </w:pPr>
      <w:bookmarkStart w:id="9" w:name="_ENREF_9"/>
      <w:r w:rsidRPr="002E4B2A">
        <w:t xml:space="preserve">(9) Suckling, C. C.; Clark, M. S.; Richard, J.; Morley, S. A.; Thorne, M. A.; Harper, E. M.; Peck, L. S., Adult acclimation to combined temperature and pH stressors significantly enhances reproductive outcomes compared to short-term exposures. </w:t>
      </w:r>
      <w:r w:rsidRPr="002E4B2A">
        <w:rPr>
          <w:i/>
        </w:rPr>
        <w:t xml:space="preserve">J. Anim. Ecol. </w:t>
      </w:r>
      <w:r w:rsidRPr="002E4B2A">
        <w:rPr>
          <w:b/>
        </w:rPr>
        <w:t>2014,</w:t>
      </w:r>
      <w:r w:rsidRPr="002E4B2A">
        <w:t xml:space="preserve"> </w:t>
      </w:r>
      <w:r w:rsidRPr="002E4B2A">
        <w:rPr>
          <w:i/>
        </w:rPr>
        <w:t>84</w:t>
      </w:r>
      <w:r w:rsidRPr="002E4B2A">
        <w:t>, 773-784.</w:t>
      </w:r>
      <w:bookmarkEnd w:id="9"/>
    </w:p>
    <w:p w14:paraId="65B2759B" w14:textId="77777777" w:rsidR="002E4B2A" w:rsidRPr="002E4B2A" w:rsidRDefault="002E4B2A" w:rsidP="002E4B2A">
      <w:pPr>
        <w:pStyle w:val="EndNoteBibliography"/>
        <w:spacing w:after="0"/>
        <w:ind w:firstLine="720"/>
      </w:pPr>
      <w:bookmarkStart w:id="10" w:name="_ENREF_10"/>
      <w:r w:rsidRPr="002E4B2A">
        <w:t xml:space="preserve">(10) Hazan, Y.; Wangensteen, O. S.; Fine, M., Tough as a rock-boring urchin: adult </w:t>
      </w:r>
      <w:r w:rsidRPr="002E4B2A">
        <w:rPr>
          <w:i/>
        </w:rPr>
        <w:t>Echinometra</w:t>
      </w:r>
      <w:r w:rsidRPr="002E4B2A">
        <w:t xml:space="preserve"> sp. EE from the Red Sea show high resistance to ocean acidification over long-term exposures. </w:t>
      </w:r>
      <w:r w:rsidRPr="002E4B2A">
        <w:rPr>
          <w:i/>
        </w:rPr>
        <w:t xml:space="preserve">Mar. Biol. </w:t>
      </w:r>
      <w:r w:rsidRPr="002E4B2A">
        <w:rPr>
          <w:b/>
        </w:rPr>
        <w:t>2014,</w:t>
      </w:r>
      <w:r w:rsidRPr="002E4B2A">
        <w:t xml:space="preserve"> </w:t>
      </w:r>
      <w:r w:rsidRPr="002E4B2A">
        <w:rPr>
          <w:i/>
        </w:rPr>
        <w:t>161</w:t>
      </w:r>
      <w:r w:rsidRPr="002E4B2A">
        <w:t>, 2531-2545.</w:t>
      </w:r>
      <w:bookmarkEnd w:id="10"/>
    </w:p>
    <w:p w14:paraId="0A569E98" w14:textId="77777777" w:rsidR="002E4B2A" w:rsidRPr="002E4B2A" w:rsidRDefault="002E4B2A" w:rsidP="002E4B2A">
      <w:pPr>
        <w:pStyle w:val="EndNoteBibliography"/>
        <w:spacing w:after="0"/>
        <w:ind w:firstLine="720"/>
      </w:pPr>
      <w:bookmarkStart w:id="11" w:name="_ENREF_11"/>
      <w:r w:rsidRPr="002E4B2A">
        <w:t xml:space="preserve">(11) Collins, S.; Rost, B.; Rynearson, T. A., Evolutionary potential of marine phytoplankton under ocean acidification. </w:t>
      </w:r>
      <w:r w:rsidRPr="002E4B2A">
        <w:rPr>
          <w:i/>
        </w:rPr>
        <w:t xml:space="preserve">Evolutionary Applications </w:t>
      </w:r>
      <w:r w:rsidRPr="002E4B2A">
        <w:rPr>
          <w:b/>
        </w:rPr>
        <w:t>2014,</w:t>
      </w:r>
      <w:r w:rsidRPr="002E4B2A">
        <w:t xml:space="preserve"> </w:t>
      </w:r>
      <w:r w:rsidRPr="002E4B2A">
        <w:rPr>
          <w:i/>
        </w:rPr>
        <w:t>7</w:t>
      </w:r>
      <w:r w:rsidRPr="002E4B2A">
        <w:t>, 140-155.</w:t>
      </w:r>
      <w:bookmarkEnd w:id="11"/>
    </w:p>
    <w:p w14:paraId="380ED42F" w14:textId="77777777" w:rsidR="002E4B2A" w:rsidRPr="002E4B2A" w:rsidRDefault="002E4B2A" w:rsidP="002E4B2A">
      <w:pPr>
        <w:pStyle w:val="EndNoteBibliography"/>
        <w:spacing w:after="0"/>
        <w:ind w:firstLine="720"/>
      </w:pPr>
      <w:bookmarkStart w:id="12" w:name="_ENREF_12"/>
      <w:r w:rsidRPr="002E4B2A">
        <w:t xml:space="preserve">(12) Kelly, M. W.; Hofmann, G. E., Adaptation and the physiology of ocean acidification. </w:t>
      </w:r>
      <w:r w:rsidRPr="002E4B2A">
        <w:rPr>
          <w:i/>
        </w:rPr>
        <w:t xml:space="preserve">Funct. Ecol. </w:t>
      </w:r>
      <w:r w:rsidRPr="002E4B2A">
        <w:rPr>
          <w:b/>
        </w:rPr>
        <w:t>2013,</w:t>
      </w:r>
      <w:r w:rsidRPr="002E4B2A">
        <w:t xml:space="preserve"> </w:t>
      </w:r>
      <w:r w:rsidRPr="002E4B2A">
        <w:rPr>
          <w:i/>
        </w:rPr>
        <w:t>27</w:t>
      </w:r>
      <w:r w:rsidRPr="002E4B2A">
        <w:t>, 980-990.</w:t>
      </w:r>
      <w:bookmarkEnd w:id="12"/>
    </w:p>
    <w:p w14:paraId="2BEED3EF" w14:textId="77777777" w:rsidR="002E4B2A" w:rsidRPr="002E4B2A" w:rsidRDefault="002E4B2A" w:rsidP="002E4B2A">
      <w:pPr>
        <w:pStyle w:val="EndNoteBibliography"/>
        <w:spacing w:after="0"/>
        <w:ind w:firstLine="720"/>
      </w:pPr>
      <w:bookmarkStart w:id="13" w:name="_ENREF_13"/>
      <w:r w:rsidRPr="002E4B2A">
        <w:t xml:space="preserve">(13) Sunday, J. M.; Calosi, P.; Dupont, S.; Munday, P. L.; Stillman, J. H.; Reusch, T. B., Evolution in an acidifying ocean. </w:t>
      </w:r>
      <w:r w:rsidRPr="002E4B2A">
        <w:rPr>
          <w:i/>
        </w:rPr>
        <w:t xml:space="preserve">Trends Ecol. Evol. </w:t>
      </w:r>
      <w:r w:rsidRPr="002E4B2A">
        <w:rPr>
          <w:b/>
        </w:rPr>
        <w:t>2014,</w:t>
      </w:r>
      <w:r w:rsidRPr="002E4B2A">
        <w:t xml:space="preserve"> </w:t>
      </w:r>
      <w:r w:rsidRPr="002E4B2A">
        <w:rPr>
          <w:i/>
        </w:rPr>
        <w:t>29</w:t>
      </w:r>
      <w:r w:rsidRPr="002E4B2A">
        <w:t>, 117-125.</w:t>
      </w:r>
      <w:bookmarkEnd w:id="13"/>
    </w:p>
    <w:p w14:paraId="04454EE5" w14:textId="77777777" w:rsidR="002E4B2A" w:rsidRPr="002E4B2A" w:rsidRDefault="002E4B2A" w:rsidP="002E4B2A">
      <w:pPr>
        <w:pStyle w:val="EndNoteBibliography"/>
        <w:spacing w:after="0"/>
        <w:ind w:firstLine="720"/>
      </w:pPr>
      <w:bookmarkStart w:id="14" w:name="_ENREF_14"/>
      <w:r w:rsidRPr="002E4B2A">
        <w:t xml:space="preserve">(14) Leung, J. Y. S.; Russell, B. D.; Connell, S. D., Mineralogical plasticity acts as a compensatory mechanism to the impacts of ocean acidification. </w:t>
      </w:r>
      <w:r w:rsidRPr="002E4B2A">
        <w:rPr>
          <w:i/>
        </w:rPr>
        <w:t xml:space="preserve">Environ. Sci. Technol. </w:t>
      </w:r>
      <w:r w:rsidRPr="002E4B2A">
        <w:rPr>
          <w:b/>
        </w:rPr>
        <w:t>2017,</w:t>
      </w:r>
      <w:r w:rsidRPr="002E4B2A">
        <w:t xml:space="preserve"> </w:t>
      </w:r>
      <w:r w:rsidRPr="002E4B2A">
        <w:rPr>
          <w:i/>
        </w:rPr>
        <w:t>51</w:t>
      </w:r>
      <w:r w:rsidRPr="002E4B2A">
        <w:t>, 2652-2659.</w:t>
      </w:r>
      <w:bookmarkEnd w:id="14"/>
    </w:p>
    <w:p w14:paraId="71F05D36" w14:textId="77777777" w:rsidR="002E4B2A" w:rsidRPr="002E4B2A" w:rsidRDefault="002E4B2A" w:rsidP="002E4B2A">
      <w:pPr>
        <w:pStyle w:val="EndNoteBibliography"/>
        <w:spacing w:after="0"/>
        <w:ind w:firstLine="720"/>
      </w:pPr>
      <w:bookmarkStart w:id="15" w:name="_ENREF_15"/>
      <w:r w:rsidRPr="002E4B2A">
        <w:t xml:space="preserve">(15) Byrne, M.; Przeslawski, R., Multistressor impacts of warming and acidification of the ocean on marine invertebrates' life histories. </w:t>
      </w:r>
      <w:r w:rsidRPr="002E4B2A">
        <w:rPr>
          <w:i/>
        </w:rPr>
        <w:t xml:space="preserve">Integ. Comp. Biol. </w:t>
      </w:r>
      <w:r w:rsidRPr="002E4B2A">
        <w:rPr>
          <w:b/>
        </w:rPr>
        <w:t>2013,</w:t>
      </w:r>
      <w:r w:rsidRPr="002E4B2A">
        <w:t xml:space="preserve"> </w:t>
      </w:r>
      <w:r w:rsidRPr="002E4B2A">
        <w:rPr>
          <w:i/>
        </w:rPr>
        <w:t>53</w:t>
      </w:r>
      <w:r w:rsidRPr="002E4B2A">
        <w:t>, 582-596.</w:t>
      </w:r>
      <w:bookmarkEnd w:id="15"/>
    </w:p>
    <w:p w14:paraId="2D34DF66" w14:textId="77777777" w:rsidR="002E4B2A" w:rsidRPr="002E4B2A" w:rsidRDefault="002E4B2A" w:rsidP="002E4B2A">
      <w:pPr>
        <w:pStyle w:val="EndNoteBibliography"/>
        <w:spacing w:after="0"/>
        <w:ind w:firstLine="720"/>
      </w:pPr>
      <w:bookmarkStart w:id="16" w:name="_ENREF_16"/>
      <w:r w:rsidRPr="002E4B2A">
        <w:t xml:space="preserve">(16) Watson, S.-A.; Peck, L. S.; Tyler, P. A.; Southgate, P. C.; Tan, K. S.; Day, R. W.; Morley, S. A., Marine invertebrate skeleton size varies with latitude, temperature and carbonate saturation: implications for global change and ocean acidification. </w:t>
      </w:r>
      <w:r w:rsidRPr="002E4B2A">
        <w:rPr>
          <w:i/>
        </w:rPr>
        <w:t xml:space="preserve">Global Change Biol. </w:t>
      </w:r>
      <w:r w:rsidRPr="002E4B2A">
        <w:rPr>
          <w:b/>
        </w:rPr>
        <w:t>2012,</w:t>
      </w:r>
      <w:r w:rsidRPr="002E4B2A">
        <w:t xml:space="preserve"> </w:t>
      </w:r>
      <w:r w:rsidRPr="002E4B2A">
        <w:rPr>
          <w:i/>
        </w:rPr>
        <w:t>18</w:t>
      </w:r>
      <w:r w:rsidRPr="002E4B2A">
        <w:t>, 3026-3038.</w:t>
      </w:r>
      <w:bookmarkEnd w:id="16"/>
    </w:p>
    <w:p w14:paraId="606B0C6B" w14:textId="77777777" w:rsidR="002E4B2A" w:rsidRPr="002E4B2A" w:rsidRDefault="002E4B2A" w:rsidP="002E4B2A">
      <w:pPr>
        <w:pStyle w:val="EndNoteBibliography"/>
        <w:spacing w:after="0"/>
        <w:ind w:firstLine="720"/>
      </w:pPr>
      <w:bookmarkStart w:id="17" w:name="_ENREF_17"/>
      <w:r w:rsidRPr="002E4B2A">
        <w:t xml:space="preserve">(17) Vermeij, G. J., The Mesozoic marine revolution: evidence from snails, predators and grazers. </w:t>
      </w:r>
      <w:r w:rsidRPr="002E4B2A">
        <w:rPr>
          <w:i/>
        </w:rPr>
        <w:t xml:space="preserve">Paleobiology </w:t>
      </w:r>
      <w:r w:rsidRPr="002E4B2A">
        <w:rPr>
          <w:b/>
        </w:rPr>
        <w:t>1977,</w:t>
      </w:r>
      <w:r w:rsidRPr="002E4B2A">
        <w:t xml:space="preserve"> </w:t>
      </w:r>
      <w:r w:rsidRPr="002E4B2A">
        <w:rPr>
          <w:i/>
        </w:rPr>
        <w:t>3</w:t>
      </w:r>
      <w:r w:rsidRPr="002E4B2A">
        <w:t>, 245-258.</w:t>
      </w:r>
      <w:bookmarkEnd w:id="17"/>
    </w:p>
    <w:p w14:paraId="05C83FD7" w14:textId="77777777" w:rsidR="002E4B2A" w:rsidRPr="002E4B2A" w:rsidRDefault="002E4B2A" w:rsidP="002E4B2A">
      <w:pPr>
        <w:pStyle w:val="EndNoteBibliography"/>
        <w:spacing w:after="0"/>
        <w:ind w:firstLine="720"/>
      </w:pPr>
      <w:bookmarkStart w:id="18" w:name="_ENREF_18"/>
      <w:r w:rsidRPr="002E4B2A">
        <w:t xml:space="preserve">(18) Harper, E. M.; Clark, M. S.; Hoffman, J. I.; Philipp, E. E.; Peck, L. S.; Morley, S. A., Iceberg scour and shell damage in the Antarctic bivalve </w:t>
      </w:r>
      <w:r w:rsidRPr="002E4B2A">
        <w:rPr>
          <w:i/>
        </w:rPr>
        <w:t>Laternula elliptica</w:t>
      </w:r>
      <w:r w:rsidRPr="002E4B2A">
        <w:t xml:space="preserve">. </w:t>
      </w:r>
      <w:r w:rsidRPr="002E4B2A">
        <w:rPr>
          <w:i/>
        </w:rPr>
        <w:t xml:space="preserve">PLoS ONE </w:t>
      </w:r>
      <w:r w:rsidRPr="002E4B2A">
        <w:rPr>
          <w:b/>
        </w:rPr>
        <w:t>2012,</w:t>
      </w:r>
      <w:r w:rsidRPr="002E4B2A">
        <w:t xml:space="preserve"> </w:t>
      </w:r>
      <w:r w:rsidRPr="002E4B2A">
        <w:rPr>
          <w:i/>
        </w:rPr>
        <w:t>7</w:t>
      </w:r>
      <w:r w:rsidRPr="002E4B2A">
        <w:t>, e46341.</w:t>
      </w:r>
      <w:bookmarkEnd w:id="18"/>
    </w:p>
    <w:p w14:paraId="6E45BBD9" w14:textId="77777777" w:rsidR="002E4B2A" w:rsidRPr="002E4B2A" w:rsidRDefault="002E4B2A" w:rsidP="002E4B2A">
      <w:pPr>
        <w:pStyle w:val="EndNoteBibliography"/>
        <w:spacing w:after="0"/>
        <w:ind w:firstLine="720"/>
      </w:pPr>
      <w:bookmarkStart w:id="19" w:name="_ENREF_19"/>
      <w:r w:rsidRPr="002E4B2A">
        <w:t xml:space="preserve">(19) Harper, E. M., The molluscan periostracum: an important constraint in bivalve evolution. </w:t>
      </w:r>
      <w:r w:rsidRPr="002E4B2A">
        <w:rPr>
          <w:i/>
        </w:rPr>
        <w:t xml:space="preserve">Palaeonotology </w:t>
      </w:r>
      <w:r w:rsidRPr="002E4B2A">
        <w:rPr>
          <w:b/>
        </w:rPr>
        <w:t>1997,</w:t>
      </w:r>
      <w:r w:rsidRPr="002E4B2A">
        <w:t xml:space="preserve"> </w:t>
      </w:r>
      <w:r w:rsidRPr="002E4B2A">
        <w:rPr>
          <w:i/>
        </w:rPr>
        <w:t>40</w:t>
      </w:r>
      <w:r w:rsidRPr="002E4B2A">
        <w:t>, 71-97.</w:t>
      </w:r>
      <w:bookmarkEnd w:id="19"/>
    </w:p>
    <w:p w14:paraId="04445C23" w14:textId="77777777" w:rsidR="002E4B2A" w:rsidRPr="002E4B2A" w:rsidRDefault="002E4B2A" w:rsidP="002E4B2A">
      <w:pPr>
        <w:pStyle w:val="EndNoteBibliography"/>
        <w:spacing w:after="0"/>
        <w:ind w:firstLine="720"/>
      </w:pPr>
      <w:bookmarkStart w:id="20" w:name="_ENREF_20"/>
      <w:r w:rsidRPr="002E4B2A">
        <w:t xml:space="preserve">(20) Williams, A.; Mackay, S., Secretion and ultrastructure of the periostracum of some terebratulide brachiopods. </w:t>
      </w:r>
      <w:r w:rsidRPr="002E4B2A">
        <w:rPr>
          <w:i/>
        </w:rPr>
        <w:t xml:space="preserve">Proc. R. Soc. B. </w:t>
      </w:r>
      <w:r w:rsidRPr="002E4B2A">
        <w:rPr>
          <w:b/>
        </w:rPr>
        <w:t>1978,</w:t>
      </w:r>
      <w:r w:rsidRPr="002E4B2A">
        <w:t xml:space="preserve"> </w:t>
      </w:r>
      <w:r w:rsidRPr="002E4B2A">
        <w:rPr>
          <w:i/>
        </w:rPr>
        <w:t>202</w:t>
      </w:r>
      <w:r w:rsidRPr="002E4B2A">
        <w:t>, 191-209.</w:t>
      </w:r>
      <w:bookmarkEnd w:id="20"/>
    </w:p>
    <w:p w14:paraId="4D8F5832" w14:textId="77777777" w:rsidR="002E4B2A" w:rsidRPr="002E4B2A" w:rsidRDefault="002E4B2A" w:rsidP="002E4B2A">
      <w:pPr>
        <w:pStyle w:val="EndNoteBibliography"/>
        <w:spacing w:after="0"/>
        <w:ind w:firstLine="720"/>
      </w:pPr>
      <w:bookmarkStart w:id="21" w:name="_ENREF_21"/>
      <w:r w:rsidRPr="002E4B2A">
        <w:t>(21) Nienhuis, S.; Palmer, A. R.; Harley, C. D., Elevated CO</w:t>
      </w:r>
      <w:r w:rsidRPr="002E4B2A">
        <w:rPr>
          <w:vertAlign w:val="subscript"/>
        </w:rPr>
        <w:t>2</w:t>
      </w:r>
      <w:r w:rsidRPr="002E4B2A">
        <w:t xml:space="preserve"> affects shell dissolution rate but not calcification rate in a marine snail. </w:t>
      </w:r>
      <w:r w:rsidRPr="002E4B2A">
        <w:rPr>
          <w:i/>
        </w:rPr>
        <w:t xml:space="preserve">Proc. R. Soc. B. </w:t>
      </w:r>
      <w:r w:rsidRPr="002E4B2A">
        <w:rPr>
          <w:b/>
        </w:rPr>
        <w:t>2010,</w:t>
      </w:r>
      <w:r w:rsidRPr="002E4B2A">
        <w:t xml:space="preserve"> </w:t>
      </w:r>
      <w:r w:rsidRPr="002E4B2A">
        <w:rPr>
          <w:i/>
        </w:rPr>
        <w:t>277</w:t>
      </w:r>
      <w:r w:rsidRPr="002E4B2A">
        <w:t>, 2553-2558.</w:t>
      </w:r>
      <w:bookmarkEnd w:id="21"/>
    </w:p>
    <w:p w14:paraId="0F3759D2" w14:textId="77777777" w:rsidR="002E4B2A" w:rsidRPr="002E4B2A" w:rsidRDefault="002E4B2A" w:rsidP="002E4B2A">
      <w:pPr>
        <w:pStyle w:val="EndNoteBibliography"/>
        <w:spacing w:after="0"/>
        <w:ind w:firstLine="720"/>
      </w:pPr>
      <w:bookmarkStart w:id="22" w:name="_ENREF_22"/>
      <w:r w:rsidRPr="002E4B2A">
        <w:t xml:space="preserve">(22) Bausch, A. R.; Gallego, M. A.; Harianto, J.; Thibodeau, P.; Bednaršek, N.; Havenhand, J. N.; Klinger, T., Influence of bacteria on shell dissolution in dead gastropod larvae and adult </w:t>
      </w:r>
      <w:r w:rsidRPr="002E4B2A">
        <w:rPr>
          <w:i/>
        </w:rPr>
        <w:t>Limacina helicina</w:t>
      </w:r>
      <w:r w:rsidRPr="002E4B2A">
        <w:t xml:space="preserve"> pteropods under ocean acidification conditions. </w:t>
      </w:r>
      <w:r w:rsidRPr="002E4B2A">
        <w:rPr>
          <w:i/>
        </w:rPr>
        <w:t xml:space="preserve">Mar. Biol. </w:t>
      </w:r>
      <w:r w:rsidRPr="002E4B2A">
        <w:rPr>
          <w:b/>
        </w:rPr>
        <w:t>2018,</w:t>
      </w:r>
      <w:r w:rsidRPr="002E4B2A">
        <w:t xml:space="preserve"> </w:t>
      </w:r>
      <w:r w:rsidRPr="002E4B2A">
        <w:rPr>
          <w:i/>
        </w:rPr>
        <w:t>165</w:t>
      </w:r>
      <w:r w:rsidRPr="002E4B2A">
        <w:t>, 40.</w:t>
      </w:r>
      <w:bookmarkEnd w:id="22"/>
    </w:p>
    <w:p w14:paraId="597D9718" w14:textId="77777777" w:rsidR="002E4B2A" w:rsidRPr="002E4B2A" w:rsidRDefault="002E4B2A" w:rsidP="002E4B2A">
      <w:pPr>
        <w:pStyle w:val="EndNoteBibliography"/>
        <w:spacing w:after="0"/>
        <w:ind w:firstLine="720"/>
      </w:pPr>
      <w:bookmarkStart w:id="23" w:name="_ENREF_23"/>
      <w:r w:rsidRPr="002E4B2A">
        <w:t xml:space="preserve">(23) Freeman, A. S.; Byers, J. E., Divergent induced responses to an invasive predator in marine mussel populations. </w:t>
      </w:r>
      <w:r w:rsidRPr="002E4B2A">
        <w:rPr>
          <w:i/>
        </w:rPr>
        <w:t xml:space="preserve">Science </w:t>
      </w:r>
      <w:r w:rsidRPr="002E4B2A">
        <w:rPr>
          <w:b/>
        </w:rPr>
        <w:t>2006,</w:t>
      </w:r>
      <w:r w:rsidRPr="002E4B2A">
        <w:t xml:space="preserve"> </w:t>
      </w:r>
      <w:r w:rsidRPr="002E4B2A">
        <w:rPr>
          <w:i/>
        </w:rPr>
        <w:t>313</w:t>
      </w:r>
      <w:r w:rsidRPr="002E4B2A">
        <w:t>, 831-834.</w:t>
      </w:r>
      <w:bookmarkEnd w:id="23"/>
    </w:p>
    <w:p w14:paraId="421A4A56" w14:textId="77777777" w:rsidR="002E4B2A" w:rsidRPr="002E4B2A" w:rsidRDefault="002E4B2A" w:rsidP="002E4B2A">
      <w:pPr>
        <w:pStyle w:val="EndNoteBibliography"/>
        <w:spacing w:after="0"/>
        <w:ind w:firstLine="720"/>
      </w:pPr>
      <w:bookmarkStart w:id="24" w:name="_ENREF_24"/>
      <w:r w:rsidRPr="002E4B2A">
        <w:t xml:space="preserve">(24) Peyer, S. M.; Hermanson, J. C.; Lee, C. E., Developmental plasticity of shell morphology of quagga mussels from shallow and deep-water habitats of the Great Lakes. </w:t>
      </w:r>
      <w:r w:rsidRPr="002E4B2A">
        <w:rPr>
          <w:i/>
        </w:rPr>
        <w:t xml:space="preserve">J. Exp. Biol. </w:t>
      </w:r>
      <w:r w:rsidRPr="002E4B2A">
        <w:rPr>
          <w:b/>
        </w:rPr>
        <w:t>2010,</w:t>
      </w:r>
      <w:r w:rsidRPr="002E4B2A">
        <w:t xml:space="preserve"> </w:t>
      </w:r>
      <w:r w:rsidRPr="002E4B2A">
        <w:rPr>
          <w:i/>
        </w:rPr>
        <w:t>213</w:t>
      </w:r>
      <w:r w:rsidRPr="002E4B2A">
        <w:t>, 2602-2609.</w:t>
      </w:r>
      <w:bookmarkEnd w:id="24"/>
    </w:p>
    <w:p w14:paraId="05A29E30" w14:textId="77777777" w:rsidR="002E4B2A" w:rsidRPr="002E4B2A" w:rsidRDefault="002E4B2A" w:rsidP="002E4B2A">
      <w:pPr>
        <w:pStyle w:val="EndNoteBibliography"/>
        <w:spacing w:after="0"/>
        <w:ind w:firstLine="720"/>
      </w:pPr>
      <w:bookmarkStart w:id="25" w:name="_ENREF_25"/>
      <w:r w:rsidRPr="002E4B2A">
        <w:t xml:space="preserve">(25) Fitzer, S. C.; Vittert, L.; Bowman, A.; Kamenos, N. A.; Phoenix, V. R.; Cusack, M., Ocean acidification and temperature increase impact mussel shell shape and thickness: problematic for protection? </w:t>
      </w:r>
      <w:r w:rsidRPr="002E4B2A">
        <w:rPr>
          <w:i/>
        </w:rPr>
        <w:t xml:space="preserve">Ecology &amp; Evolution </w:t>
      </w:r>
      <w:r w:rsidRPr="002E4B2A">
        <w:rPr>
          <w:b/>
        </w:rPr>
        <w:t>2015,</w:t>
      </w:r>
      <w:r w:rsidRPr="002E4B2A">
        <w:t xml:space="preserve"> </w:t>
      </w:r>
      <w:r w:rsidRPr="002E4B2A">
        <w:rPr>
          <w:i/>
        </w:rPr>
        <w:t>5</w:t>
      </w:r>
      <w:r w:rsidRPr="002E4B2A">
        <w:t>, 4875-4884.</w:t>
      </w:r>
      <w:bookmarkEnd w:id="25"/>
    </w:p>
    <w:p w14:paraId="4A9B3BDA" w14:textId="77777777" w:rsidR="002E4B2A" w:rsidRPr="002E4B2A" w:rsidRDefault="002E4B2A" w:rsidP="002E4B2A">
      <w:pPr>
        <w:pStyle w:val="EndNoteBibliography"/>
        <w:spacing w:after="0"/>
        <w:ind w:firstLine="720"/>
      </w:pPr>
      <w:bookmarkStart w:id="26" w:name="_ENREF_26"/>
      <w:r w:rsidRPr="002E4B2A">
        <w:t xml:space="preserve">(26) Telesca, L.; Michalek, K.; Sanders, T.; Peck, L. S.; Thyrring, J.; Harper, E. M., Blue mussel shell shape plasticity and natural environments: a quantitative approach. </w:t>
      </w:r>
      <w:r w:rsidRPr="002E4B2A">
        <w:rPr>
          <w:i/>
        </w:rPr>
        <w:t xml:space="preserve">Scientific Reports </w:t>
      </w:r>
      <w:r w:rsidRPr="002E4B2A">
        <w:rPr>
          <w:b/>
        </w:rPr>
        <w:t>2018,</w:t>
      </w:r>
      <w:r w:rsidRPr="002E4B2A">
        <w:t xml:space="preserve"> </w:t>
      </w:r>
      <w:r w:rsidRPr="002E4B2A">
        <w:rPr>
          <w:i/>
        </w:rPr>
        <w:t>8</w:t>
      </w:r>
      <w:r w:rsidRPr="002E4B2A">
        <w:t>, 2865.</w:t>
      </w:r>
      <w:bookmarkEnd w:id="26"/>
    </w:p>
    <w:p w14:paraId="4053FEAD" w14:textId="77777777" w:rsidR="002E4B2A" w:rsidRPr="002E4B2A" w:rsidRDefault="002E4B2A" w:rsidP="002E4B2A">
      <w:pPr>
        <w:pStyle w:val="EndNoteBibliography"/>
        <w:spacing w:after="0"/>
        <w:ind w:firstLine="720"/>
      </w:pPr>
      <w:bookmarkStart w:id="27" w:name="_ENREF_27"/>
      <w:r w:rsidRPr="002E4B2A">
        <w:t xml:space="preserve">(27) Vermeij, G. J., Phenotypic evolution in a poorly dispersing snail after arrival of a predator. </w:t>
      </w:r>
      <w:r w:rsidRPr="002E4B2A">
        <w:rPr>
          <w:i/>
        </w:rPr>
        <w:t xml:space="preserve">Nature </w:t>
      </w:r>
      <w:r w:rsidRPr="002E4B2A">
        <w:rPr>
          <w:b/>
        </w:rPr>
        <w:t>1982,</w:t>
      </w:r>
      <w:r w:rsidRPr="002E4B2A">
        <w:t xml:space="preserve"> </w:t>
      </w:r>
      <w:r w:rsidRPr="002E4B2A">
        <w:rPr>
          <w:i/>
        </w:rPr>
        <w:t>299</w:t>
      </w:r>
      <w:r w:rsidRPr="002E4B2A">
        <w:t>, 349-350.</w:t>
      </w:r>
      <w:bookmarkEnd w:id="27"/>
    </w:p>
    <w:p w14:paraId="715DFC93" w14:textId="77777777" w:rsidR="002E4B2A" w:rsidRPr="002E4B2A" w:rsidRDefault="002E4B2A" w:rsidP="002E4B2A">
      <w:pPr>
        <w:pStyle w:val="EndNoteBibliography"/>
        <w:spacing w:after="0"/>
        <w:ind w:firstLine="720"/>
      </w:pPr>
      <w:bookmarkStart w:id="28" w:name="_ENREF_28"/>
      <w:r w:rsidRPr="002E4B2A">
        <w:t xml:space="preserve">(28) Fisher, J. A.; Rhile, E. C.; Liu, H.; Petraitis, P. S., An intertidal snail shows a dramatic size increase over the past century. </w:t>
      </w:r>
      <w:r w:rsidRPr="002E4B2A">
        <w:rPr>
          <w:i/>
        </w:rPr>
        <w:t xml:space="preserve">PNAS </w:t>
      </w:r>
      <w:r w:rsidRPr="002E4B2A">
        <w:rPr>
          <w:b/>
        </w:rPr>
        <w:t>2009,</w:t>
      </w:r>
      <w:r w:rsidRPr="002E4B2A">
        <w:t xml:space="preserve"> </w:t>
      </w:r>
      <w:r w:rsidRPr="002E4B2A">
        <w:rPr>
          <w:i/>
        </w:rPr>
        <w:t>106</w:t>
      </w:r>
      <w:r w:rsidRPr="002E4B2A">
        <w:t>, 5209-12.</w:t>
      </w:r>
      <w:bookmarkEnd w:id="28"/>
    </w:p>
    <w:p w14:paraId="3DAF896A" w14:textId="77777777" w:rsidR="002E4B2A" w:rsidRPr="002E4B2A" w:rsidRDefault="002E4B2A" w:rsidP="002E4B2A">
      <w:pPr>
        <w:pStyle w:val="EndNoteBibliography"/>
        <w:spacing w:after="0"/>
        <w:ind w:firstLine="720"/>
      </w:pPr>
      <w:bookmarkStart w:id="29" w:name="_ENREF_29"/>
      <w:r w:rsidRPr="002E4B2A">
        <w:t xml:space="preserve">(29) Peck, V. L.; Oakes, R. L.; Harper, E. M.; Manno, C.; Tarling, G. A., Pteropods counter mechanical damage and dissolution through extensive shell repair. </w:t>
      </w:r>
      <w:r w:rsidRPr="002E4B2A">
        <w:rPr>
          <w:i/>
        </w:rPr>
        <w:t xml:space="preserve">Nature communications </w:t>
      </w:r>
      <w:r w:rsidRPr="002E4B2A">
        <w:rPr>
          <w:b/>
        </w:rPr>
        <w:t>2018,</w:t>
      </w:r>
      <w:r w:rsidRPr="002E4B2A">
        <w:t xml:space="preserve"> </w:t>
      </w:r>
      <w:r w:rsidRPr="002E4B2A">
        <w:rPr>
          <w:i/>
        </w:rPr>
        <w:t>9</w:t>
      </w:r>
      <w:r w:rsidRPr="002E4B2A">
        <w:t>, 264.</w:t>
      </w:r>
      <w:bookmarkEnd w:id="29"/>
    </w:p>
    <w:p w14:paraId="123784A6" w14:textId="77777777" w:rsidR="002E4B2A" w:rsidRPr="002E4B2A" w:rsidRDefault="002E4B2A" w:rsidP="002E4B2A">
      <w:pPr>
        <w:pStyle w:val="EndNoteBibliography"/>
        <w:spacing w:after="0"/>
        <w:ind w:firstLine="720"/>
      </w:pPr>
      <w:bookmarkStart w:id="30" w:name="_ENREF_30"/>
      <w:r w:rsidRPr="002E4B2A">
        <w:t xml:space="preserve">(30) Telesca, L.; Peck, L. S.; Sanders, T.; Thyrring, J.; Sejr, M. K.; Harper, E. M., Plasticity and environmental heterogeneity predict geographic resilience patterns of foundation species to future change. </w:t>
      </w:r>
      <w:r w:rsidRPr="002E4B2A">
        <w:rPr>
          <w:i/>
        </w:rPr>
        <w:t xml:space="preserve">bioRxiv </w:t>
      </w:r>
      <w:r w:rsidRPr="002E4B2A">
        <w:rPr>
          <w:b/>
        </w:rPr>
        <w:t>2018</w:t>
      </w:r>
      <w:r w:rsidRPr="002E4B2A">
        <w:t>.</w:t>
      </w:r>
      <w:bookmarkEnd w:id="30"/>
    </w:p>
    <w:p w14:paraId="76E87F4F" w14:textId="77777777" w:rsidR="002E4B2A" w:rsidRPr="002E4B2A" w:rsidRDefault="002E4B2A" w:rsidP="002E4B2A">
      <w:pPr>
        <w:pStyle w:val="EndNoteBibliography"/>
        <w:spacing w:after="0"/>
        <w:ind w:firstLine="720"/>
      </w:pPr>
      <w:bookmarkStart w:id="31" w:name="_ENREF_31"/>
      <w:r w:rsidRPr="002E4B2A">
        <w:t xml:space="preserve">(31) Peck, L. S., The tissues of articulate brachiopods and their value to predators. </w:t>
      </w:r>
      <w:r w:rsidRPr="002E4B2A">
        <w:rPr>
          <w:i/>
        </w:rPr>
        <w:t xml:space="preserve">Phil. Trans. R. Soc. B. </w:t>
      </w:r>
      <w:r w:rsidRPr="002E4B2A">
        <w:rPr>
          <w:b/>
        </w:rPr>
        <w:t>1993,</w:t>
      </w:r>
      <w:r w:rsidRPr="002E4B2A">
        <w:t xml:space="preserve"> </w:t>
      </w:r>
      <w:r w:rsidRPr="002E4B2A">
        <w:rPr>
          <w:i/>
        </w:rPr>
        <w:t>339</w:t>
      </w:r>
      <w:r w:rsidRPr="002E4B2A">
        <w:t>, 17-32.</w:t>
      </w:r>
      <w:bookmarkEnd w:id="31"/>
    </w:p>
    <w:p w14:paraId="506903F1" w14:textId="77777777" w:rsidR="002E4B2A" w:rsidRPr="002E4B2A" w:rsidRDefault="002E4B2A" w:rsidP="002E4B2A">
      <w:pPr>
        <w:pStyle w:val="EndNoteBibliography"/>
        <w:spacing w:after="0"/>
        <w:ind w:firstLine="720"/>
      </w:pPr>
      <w:bookmarkStart w:id="32" w:name="_ENREF_32"/>
      <w:r w:rsidRPr="002E4B2A">
        <w:t xml:space="preserve">(32) Peck, L. S., Brachiopods and climate change. </w:t>
      </w:r>
      <w:r w:rsidRPr="002E4B2A">
        <w:rPr>
          <w:i/>
        </w:rPr>
        <w:t xml:space="preserve">Earth Env. Sci. T. R. So. </w:t>
      </w:r>
      <w:r w:rsidRPr="002E4B2A">
        <w:rPr>
          <w:b/>
        </w:rPr>
        <w:t>2008,</w:t>
      </w:r>
      <w:r w:rsidRPr="002E4B2A">
        <w:t xml:space="preserve"> </w:t>
      </w:r>
      <w:r w:rsidRPr="002E4B2A">
        <w:rPr>
          <w:i/>
        </w:rPr>
        <w:t>98</w:t>
      </w:r>
      <w:r w:rsidRPr="002E4B2A">
        <w:t>, 451-456.</w:t>
      </w:r>
      <w:bookmarkEnd w:id="32"/>
    </w:p>
    <w:p w14:paraId="67C91355" w14:textId="77777777" w:rsidR="002E4B2A" w:rsidRPr="002E4B2A" w:rsidRDefault="002E4B2A" w:rsidP="002E4B2A">
      <w:pPr>
        <w:pStyle w:val="EndNoteBibliography"/>
        <w:spacing w:after="0"/>
        <w:ind w:firstLine="720"/>
      </w:pPr>
      <w:bookmarkStart w:id="33" w:name="_ENREF_33"/>
      <w:r w:rsidRPr="002E4B2A">
        <w:t xml:space="preserve">(33) Williams, A.; Brunton, C. H. C.; MacKinnon, D. I., Morphology. In </w:t>
      </w:r>
      <w:r w:rsidRPr="002E4B2A">
        <w:rPr>
          <w:i/>
        </w:rPr>
        <w:t>Treatise on Invertebrate Paleontology, Part H, Brachiopods (Revised)</w:t>
      </w:r>
      <w:r w:rsidRPr="002E4B2A">
        <w:t>, Kaesler, R. L., Ed. The Geological Society of America and The University of Kansas Press: Boulder, Colorado, and Lawrence, Kansas, 1997; Vol. 1, pp 321-422.</w:t>
      </w:r>
      <w:bookmarkEnd w:id="33"/>
    </w:p>
    <w:p w14:paraId="27F79B77" w14:textId="77777777" w:rsidR="002E4B2A" w:rsidRPr="002E4B2A" w:rsidRDefault="002E4B2A" w:rsidP="002E4B2A">
      <w:pPr>
        <w:pStyle w:val="EndNoteBibliography"/>
        <w:spacing w:after="0"/>
        <w:ind w:firstLine="720"/>
      </w:pPr>
      <w:bookmarkStart w:id="34" w:name="_ENREF_34"/>
      <w:r w:rsidRPr="002E4B2A">
        <w:t xml:space="preserve">(34) Goetz, A. J.; Griesshaber, E.; Neuser, R. D.; Lüter, C.; Hühner, M.; Harper, E. M.; Schmahl, W. W., Calcite morphology, texture and hardness in the distinct layers of rhynchonelliform brachiopod shells. </w:t>
      </w:r>
      <w:r w:rsidRPr="002E4B2A">
        <w:rPr>
          <w:i/>
        </w:rPr>
        <w:t xml:space="preserve">European Journal of Mineralogy </w:t>
      </w:r>
      <w:r w:rsidRPr="002E4B2A">
        <w:rPr>
          <w:b/>
        </w:rPr>
        <w:t>2009,</w:t>
      </w:r>
      <w:r w:rsidRPr="002E4B2A">
        <w:t xml:space="preserve"> </w:t>
      </w:r>
      <w:r w:rsidRPr="002E4B2A">
        <w:rPr>
          <w:i/>
        </w:rPr>
        <w:t>21</w:t>
      </w:r>
      <w:r w:rsidRPr="002E4B2A">
        <w:t>, 303-315.</w:t>
      </w:r>
      <w:bookmarkEnd w:id="34"/>
    </w:p>
    <w:p w14:paraId="6113FA2C" w14:textId="77777777" w:rsidR="002E4B2A" w:rsidRPr="002E4B2A" w:rsidRDefault="002E4B2A" w:rsidP="002E4B2A">
      <w:pPr>
        <w:pStyle w:val="EndNoteBibliography"/>
        <w:spacing w:after="0"/>
        <w:ind w:firstLine="720"/>
      </w:pPr>
      <w:bookmarkStart w:id="35" w:name="_ENREF_35"/>
      <w:r w:rsidRPr="002E4B2A">
        <w:t xml:space="preserve">(35) McClintock, J. B.; Angus, R. A.; McDonald, M. R.; Amsler, C. D.; Catledge, S. A.; Vohra, Y. K., Rapid dissolution of shells of weakly calcified Antarctic benthic macroorganisms indicates high vulnerability to ocean acidification. </w:t>
      </w:r>
      <w:r w:rsidRPr="002E4B2A">
        <w:rPr>
          <w:i/>
        </w:rPr>
        <w:t xml:space="preserve">Antarct. Sci. </w:t>
      </w:r>
      <w:r w:rsidRPr="002E4B2A">
        <w:rPr>
          <w:b/>
        </w:rPr>
        <w:t>2009,</w:t>
      </w:r>
      <w:r w:rsidRPr="002E4B2A">
        <w:t xml:space="preserve"> </w:t>
      </w:r>
      <w:r w:rsidRPr="002E4B2A">
        <w:rPr>
          <w:i/>
        </w:rPr>
        <w:t>21</w:t>
      </w:r>
      <w:r w:rsidRPr="002E4B2A">
        <w:t>, 449-456.</w:t>
      </w:r>
      <w:bookmarkEnd w:id="35"/>
    </w:p>
    <w:p w14:paraId="567150EF" w14:textId="77777777" w:rsidR="002E4B2A" w:rsidRPr="002E4B2A" w:rsidRDefault="002E4B2A" w:rsidP="002E4B2A">
      <w:pPr>
        <w:pStyle w:val="EndNoteBibliography"/>
        <w:spacing w:after="0"/>
        <w:ind w:firstLine="720"/>
      </w:pPr>
      <w:bookmarkStart w:id="36" w:name="_ENREF_36"/>
      <w:r w:rsidRPr="002E4B2A">
        <w:t xml:space="preserve">(36) Venables, H. J.; Clarke, A.; Meredith, M. P., Wintertime controls on summer stratification and productivity at the western Antarctic Peninsula. </w:t>
      </w:r>
      <w:r w:rsidRPr="002E4B2A">
        <w:rPr>
          <w:i/>
        </w:rPr>
        <w:t xml:space="preserve">Limnol. Oceanogr. </w:t>
      </w:r>
      <w:r w:rsidRPr="002E4B2A">
        <w:rPr>
          <w:b/>
        </w:rPr>
        <w:t>2013,</w:t>
      </w:r>
      <w:r w:rsidRPr="002E4B2A">
        <w:t xml:space="preserve"> </w:t>
      </w:r>
      <w:r w:rsidRPr="002E4B2A">
        <w:rPr>
          <w:i/>
        </w:rPr>
        <w:t>58</w:t>
      </w:r>
      <w:r w:rsidRPr="002E4B2A">
        <w:t>, 1035-1047.</w:t>
      </w:r>
      <w:bookmarkEnd w:id="36"/>
    </w:p>
    <w:p w14:paraId="543AD0B1" w14:textId="77777777" w:rsidR="002E4B2A" w:rsidRPr="002E4B2A" w:rsidRDefault="002E4B2A" w:rsidP="002E4B2A">
      <w:pPr>
        <w:pStyle w:val="EndNoteBibliography"/>
        <w:spacing w:after="0"/>
        <w:ind w:firstLine="720"/>
      </w:pPr>
      <w:bookmarkStart w:id="37" w:name="_ENREF_37"/>
      <w:r w:rsidRPr="002E4B2A">
        <w:t>(37) McNeil, B. I.; Matear, R. J., Southern Ocean acidification: a tipping point at 450-ppm atmospheric CO</w:t>
      </w:r>
      <w:r w:rsidRPr="002E4B2A">
        <w:rPr>
          <w:vertAlign w:val="subscript"/>
        </w:rPr>
        <w:t>2</w:t>
      </w:r>
      <w:r w:rsidRPr="002E4B2A">
        <w:t xml:space="preserve">. </w:t>
      </w:r>
      <w:r w:rsidRPr="002E4B2A">
        <w:rPr>
          <w:i/>
        </w:rPr>
        <w:t xml:space="preserve">PNAS </w:t>
      </w:r>
      <w:r w:rsidRPr="002E4B2A">
        <w:rPr>
          <w:b/>
        </w:rPr>
        <w:t>2008,</w:t>
      </w:r>
      <w:r w:rsidRPr="002E4B2A">
        <w:t xml:space="preserve"> </w:t>
      </w:r>
      <w:r w:rsidRPr="002E4B2A">
        <w:rPr>
          <w:i/>
        </w:rPr>
        <w:t>105</w:t>
      </w:r>
      <w:r w:rsidRPr="002E4B2A">
        <w:t>, 18860-18864.</w:t>
      </w:r>
      <w:bookmarkEnd w:id="37"/>
    </w:p>
    <w:p w14:paraId="6F64F768" w14:textId="77777777" w:rsidR="002E4B2A" w:rsidRPr="002E4B2A" w:rsidRDefault="002E4B2A" w:rsidP="002E4B2A">
      <w:pPr>
        <w:pStyle w:val="EndNoteBibliography"/>
        <w:spacing w:after="0"/>
        <w:ind w:firstLine="720"/>
      </w:pPr>
      <w:bookmarkStart w:id="38" w:name="_ENREF_38"/>
      <w:r w:rsidRPr="002E4B2A">
        <w:t xml:space="preserve">(38) Greig, M. J.; Ridgway, N. M.; Shakespeare, B. S., Sea surface temperature variations at coastal sites around New Zealand. </w:t>
      </w:r>
      <w:r w:rsidRPr="002E4B2A">
        <w:rPr>
          <w:i/>
        </w:rPr>
        <w:t xml:space="preserve">N. Z. J. Mar. Freshwat. Res. </w:t>
      </w:r>
      <w:r w:rsidRPr="002E4B2A">
        <w:rPr>
          <w:b/>
        </w:rPr>
        <w:t>1988,</w:t>
      </w:r>
      <w:r w:rsidRPr="002E4B2A">
        <w:t xml:space="preserve"> </w:t>
      </w:r>
      <w:r w:rsidRPr="002E4B2A">
        <w:rPr>
          <w:i/>
        </w:rPr>
        <w:t>22</w:t>
      </w:r>
      <w:r w:rsidRPr="002E4B2A">
        <w:t>, 391-400.</w:t>
      </w:r>
      <w:bookmarkEnd w:id="38"/>
    </w:p>
    <w:p w14:paraId="0F743A35" w14:textId="77777777" w:rsidR="002E4B2A" w:rsidRPr="002E4B2A" w:rsidRDefault="002E4B2A" w:rsidP="002E4B2A">
      <w:pPr>
        <w:pStyle w:val="EndNoteBibliography"/>
        <w:spacing w:after="0"/>
        <w:ind w:firstLine="720"/>
      </w:pPr>
      <w:bookmarkStart w:id="39" w:name="_ENREF_39"/>
      <w:r w:rsidRPr="002E4B2A">
        <w:t xml:space="preserve">(39) Roper, D. S.; Jillett, J. B., Seasonal occurrence and distribution of flatfish (Pisces: Pleuronectiformes) in inlets and shallow water along the Otago coast. </w:t>
      </w:r>
      <w:r w:rsidRPr="002E4B2A">
        <w:rPr>
          <w:i/>
        </w:rPr>
        <w:t xml:space="preserve">N. Z. J. Mar. Freshwat. Res. </w:t>
      </w:r>
      <w:r w:rsidRPr="002E4B2A">
        <w:rPr>
          <w:b/>
        </w:rPr>
        <w:t>1981,</w:t>
      </w:r>
      <w:r w:rsidRPr="002E4B2A">
        <w:t xml:space="preserve"> </w:t>
      </w:r>
      <w:r w:rsidRPr="002E4B2A">
        <w:rPr>
          <w:i/>
        </w:rPr>
        <w:t>15</w:t>
      </w:r>
      <w:r w:rsidRPr="002E4B2A">
        <w:t>, 1-13.</w:t>
      </w:r>
      <w:bookmarkEnd w:id="39"/>
    </w:p>
    <w:p w14:paraId="78E9CC9B" w14:textId="77777777" w:rsidR="002E4B2A" w:rsidRPr="002E4B2A" w:rsidRDefault="002E4B2A" w:rsidP="002E4B2A">
      <w:pPr>
        <w:pStyle w:val="EndNoteBibliography"/>
        <w:spacing w:after="0"/>
        <w:ind w:firstLine="720"/>
      </w:pPr>
      <w:bookmarkStart w:id="40" w:name="_ENREF_40"/>
      <w:r w:rsidRPr="002E4B2A">
        <w:t xml:space="preserve">(40) IPCC, Climate Change 2013: The Physical Science Basis. In </w:t>
      </w:r>
      <w:r w:rsidRPr="002E4B2A">
        <w:rPr>
          <w:i/>
        </w:rPr>
        <w:t>Working Group I Contribution to the Fifth Assessment Report of the Intergovernmental Panel on Climate Change</w:t>
      </w:r>
      <w:r w:rsidRPr="002E4B2A">
        <w:t>, Stocker, T. F.; Qin, D.; Plattner, G.-K.; Tignor, M.; Allen, S. K.; Boschung, J.; Nauels, A.; Xia, Y.; Bex, V.; Midgley, P. M., Eds. Cambridge, United Kingdom and New York, NY, USA, 2013; p 1552.</w:t>
      </w:r>
      <w:bookmarkEnd w:id="40"/>
    </w:p>
    <w:p w14:paraId="3C5B4FD8" w14:textId="77777777" w:rsidR="002E4B2A" w:rsidRPr="002E4B2A" w:rsidRDefault="002E4B2A" w:rsidP="002E4B2A">
      <w:pPr>
        <w:pStyle w:val="EndNoteBibliography"/>
        <w:spacing w:after="0"/>
        <w:ind w:firstLine="720"/>
      </w:pPr>
      <w:bookmarkStart w:id="41" w:name="_ENREF_41"/>
      <w:r w:rsidRPr="002E4B2A">
        <w:t xml:space="preserve">(41) Mitchell, J. F. B.; Senior, C. A.; Johns, T. C., </w:t>
      </w:r>
      <w:r w:rsidRPr="002E4B2A">
        <w:rPr>
          <w:i/>
        </w:rPr>
        <w:t>Transient response to increasing greenhouse gases using models with and without flux adjustment</w:t>
      </w:r>
      <w:r w:rsidRPr="002E4B2A">
        <w:t>. Metrological Office: 1998.</w:t>
      </w:r>
      <w:bookmarkEnd w:id="41"/>
    </w:p>
    <w:p w14:paraId="1612DCED" w14:textId="77777777" w:rsidR="002E4B2A" w:rsidRPr="002E4B2A" w:rsidRDefault="002E4B2A" w:rsidP="002E4B2A">
      <w:pPr>
        <w:pStyle w:val="EndNoteBibliography"/>
        <w:spacing w:after="0"/>
        <w:ind w:firstLine="720"/>
      </w:pPr>
      <w:bookmarkStart w:id="42" w:name="_ENREF_42"/>
      <w:r w:rsidRPr="002E4B2A">
        <w:t xml:space="preserve">(42) Clarke, A.; Meredith, M. P.; Wallace, M. I.; Brandon, M. A.; Thomas, D. N., Seasonal and interannual variability in temperature, chlorophyll and macronutrients in northern Marguerite Bay, Antarctica. </w:t>
      </w:r>
      <w:r w:rsidRPr="002E4B2A">
        <w:rPr>
          <w:i/>
        </w:rPr>
        <w:t xml:space="preserve">Deep Sea Research Part II: Topical Studies in Oceanography </w:t>
      </w:r>
      <w:r w:rsidRPr="002E4B2A">
        <w:rPr>
          <w:b/>
        </w:rPr>
        <w:t>2008,</w:t>
      </w:r>
      <w:r w:rsidRPr="002E4B2A">
        <w:t xml:space="preserve"> </w:t>
      </w:r>
      <w:r w:rsidRPr="002E4B2A">
        <w:rPr>
          <w:i/>
        </w:rPr>
        <w:t>55</w:t>
      </w:r>
      <w:r w:rsidRPr="002E4B2A">
        <w:t>, 1988-2006.</w:t>
      </w:r>
      <w:bookmarkEnd w:id="42"/>
    </w:p>
    <w:p w14:paraId="6CB22033" w14:textId="77777777" w:rsidR="002E4B2A" w:rsidRPr="002E4B2A" w:rsidRDefault="002E4B2A" w:rsidP="002E4B2A">
      <w:pPr>
        <w:pStyle w:val="EndNoteBibliography"/>
        <w:spacing w:after="0"/>
        <w:ind w:firstLine="720"/>
      </w:pPr>
      <w:bookmarkStart w:id="43" w:name="_ENREF_43"/>
      <w:r w:rsidRPr="002E4B2A">
        <w:t xml:space="preserve">(43) Lewis, E.; Wallace, D. W. R.; Allison, L. J., </w:t>
      </w:r>
      <w:r w:rsidRPr="002E4B2A">
        <w:rPr>
          <w:i/>
        </w:rPr>
        <w:t>Program developed for CO</w:t>
      </w:r>
      <w:r w:rsidRPr="002E4B2A">
        <w:rPr>
          <w:i/>
          <w:vertAlign w:val="subscript"/>
        </w:rPr>
        <w:t xml:space="preserve">2 </w:t>
      </w:r>
      <w:r w:rsidRPr="002E4B2A">
        <w:rPr>
          <w:i/>
        </w:rPr>
        <w:t>system calculations</w:t>
      </w:r>
      <w:r w:rsidRPr="002E4B2A">
        <w:t>. Carbon Dioxide Information Analysis Center, Oak Ridge National Laboratory, US Department of Energy, Oak Ridge, Tennessee, US, 1998.</w:t>
      </w:r>
      <w:bookmarkEnd w:id="43"/>
    </w:p>
    <w:p w14:paraId="088A35E6" w14:textId="77777777" w:rsidR="002E4B2A" w:rsidRPr="002E4B2A" w:rsidRDefault="002E4B2A" w:rsidP="002E4B2A">
      <w:pPr>
        <w:pStyle w:val="EndNoteBibliography"/>
        <w:spacing w:after="0"/>
        <w:ind w:firstLine="720"/>
      </w:pPr>
      <w:bookmarkStart w:id="44" w:name="_ENREF_44"/>
      <w:r w:rsidRPr="002E4B2A">
        <w:t xml:space="preserve">(44) Mehrbach, C.; Culberson, C. H.; Hawley, J. E.; Pytkowicxz, R. M., Measurement of apparent dissociation constants of carbonic acid in seawater at atmospheric pressure. </w:t>
      </w:r>
      <w:r w:rsidRPr="002E4B2A">
        <w:rPr>
          <w:i/>
        </w:rPr>
        <w:t xml:space="preserve">Limnol. Oceanogr. </w:t>
      </w:r>
      <w:r w:rsidRPr="002E4B2A">
        <w:rPr>
          <w:b/>
        </w:rPr>
        <w:t>1973,</w:t>
      </w:r>
      <w:r w:rsidRPr="002E4B2A">
        <w:t xml:space="preserve"> </w:t>
      </w:r>
      <w:r w:rsidRPr="002E4B2A">
        <w:rPr>
          <w:i/>
        </w:rPr>
        <w:t>18</w:t>
      </w:r>
      <w:r w:rsidRPr="002E4B2A">
        <w:t>, 897-907.</w:t>
      </w:r>
      <w:bookmarkEnd w:id="44"/>
    </w:p>
    <w:p w14:paraId="3942654A" w14:textId="77777777" w:rsidR="002E4B2A" w:rsidRPr="002E4B2A" w:rsidRDefault="002E4B2A" w:rsidP="002E4B2A">
      <w:pPr>
        <w:pStyle w:val="EndNoteBibliography"/>
        <w:spacing w:after="0"/>
        <w:ind w:firstLine="720"/>
      </w:pPr>
      <w:bookmarkStart w:id="45" w:name="_ENREF_45"/>
      <w:r w:rsidRPr="002E4B2A">
        <w:t xml:space="preserve">(45) Dickson, A. G.; Millero, F. J., A comparison of the equilibrium-constants for the dissociation of carbonic-acid in seawater media. </w:t>
      </w:r>
      <w:r w:rsidRPr="002E4B2A">
        <w:rPr>
          <w:i/>
        </w:rPr>
        <w:t xml:space="preserve">Deep-Sea Res Pt I </w:t>
      </w:r>
      <w:r w:rsidRPr="002E4B2A">
        <w:rPr>
          <w:b/>
        </w:rPr>
        <w:t>1987,</w:t>
      </w:r>
      <w:r w:rsidRPr="002E4B2A">
        <w:t xml:space="preserve"> </w:t>
      </w:r>
      <w:r w:rsidRPr="002E4B2A">
        <w:rPr>
          <w:i/>
        </w:rPr>
        <w:t>34</w:t>
      </w:r>
      <w:r w:rsidRPr="002E4B2A">
        <w:t>, 1733-1743.</w:t>
      </w:r>
      <w:bookmarkEnd w:id="45"/>
    </w:p>
    <w:p w14:paraId="43348C38" w14:textId="77777777" w:rsidR="002E4B2A" w:rsidRPr="002E4B2A" w:rsidRDefault="002E4B2A" w:rsidP="002E4B2A">
      <w:pPr>
        <w:pStyle w:val="EndNoteBibliography"/>
        <w:spacing w:after="0"/>
        <w:ind w:firstLine="720"/>
      </w:pPr>
      <w:bookmarkStart w:id="46" w:name="_ENREF_46"/>
      <w:r w:rsidRPr="002E4B2A">
        <w:t xml:space="preserve">(46) Garibotti, I. A.; Vernet, M.; Ferrario, M. E., Annually recurrent phytoplanktonic assemblages during summer in the seasonal ice zone west of the Antarctic Peninsula (Southern Ocean). </w:t>
      </w:r>
      <w:r w:rsidRPr="002E4B2A">
        <w:rPr>
          <w:i/>
        </w:rPr>
        <w:t xml:space="preserve">Deep-Sea Res Pt I </w:t>
      </w:r>
      <w:r w:rsidRPr="002E4B2A">
        <w:rPr>
          <w:b/>
        </w:rPr>
        <w:t>2005,</w:t>
      </w:r>
      <w:r w:rsidRPr="002E4B2A">
        <w:t xml:space="preserve"> </w:t>
      </w:r>
      <w:r w:rsidRPr="002E4B2A">
        <w:rPr>
          <w:i/>
        </w:rPr>
        <w:t>52</w:t>
      </w:r>
      <w:r w:rsidRPr="002E4B2A">
        <w:t>, 1823-1841.</w:t>
      </w:r>
      <w:bookmarkEnd w:id="46"/>
    </w:p>
    <w:p w14:paraId="51F40CFF" w14:textId="77777777" w:rsidR="002E4B2A" w:rsidRPr="002E4B2A" w:rsidRDefault="002E4B2A" w:rsidP="002E4B2A">
      <w:pPr>
        <w:pStyle w:val="EndNoteBibliography"/>
        <w:spacing w:after="0"/>
        <w:ind w:firstLine="720"/>
      </w:pPr>
      <w:bookmarkStart w:id="47" w:name="_ENREF_47"/>
      <w:r w:rsidRPr="002E4B2A">
        <w:t xml:space="preserve">(47) Garibotti, I. A.; Vernet, M.; Ferrario, M. E.; Smith, R. C.; Ross, R. M.; Quentin, L. B., Phytoplankton spatial distribution patterns along the western Antarctic Peninsula (Southern Ocean). </w:t>
      </w:r>
      <w:r w:rsidRPr="002E4B2A">
        <w:rPr>
          <w:i/>
        </w:rPr>
        <w:t xml:space="preserve">Mar. Ecol. Prog. Ser. </w:t>
      </w:r>
      <w:r w:rsidRPr="002E4B2A">
        <w:rPr>
          <w:b/>
        </w:rPr>
        <w:t>2003,</w:t>
      </w:r>
      <w:r w:rsidRPr="002E4B2A">
        <w:t xml:space="preserve"> </w:t>
      </w:r>
      <w:r w:rsidRPr="002E4B2A">
        <w:rPr>
          <w:i/>
        </w:rPr>
        <w:t>261</w:t>
      </w:r>
      <w:r w:rsidRPr="002E4B2A">
        <w:t>, 21-39.</w:t>
      </w:r>
      <w:bookmarkEnd w:id="47"/>
    </w:p>
    <w:p w14:paraId="1AA36583" w14:textId="77777777" w:rsidR="002E4B2A" w:rsidRPr="002E4B2A" w:rsidRDefault="002E4B2A" w:rsidP="002E4B2A">
      <w:pPr>
        <w:pStyle w:val="EndNoteBibliography"/>
        <w:spacing w:after="0"/>
        <w:ind w:firstLine="720"/>
      </w:pPr>
      <w:bookmarkStart w:id="48" w:name="_ENREF_48"/>
      <w:r w:rsidRPr="002E4B2A">
        <w:t xml:space="preserve">(48) Dickson, A. G.; Sabine, C. L.; Christian, J. R. </w:t>
      </w:r>
      <w:r w:rsidRPr="002E4B2A">
        <w:rPr>
          <w:i/>
        </w:rPr>
        <w:t>Guide to best practices for Ocean CO</w:t>
      </w:r>
      <w:r w:rsidRPr="002E4B2A">
        <w:rPr>
          <w:i/>
          <w:vertAlign w:val="subscript"/>
        </w:rPr>
        <w:t>2</w:t>
      </w:r>
      <w:r w:rsidRPr="002E4B2A">
        <w:rPr>
          <w:i/>
        </w:rPr>
        <w:t xml:space="preserve"> Measurements</w:t>
      </w:r>
      <w:r w:rsidRPr="002E4B2A">
        <w:t>; 2007.</w:t>
      </w:r>
      <w:bookmarkEnd w:id="48"/>
    </w:p>
    <w:p w14:paraId="097A0206" w14:textId="77777777" w:rsidR="002E4B2A" w:rsidRPr="002E4B2A" w:rsidRDefault="002E4B2A" w:rsidP="002E4B2A">
      <w:pPr>
        <w:pStyle w:val="EndNoteBibliography"/>
        <w:spacing w:after="0"/>
        <w:ind w:firstLine="720"/>
      </w:pPr>
      <w:bookmarkStart w:id="49" w:name="_ENREF_49"/>
      <w:r w:rsidRPr="002E4B2A">
        <w:t xml:space="preserve">(49) Wanninkhof, R.; Lewis, E.; Feely, R. A.; Millero, F. J., The optimal carbonate dissociation constants for determining surface water </w:t>
      </w:r>
      <w:r w:rsidRPr="002E4B2A">
        <w:rPr>
          <w:i/>
        </w:rPr>
        <w:t>p</w:t>
      </w:r>
      <w:r w:rsidRPr="002E4B2A">
        <w:t>CO</w:t>
      </w:r>
      <w:r w:rsidRPr="002E4B2A">
        <w:rPr>
          <w:vertAlign w:val="subscript"/>
        </w:rPr>
        <w:t>2</w:t>
      </w:r>
      <w:r w:rsidRPr="002E4B2A">
        <w:t xml:space="preserve"> from alkalinity and total inorganic carbon. </w:t>
      </w:r>
      <w:r w:rsidRPr="002E4B2A">
        <w:rPr>
          <w:i/>
        </w:rPr>
        <w:t xml:space="preserve">Marine Chemist </w:t>
      </w:r>
      <w:r w:rsidRPr="002E4B2A">
        <w:rPr>
          <w:b/>
        </w:rPr>
        <w:t>1999,</w:t>
      </w:r>
      <w:r w:rsidRPr="002E4B2A">
        <w:t xml:space="preserve"> </w:t>
      </w:r>
      <w:r w:rsidRPr="002E4B2A">
        <w:rPr>
          <w:i/>
        </w:rPr>
        <w:t>65</w:t>
      </w:r>
      <w:r w:rsidRPr="002E4B2A">
        <w:t>, 291-301.</w:t>
      </w:r>
      <w:bookmarkEnd w:id="49"/>
    </w:p>
    <w:p w14:paraId="28AC52D5" w14:textId="77777777" w:rsidR="002E4B2A" w:rsidRPr="002E4B2A" w:rsidRDefault="002E4B2A" w:rsidP="002E4B2A">
      <w:pPr>
        <w:pStyle w:val="EndNoteBibliography"/>
        <w:spacing w:after="0"/>
        <w:ind w:firstLine="720"/>
      </w:pPr>
      <w:bookmarkStart w:id="50" w:name="_ENREF_50"/>
      <w:r w:rsidRPr="002E4B2A">
        <w:t xml:space="preserve">(50) Richardson, C. A.; Crisp, D. J.; Runham, N. W., Tidally deposited growth bands in the shell of the common cockle, </w:t>
      </w:r>
      <w:r w:rsidRPr="002E4B2A">
        <w:rPr>
          <w:i/>
        </w:rPr>
        <w:t xml:space="preserve">Cerastoderma edula </w:t>
      </w:r>
      <w:r w:rsidRPr="002E4B2A">
        <w:t xml:space="preserve">(L.). </w:t>
      </w:r>
      <w:r w:rsidRPr="002E4B2A">
        <w:rPr>
          <w:i/>
        </w:rPr>
        <w:t xml:space="preserve">Malacologia </w:t>
      </w:r>
      <w:r w:rsidRPr="002E4B2A">
        <w:rPr>
          <w:b/>
        </w:rPr>
        <w:t>1979,</w:t>
      </w:r>
      <w:r w:rsidRPr="002E4B2A">
        <w:t xml:space="preserve"> </w:t>
      </w:r>
      <w:r w:rsidRPr="002E4B2A">
        <w:rPr>
          <w:i/>
        </w:rPr>
        <w:t>18</w:t>
      </w:r>
      <w:r w:rsidRPr="002E4B2A">
        <w:t>, 277-290.</w:t>
      </w:r>
      <w:bookmarkEnd w:id="50"/>
    </w:p>
    <w:p w14:paraId="75F2871F" w14:textId="77777777" w:rsidR="002E4B2A" w:rsidRPr="002E4B2A" w:rsidRDefault="002E4B2A" w:rsidP="002E4B2A">
      <w:pPr>
        <w:pStyle w:val="EndNoteBibliography"/>
        <w:spacing w:after="0"/>
        <w:ind w:firstLine="720"/>
      </w:pPr>
      <w:bookmarkStart w:id="51" w:name="_ENREF_51"/>
      <w:r w:rsidRPr="002E4B2A">
        <w:t xml:space="preserve">(51) Team, R. C., R: A language and environment for statistical computing. R Foundation for Statistical Computing, Vienna, Austria. URL </w:t>
      </w:r>
      <w:hyperlink r:id="rId37" w:history="1">
        <w:r w:rsidRPr="002E4B2A">
          <w:rPr>
            <w:rStyle w:val="Hyperlink"/>
          </w:rPr>
          <w:t>https://www.R-project.org/</w:t>
        </w:r>
      </w:hyperlink>
      <w:r w:rsidRPr="002E4B2A">
        <w:t xml:space="preserve">. </w:t>
      </w:r>
      <w:r w:rsidRPr="002E4B2A">
        <w:rPr>
          <w:b/>
        </w:rPr>
        <w:t>2017</w:t>
      </w:r>
      <w:r w:rsidRPr="002E4B2A">
        <w:t>.</w:t>
      </w:r>
      <w:bookmarkEnd w:id="51"/>
    </w:p>
    <w:p w14:paraId="7436B6FB" w14:textId="77777777" w:rsidR="002E4B2A" w:rsidRPr="002E4B2A" w:rsidRDefault="002E4B2A" w:rsidP="002E4B2A">
      <w:pPr>
        <w:pStyle w:val="EndNoteBibliography"/>
        <w:spacing w:after="0"/>
        <w:ind w:firstLine="720"/>
      </w:pPr>
      <w:bookmarkStart w:id="52" w:name="_ENREF_52"/>
      <w:r w:rsidRPr="002E4B2A">
        <w:t xml:space="preserve">(52) Ogle, D. H., Fisheries Stock Analysis. </w:t>
      </w:r>
      <w:r w:rsidRPr="002E4B2A">
        <w:rPr>
          <w:b/>
        </w:rPr>
        <w:t>2018</w:t>
      </w:r>
      <w:r w:rsidRPr="002E4B2A">
        <w:t>, R Package version 0.8.20.</w:t>
      </w:r>
      <w:bookmarkEnd w:id="52"/>
    </w:p>
    <w:p w14:paraId="7216ABCC" w14:textId="77777777" w:rsidR="002E4B2A" w:rsidRPr="002E4B2A" w:rsidRDefault="002E4B2A" w:rsidP="002E4B2A">
      <w:pPr>
        <w:pStyle w:val="EndNoteBibliography"/>
        <w:spacing w:after="0"/>
        <w:ind w:firstLine="720"/>
      </w:pPr>
      <w:bookmarkStart w:id="53" w:name="_ENREF_53"/>
      <w:r w:rsidRPr="002E4B2A">
        <w:t xml:space="preserve">(53) Bates, D.; Maechler, M.; Bolker, B.; Walker, S., Fitting linear mixed-effects models using lme4. </w:t>
      </w:r>
      <w:r w:rsidRPr="002E4B2A">
        <w:rPr>
          <w:i/>
        </w:rPr>
        <w:t xml:space="preserve">Journal of Statistical Software </w:t>
      </w:r>
      <w:r w:rsidRPr="002E4B2A">
        <w:rPr>
          <w:b/>
        </w:rPr>
        <w:t>2015,</w:t>
      </w:r>
      <w:r w:rsidRPr="002E4B2A">
        <w:t xml:space="preserve"> </w:t>
      </w:r>
      <w:r w:rsidRPr="002E4B2A">
        <w:rPr>
          <w:i/>
        </w:rPr>
        <w:t>67</w:t>
      </w:r>
      <w:r w:rsidRPr="002E4B2A">
        <w:t>, 1-48.</w:t>
      </w:r>
      <w:bookmarkEnd w:id="53"/>
    </w:p>
    <w:p w14:paraId="6AC9B19C" w14:textId="77777777" w:rsidR="002E4B2A" w:rsidRPr="002E4B2A" w:rsidRDefault="002E4B2A" w:rsidP="002E4B2A">
      <w:pPr>
        <w:pStyle w:val="EndNoteBibliography"/>
        <w:spacing w:after="0"/>
        <w:ind w:firstLine="720"/>
      </w:pPr>
      <w:bookmarkStart w:id="54" w:name="_ENREF_54"/>
      <w:r w:rsidRPr="002E4B2A">
        <w:t xml:space="preserve">(54) Lenth, R., emmeans: Estimated Marginal Means, aka Least-Squares Means. </w:t>
      </w:r>
      <w:r w:rsidRPr="002E4B2A">
        <w:rPr>
          <w:b/>
        </w:rPr>
        <w:t>2018</w:t>
      </w:r>
      <w:r w:rsidRPr="002E4B2A">
        <w:t>, R package version 1.2.3.</w:t>
      </w:r>
      <w:bookmarkEnd w:id="54"/>
    </w:p>
    <w:p w14:paraId="56AF9B4A" w14:textId="77777777" w:rsidR="002E4B2A" w:rsidRPr="002E4B2A" w:rsidRDefault="002E4B2A" w:rsidP="002E4B2A">
      <w:pPr>
        <w:pStyle w:val="EndNoteBibliography"/>
        <w:spacing w:after="0"/>
        <w:ind w:firstLine="720"/>
      </w:pPr>
      <w:bookmarkStart w:id="55" w:name="_ENREF_55"/>
      <w:r w:rsidRPr="002E4B2A">
        <w:t>(55) Andersson, A. J.; Kuffner, I. B.; MacKenzie, F. T.; Jokiel, P. L.; Rodgers, K. S.; Tan, A., Net loss of CaCO</w:t>
      </w:r>
      <w:r w:rsidRPr="002E4B2A">
        <w:rPr>
          <w:vertAlign w:val="subscript"/>
        </w:rPr>
        <w:t>3</w:t>
      </w:r>
      <w:r w:rsidRPr="002E4B2A">
        <w:t xml:space="preserve"> from a subtropical calcifying community due to seawater acidification: mesocosm-scale experimental evidence. </w:t>
      </w:r>
      <w:r w:rsidRPr="002E4B2A">
        <w:rPr>
          <w:i/>
        </w:rPr>
        <w:t xml:space="preserve">Biogeosciences </w:t>
      </w:r>
      <w:r w:rsidRPr="002E4B2A">
        <w:rPr>
          <w:b/>
        </w:rPr>
        <w:t>2009,</w:t>
      </w:r>
      <w:r w:rsidRPr="002E4B2A">
        <w:t xml:space="preserve"> </w:t>
      </w:r>
      <w:r w:rsidRPr="002E4B2A">
        <w:rPr>
          <w:i/>
        </w:rPr>
        <w:t>6</w:t>
      </w:r>
      <w:r w:rsidRPr="002E4B2A">
        <w:t>, 1811-1823.</w:t>
      </w:r>
      <w:bookmarkEnd w:id="55"/>
    </w:p>
    <w:p w14:paraId="29E55C32" w14:textId="77777777" w:rsidR="002E4B2A" w:rsidRPr="002E4B2A" w:rsidRDefault="002E4B2A" w:rsidP="002E4B2A">
      <w:pPr>
        <w:pStyle w:val="EndNoteBibliography"/>
        <w:spacing w:after="0"/>
        <w:ind w:firstLine="720"/>
      </w:pPr>
      <w:bookmarkStart w:id="56" w:name="_ENREF_56"/>
      <w:r w:rsidRPr="002E4B2A">
        <w:t xml:space="preserve">(56) Comeau, S.; Carpenter, R. C.; Lantz, C. A.; Edmunds, P. J., Ocean acidification accelerates dissolution of experimental coral reef communities. </w:t>
      </w:r>
      <w:r w:rsidRPr="002E4B2A">
        <w:rPr>
          <w:i/>
        </w:rPr>
        <w:t xml:space="preserve">Biogeosci. Disc. </w:t>
      </w:r>
      <w:r w:rsidRPr="002E4B2A">
        <w:rPr>
          <w:b/>
        </w:rPr>
        <w:t>2014,</w:t>
      </w:r>
      <w:r w:rsidRPr="002E4B2A">
        <w:t xml:space="preserve"> </w:t>
      </w:r>
      <w:r w:rsidRPr="002E4B2A">
        <w:rPr>
          <w:i/>
        </w:rPr>
        <w:t>11</w:t>
      </w:r>
      <w:r w:rsidRPr="002E4B2A">
        <w:t>, 12323-12339.</w:t>
      </w:r>
      <w:bookmarkEnd w:id="56"/>
    </w:p>
    <w:p w14:paraId="5F0EBCBC" w14:textId="77777777" w:rsidR="002E4B2A" w:rsidRPr="002E4B2A" w:rsidRDefault="002E4B2A" w:rsidP="002E4B2A">
      <w:pPr>
        <w:pStyle w:val="EndNoteBibliography"/>
        <w:spacing w:after="0"/>
        <w:ind w:firstLine="720"/>
      </w:pPr>
      <w:bookmarkStart w:id="57" w:name="_ENREF_57"/>
      <w:r w:rsidRPr="002E4B2A">
        <w:t xml:space="preserve">(57) Silbiger, N. J.; Donahue, M. J., Secondary calcification and dissolution respond differently to future ocean conditions. </w:t>
      </w:r>
      <w:r w:rsidRPr="002E4B2A">
        <w:rPr>
          <w:i/>
        </w:rPr>
        <w:t xml:space="preserve">Biogeosci. Disc. </w:t>
      </w:r>
      <w:r w:rsidRPr="002E4B2A">
        <w:rPr>
          <w:b/>
        </w:rPr>
        <w:t>2014,</w:t>
      </w:r>
      <w:r w:rsidRPr="002E4B2A">
        <w:t xml:space="preserve"> </w:t>
      </w:r>
      <w:r w:rsidRPr="002E4B2A">
        <w:rPr>
          <w:i/>
        </w:rPr>
        <w:t>11</w:t>
      </w:r>
      <w:r w:rsidRPr="002E4B2A">
        <w:t>, 12799-12831.</w:t>
      </w:r>
      <w:bookmarkEnd w:id="57"/>
    </w:p>
    <w:p w14:paraId="536B5894" w14:textId="77777777" w:rsidR="002E4B2A" w:rsidRPr="002E4B2A" w:rsidRDefault="002E4B2A" w:rsidP="002E4B2A">
      <w:pPr>
        <w:pStyle w:val="EndNoteBibliography"/>
        <w:spacing w:after="0"/>
        <w:ind w:firstLine="720"/>
      </w:pPr>
      <w:bookmarkStart w:id="58" w:name="_ENREF_58"/>
      <w:r w:rsidRPr="002E4B2A">
        <w:t xml:space="preserve">(58) Hall-Spencer, J. M.; Rodolfo-Metalpa, R.; Martin, S.; Ransome, E.; Fine, M.; Turner, S. M.; Rowley, S. J.; Tedesco, D.; Buia, M. C., Volcanic carbon dioxide vents show ecosystem effects of ocean acidification. </w:t>
      </w:r>
      <w:r w:rsidRPr="002E4B2A">
        <w:rPr>
          <w:i/>
        </w:rPr>
        <w:t xml:space="preserve">Nature </w:t>
      </w:r>
      <w:r w:rsidRPr="002E4B2A">
        <w:rPr>
          <w:b/>
        </w:rPr>
        <w:t>2008,</w:t>
      </w:r>
      <w:r w:rsidRPr="002E4B2A">
        <w:t xml:space="preserve"> </w:t>
      </w:r>
      <w:r w:rsidRPr="002E4B2A">
        <w:rPr>
          <w:i/>
        </w:rPr>
        <w:t>454</w:t>
      </w:r>
      <w:r w:rsidRPr="002E4B2A">
        <w:t>, 96-9.</w:t>
      </w:r>
      <w:bookmarkEnd w:id="58"/>
    </w:p>
    <w:p w14:paraId="58320F43" w14:textId="77777777" w:rsidR="002E4B2A" w:rsidRPr="002E4B2A" w:rsidRDefault="002E4B2A" w:rsidP="002E4B2A">
      <w:pPr>
        <w:pStyle w:val="EndNoteBibliography"/>
        <w:spacing w:after="0"/>
        <w:ind w:firstLine="720"/>
      </w:pPr>
      <w:bookmarkStart w:id="59" w:name="_ENREF_59"/>
      <w:r w:rsidRPr="002E4B2A">
        <w:t xml:space="preserve">(59) Milano, S.; Schöne, B. R.; Wang, S.; Müller, W. E., Impact of high </w:t>
      </w:r>
      <w:r w:rsidRPr="002E4B2A">
        <w:rPr>
          <w:i/>
        </w:rPr>
        <w:t>p</w:t>
      </w:r>
      <w:r w:rsidRPr="002E4B2A">
        <w:t>CO</w:t>
      </w:r>
      <w:r w:rsidRPr="002E4B2A">
        <w:rPr>
          <w:vertAlign w:val="subscript"/>
        </w:rPr>
        <w:t>2</w:t>
      </w:r>
      <w:r w:rsidRPr="002E4B2A">
        <w:t xml:space="preserve"> on shell structure of the bivalve </w:t>
      </w:r>
      <w:r w:rsidRPr="002E4B2A">
        <w:rPr>
          <w:i/>
        </w:rPr>
        <w:t>Cerastoderma edule</w:t>
      </w:r>
      <w:r w:rsidRPr="002E4B2A">
        <w:t xml:space="preserve">. </w:t>
      </w:r>
      <w:r w:rsidRPr="002E4B2A">
        <w:rPr>
          <w:i/>
        </w:rPr>
        <w:t xml:space="preserve">Mar. Environ. Res. </w:t>
      </w:r>
      <w:r w:rsidRPr="002E4B2A">
        <w:rPr>
          <w:b/>
        </w:rPr>
        <w:t>2016,</w:t>
      </w:r>
      <w:r w:rsidRPr="002E4B2A">
        <w:t xml:space="preserve"> </w:t>
      </w:r>
      <w:r w:rsidRPr="002E4B2A">
        <w:rPr>
          <w:i/>
        </w:rPr>
        <w:t>119</w:t>
      </w:r>
      <w:r w:rsidRPr="002E4B2A">
        <w:t>, 144-155.</w:t>
      </w:r>
      <w:bookmarkEnd w:id="59"/>
    </w:p>
    <w:p w14:paraId="138073F4" w14:textId="77777777" w:rsidR="002E4B2A" w:rsidRPr="002E4B2A" w:rsidRDefault="002E4B2A" w:rsidP="002E4B2A">
      <w:pPr>
        <w:pStyle w:val="EndNoteBibliography"/>
        <w:spacing w:after="0"/>
        <w:ind w:firstLine="720"/>
      </w:pPr>
      <w:bookmarkStart w:id="60" w:name="_ENREF_60"/>
      <w:r w:rsidRPr="002E4B2A">
        <w:t xml:space="preserve">(60) Bednaršek, N.; Tarling, G. A.; Bakker, D. C. E.; Fielding, S.; Feely, R. A., Dissolution dominating calcification process in polar pteropods close to the point of aragonite undersaturation. </w:t>
      </w:r>
      <w:r w:rsidRPr="002E4B2A">
        <w:rPr>
          <w:i/>
        </w:rPr>
        <w:t xml:space="preserve">PLoS ONE </w:t>
      </w:r>
      <w:r w:rsidRPr="002E4B2A">
        <w:rPr>
          <w:b/>
        </w:rPr>
        <w:t>2014,</w:t>
      </w:r>
      <w:r w:rsidRPr="002E4B2A">
        <w:t xml:space="preserve"> </w:t>
      </w:r>
      <w:r w:rsidRPr="002E4B2A">
        <w:rPr>
          <w:i/>
        </w:rPr>
        <w:t>9</w:t>
      </w:r>
      <w:r w:rsidRPr="002E4B2A">
        <w:t>, e109183.</w:t>
      </w:r>
      <w:bookmarkEnd w:id="60"/>
    </w:p>
    <w:p w14:paraId="41ED1FB9" w14:textId="77777777" w:rsidR="002E4B2A" w:rsidRPr="002E4B2A" w:rsidRDefault="002E4B2A" w:rsidP="002E4B2A">
      <w:pPr>
        <w:pStyle w:val="EndNoteBibliography"/>
        <w:spacing w:after="0"/>
        <w:ind w:firstLine="720"/>
      </w:pPr>
      <w:bookmarkStart w:id="61" w:name="_ENREF_61"/>
      <w:r w:rsidRPr="002E4B2A">
        <w:t xml:space="preserve">(61) Harvey, B. P.; Agostini, S.; Wada, S.; Inaba, K.; Hall-Spencer, J. M., Dissolution: The achilles’ heel of the triton shell in an acidifying ocean. </w:t>
      </w:r>
      <w:r w:rsidRPr="002E4B2A">
        <w:rPr>
          <w:i/>
        </w:rPr>
        <w:t xml:space="preserve">Frontiers in Marine Science </w:t>
      </w:r>
      <w:r w:rsidRPr="002E4B2A">
        <w:rPr>
          <w:b/>
        </w:rPr>
        <w:t>2018,</w:t>
      </w:r>
      <w:r w:rsidRPr="002E4B2A">
        <w:t xml:space="preserve"> </w:t>
      </w:r>
      <w:r w:rsidRPr="002E4B2A">
        <w:rPr>
          <w:i/>
        </w:rPr>
        <w:t>5</w:t>
      </w:r>
      <w:r w:rsidRPr="002E4B2A">
        <w:t>, 371.</w:t>
      </w:r>
      <w:bookmarkEnd w:id="61"/>
    </w:p>
    <w:p w14:paraId="40E6CC02" w14:textId="77777777" w:rsidR="002E4B2A" w:rsidRPr="002E4B2A" w:rsidRDefault="002E4B2A" w:rsidP="002E4B2A">
      <w:pPr>
        <w:pStyle w:val="EndNoteBibliography"/>
        <w:spacing w:after="0"/>
        <w:ind w:firstLine="720"/>
      </w:pPr>
      <w:bookmarkStart w:id="62" w:name="_ENREF_62"/>
      <w:r w:rsidRPr="002E4B2A">
        <w:t xml:space="preserve">(62) Kamenos, N. A.; Burdett, H. L.; Aloisio, E.; Findlay, H. S.; Martin, S.; Longbone, C.; Dunn, J.; Widdicombe, S.; Calosi, P., Coralline algal structure is more sensitive to rate, rather than the magnitude, of ocean acidification. </w:t>
      </w:r>
      <w:r w:rsidRPr="002E4B2A">
        <w:rPr>
          <w:i/>
        </w:rPr>
        <w:t xml:space="preserve">Global Change Biol. </w:t>
      </w:r>
      <w:r w:rsidRPr="002E4B2A">
        <w:rPr>
          <w:b/>
        </w:rPr>
        <w:t>2013,</w:t>
      </w:r>
      <w:r w:rsidRPr="002E4B2A">
        <w:t xml:space="preserve"> </w:t>
      </w:r>
      <w:r w:rsidRPr="002E4B2A">
        <w:rPr>
          <w:i/>
        </w:rPr>
        <w:t>19</w:t>
      </w:r>
      <w:r w:rsidRPr="002E4B2A">
        <w:t>, 3621-3628.</w:t>
      </w:r>
      <w:bookmarkEnd w:id="62"/>
    </w:p>
    <w:p w14:paraId="712D2D5C" w14:textId="77777777" w:rsidR="002E4B2A" w:rsidRPr="002E4B2A" w:rsidRDefault="002E4B2A" w:rsidP="002E4B2A">
      <w:pPr>
        <w:pStyle w:val="EndNoteBibliography"/>
        <w:spacing w:after="0"/>
        <w:ind w:firstLine="720"/>
      </w:pPr>
      <w:bookmarkStart w:id="63" w:name="_ENREF_63"/>
      <w:r w:rsidRPr="002E4B2A">
        <w:t xml:space="preserve">(63) Cornwall, C. E.; Boyd, P. W.; McGraw, C. M.; Hepburn, C. D.; Pilditch, C. A.; Morris, J. N.; Smith, A. M.; Hurd, C. L., Diffusion boundary layers ameliorate the negative effects of ocean acidification on the temperate coralline macroalga </w:t>
      </w:r>
      <w:r w:rsidRPr="002E4B2A">
        <w:rPr>
          <w:i/>
        </w:rPr>
        <w:t>Arthrocardia corymbosa</w:t>
      </w:r>
      <w:r w:rsidRPr="002E4B2A">
        <w:t xml:space="preserve">. </w:t>
      </w:r>
      <w:r w:rsidRPr="002E4B2A">
        <w:rPr>
          <w:i/>
        </w:rPr>
        <w:t xml:space="preserve">PLoS ONE </w:t>
      </w:r>
      <w:r w:rsidRPr="002E4B2A">
        <w:rPr>
          <w:b/>
        </w:rPr>
        <w:t>2014,</w:t>
      </w:r>
      <w:r w:rsidRPr="002E4B2A">
        <w:t xml:space="preserve"> </w:t>
      </w:r>
      <w:r w:rsidRPr="002E4B2A">
        <w:rPr>
          <w:i/>
        </w:rPr>
        <w:t>9</w:t>
      </w:r>
      <w:r w:rsidRPr="002E4B2A">
        <w:t>, e97235.</w:t>
      </w:r>
      <w:bookmarkEnd w:id="63"/>
    </w:p>
    <w:p w14:paraId="6D320AF2" w14:textId="77777777" w:rsidR="002E4B2A" w:rsidRPr="002E4B2A" w:rsidRDefault="002E4B2A" w:rsidP="002E4B2A">
      <w:pPr>
        <w:pStyle w:val="EndNoteBibliography"/>
        <w:spacing w:after="0"/>
        <w:ind w:firstLine="720"/>
      </w:pPr>
      <w:bookmarkStart w:id="64" w:name="_ENREF_64"/>
      <w:r w:rsidRPr="002E4B2A">
        <w:t xml:space="preserve">(64) Miles, H.; Widdicombe, S.; Spicer, J. I.; Hall-Spencer, J., Effects of anthropogenic seawater acidification on acid-base balance in the sea urchin </w:t>
      </w:r>
      <w:r w:rsidRPr="002E4B2A">
        <w:rPr>
          <w:i/>
        </w:rPr>
        <w:t>Psammechinus miliaris</w:t>
      </w:r>
      <w:r w:rsidRPr="002E4B2A">
        <w:t xml:space="preserve">. </w:t>
      </w:r>
      <w:r w:rsidRPr="002E4B2A">
        <w:rPr>
          <w:i/>
        </w:rPr>
        <w:t xml:space="preserve">Mar. Pollut. Bull. </w:t>
      </w:r>
      <w:r w:rsidRPr="002E4B2A">
        <w:rPr>
          <w:b/>
        </w:rPr>
        <w:t>2007,</w:t>
      </w:r>
      <w:r w:rsidRPr="002E4B2A">
        <w:t xml:space="preserve"> </w:t>
      </w:r>
      <w:r w:rsidRPr="002E4B2A">
        <w:rPr>
          <w:i/>
        </w:rPr>
        <w:t>54</w:t>
      </w:r>
      <w:r w:rsidRPr="002E4B2A">
        <w:t>, 89-96.</w:t>
      </w:r>
      <w:bookmarkEnd w:id="64"/>
    </w:p>
    <w:p w14:paraId="33DACEBD" w14:textId="77777777" w:rsidR="002E4B2A" w:rsidRPr="002E4B2A" w:rsidRDefault="002E4B2A" w:rsidP="002E4B2A">
      <w:pPr>
        <w:pStyle w:val="EndNoteBibliography"/>
        <w:spacing w:after="0"/>
        <w:ind w:firstLine="720"/>
      </w:pPr>
      <w:bookmarkStart w:id="65" w:name="_ENREF_65"/>
      <w:r w:rsidRPr="002E4B2A">
        <w:t xml:space="preserve">(65) Dubois, P., The skeleton of postmetamorphic echinoderms in a changing world. </w:t>
      </w:r>
      <w:r w:rsidRPr="002E4B2A">
        <w:rPr>
          <w:i/>
        </w:rPr>
        <w:t xml:space="preserve">Biol. Bull. </w:t>
      </w:r>
      <w:r w:rsidRPr="002E4B2A">
        <w:rPr>
          <w:b/>
        </w:rPr>
        <w:t>2014,</w:t>
      </w:r>
      <w:r w:rsidRPr="002E4B2A">
        <w:t xml:space="preserve"> </w:t>
      </w:r>
      <w:r w:rsidRPr="002E4B2A">
        <w:rPr>
          <w:i/>
        </w:rPr>
        <w:t>226</w:t>
      </w:r>
      <w:r w:rsidRPr="002E4B2A">
        <w:t>, 223-236.</w:t>
      </w:r>
      <w:bookmarkEnd w:id="65"/>
    </w:p>
    <w:p w14:paraId="6C3A06FE" w14:textId="77777777" w:rsidR="002E4B2A" w:rsidRPr="002E4B2A" w:rsidRDefault="002E4B2A" w:rsidP="002E4B2A">
      <w:pPr>
        <w:pStyle w:val="EndNoteBibliography"/>
        <w:spacing w:after="0"/>
        <w:ind w:firstLine="720"/>
      </w:pPr>
      <w:bookmarkStart w:id="66" w:name="_ENREF_66"/>
      <w:r w:rsidRPr="002E4B2A">
        <w:t xml:space="preserve">(66) Scurr, D. J.; Eichhorn, S. J., Structure/property relationships in seashells. In </w:t>
      </w:r>
      <w:r w:rsidRPr="002E4B2A">
        <w:rPr>
          <w:i/>
        </w:rPr>
        <w:t xml:space="preserve">Mechanical Properties of Bioinspired Materials </w:t>
      </w:r>
      <w:r w:rsidRPr="002E4B2A">
        <w:t>Viney, C.; Katti, K.; Ulm, F.-J.; Hellmich, C., Eds. Materials Research Society Symposium Proceedings: Warrendale, PA, 2005; pp 87–92.</w:t>
      </w:r>
      <w:bookmarkEnd w:id="66"/>
    </w:p>
    <w:p w14:paraId="092B326A" w14:textId="77777777" w:rsidR="002E4B2A" w:rsidRPr="002E4B2A" w:rsidRDefault="002E4B2A" w:rsidP="002E4B2A">
      <w:pPr>
        <w:pStyle w:val="EndNoteBibliography"/>
        <w:spacing w:after="0"/>
        <w:ind w:firstLine="720"/>
      </w:pPr>
      <w:bookmarkStart w:id="67" w:name="_ENREF_67"/>
      <w:r w:rsidRPr="002E4B2A">
        <w:t xml:space="preserve">(67) Nicol, D., Some characteristics of cold-water marine pelecypods. </w:t>
      </w:r>
      <w:r w:rsidRPr="002E4B2A">
        <w:rPr>
          <w:i/>
        </w:rPr>
        <w:t xml:space="preserve">J. Paleontol. </w:t>
      </w:r>
      <w:r w:rsidRPr="002E4B2A">
        <w:rPr>
          <w:b/>
        </w:rPr>
        <w:t>1967,</w:t>
      </w:r>
      <w:r w:rsidRPr="002E4B2A">
        <w:t xml:space="preserve"> </w:t>
      </w:r>
      <w:r w:rsidRPr="002E4B2A">
        <w:rPr>
          <w:i/>
        </w:rPr>
        <w:t>41</w:t>
      </w:r>
      <w:r w:rsidRPr="002E4B2A">
        <w:t>, 1330-1340.</w:t>
      </w:r>
      <w:bookmarkEnd w:id="67"/>
    </w:p>
    <w:p w14:paraId="5939D4F6" w14:textId="77777777" w:rsidR="002E4B2A" w:rsidRPr="002E4B2A" w:rsidRDefault="002E4B2A" w:rsidP="002E4B2A">
      <w:pPr>
        <w:pStyle w:val="EndNoteBibliography"/>
        <w:spacing w:after="0"/>
        <w:ind w:firstLine="720"/>
      </w:pPr>
      <w:bookmarkStart w:id="68" w:name="_ENREF_68"/>
      <w:r w:rsidRPr="002E4B2A">
        <w:t xml:space="preserve">(68) Revelle, R. R.; Fairbridge, R. W., Carbonates and carbon dioxide. In </w:t>
      </w:r>
      <w:r w:rsidRPr="002E4B2A">
        <w:rPr>
          <w:i/>
        </w:rPr>
        <w:t>Geological Society of America Memoirs</w:t>
      </w:r>
      <w:r w:rsidRPr="002E4B2A">
        <w:t>, 1957; Vol. 67, pp 239-296.</w:t>
      </w:r>
      <w:bookmarkEnd w:id="68"/>
    </w:p>
    <w:p w14:paraId="1AABD403" w14:textId="77777777" w:rsidR="002E4B2A" w:rsidRPr="002E4B2A" w:rsidRDefault="002E4B2A" w:rsidP="002E4B2A">
      <w:pPr>
        <w:pStyle w:val="EndNoteBibliography"/>
        <w:spacing w:after="0"/>
        <w:ind w:firstLine="720"/>
      </w:pPr>
      <w:bookmarkStart w:id="69" w:name="_ENREF_69"/>
      <w:r w:rsidRPr="002E4B2A">
        <w:t xml:space="preserve">(69) Caldeira, K.; Wickett, M. E., Ocean model predictions of chemistry changes from carbon dioxide emissions to the atmosphere and ocean. </w:t>
      </w:r>
      <w:r w:rsidRPr="002E4B2A">
        <w:rPr>
          <w:i/>
        </w:rPr>
        <w:t xml:space="preserve">J. Geophys. Res. </w:t>
      </w:r>
      <w:r w:rsidRPr="002E4B2A">
        <w:rPr>
          <w:b/>
        </w:rPr>
        <w:t>2005,</w:t>
      </w:r>
      <w:r w:rsidRPr="002E4B2A">
        <w:t xml:space="preserve"> </w:t>
      </w:r>
      <w:r w:rsidRPr="002E4B2A">
        <w:rPr>
          <w:i/>
        </w:rPr>
        <w:t>110</w:t>
      </w:r>
      <w:r w:rsidRPr="002E4B2A">
        <w:t>, C09S04.</w:t>
      </w:r>
      <w:bookmarkEnd w:id="69"/>
    </w:p>
    <w:p w14:paraId="4CF1271E" w14:textId="77777777" w:rsidR="002E4B2A" w:rsidRPr="002E4B2A" w:rsidRDefault="002E4B2A" w:rsidP="002E4B2A">
      <w:pPr>
        <w:pStyle w:val="EndNoteBibliography"/>
        <w:spacing w:after="0"/>
        <w:ind w:firstLine="720"/>
      </w:pPr>
      <w:bookmarkStart w:id="70" w:name="_ENREF_70"/>
      <w:r w:rsidRPr="002E4B2A">
        <w:t xml:space="preserve">(70) Orr, J. C.; Fabry, V. J.; Aumont, O.; Bopp, L.; Doney, S. C.; Feely, R. A.; Gnanadesikan, A.; Gruber, N.; Ishida, A.; Joos, F.; Key, R. M.; Lindsay, K.; Maier-Reimer, E.; Matear, R.; Monfray, P.; Mouchet, A.; Najjar, R. G.; Plattner, G. K.; Rodgers, K. B.; Sabine, C. L.; Sarmiento, J. L.; Schlitzer, R.; Slater, R. D.; Totterdell, I. J.; Weirig, M. F.; Yamanaka, Y.; Yool, A., Anthropogenic ocean acidification over the twenty-first century and its impact on calcifying organisms. </w:t>
      </w:r>
      <w:r w:rsidRPr="002E4B2A">
        <w:rPr>
          <w:i/>
        </w:rPr>
        <w:t xml:space="preserve">Nature </w:t>
      </w:r>
      <w:r w:rsidRPr="002E4B2A">
        <w:rPr>
          <w:b/>
        </w:rPr>
        <w:t>2005,</w:t>
      </w:r>
      <w:r w:rsidRPr="002E4B2A">
        <w:t xml:space="preserve"> </w:t>
      </w:r>
      <w:r w:rsidRPr="002E4B2A">
        <w:rPr>
          <w:i/>
        </w:rPr>
        <w:t>437</w:t>
      </w:r>
      <w:r w:rsidRPr="002E4B2A">
        <w:t>, 681-6.</w:t>
      </w:r>
      <w:bookmarkEnd w:id="70"/>
    </w:p>
    <w:p w14:paraId="5A76944C" w14:textId="77777777" w:rsidR="002E4B2A" w:rsidRPr="002E4B2A" w:rsidRDefault="002E4B2A" w:rsidP="002E4B2A">
      <w:pPr>
        <w:pStyle w:val="EndNoteBibliography"/>
        <w:spacing w:after="0"/>
        <w:ind w:firstLine="720"/>
      </w:pPr>
      <w:bookmarkStart w:id="71" w:name="_ENREF_71"/>
      <w:r w:rsidRPr="002E4B2A">
        <w:t xml:space="preserve">(71) Fabry, V. J.; Seibel, B. A.; Feely, R. A.; Orr, J. C., Impacts of ocean acidification on marine fauna and ecosystem processes. </w:t>
      </w:r>
      <w:r w:rsidRPr="002E4B2A">
        <w:rPr>
          <w:i/>
        </w:rPr>
        <w:t xml:space="preserve">ICES J. Mar. Sci. </w:t>
      </w:r>
      <w:r w:rsidRPr="002E4B2A">
        <w:rPr>
          <w:b/>
        </w:rPr>
        <w:t>2008,</w:t>
      </w:r>
      <w:r w:rsidRPr="002E4B2A">
        <w:t xml:space="preserve"> </w:t>
      </w:r>
      <w:r w:rsidRPr="002E4B2A">
        <w:rPr>
          <w:i/>
        </w:rPr>
        <w:t>65</w:t>
      </w:r>
      <w:r w:rsidRPr="002E4B2A">
        <w:t>, 414-432.</w:t>
      </w:r>
      <w:bookmarkEnd w:id="71"/>
    </w:p>
    <w:p w14:paraId="1223FEC1" w14:textId="77777777" w:rsidR="002E4B2A" w:rsidRPr="002E4B2A" w:rsidRDefault="002E4B2A" w:rsidP="002E4B2A">
      <w:pPr>
        <w:pStyle w:val="EndNoteBibliography"/>
        <w:spacing w:after="0"/>
        <w:ind w:firstLine="720"/>
      </w:pPr>
      <w:bookmarkStart w:id="72" w:name="_ENREF_72"/>
      <w:r w:rsidRPr="002E4B2A">
        <w:t xml:space="preserve">(72) Guinotte, J. M.; Fabry, V. J., Ocean acidification and its potential effects on marine ecosystems. </w:t>
      </w:r>
      <w:r w:rsidRPr="002E4B2A">
        <w:rPr>
          <w:i/>
        </w:rPr>
        <w:t xml:space="preserve">Ann. N. Y. Acad. Sci. </w:t>
      </w:r>
      <w:r w:rsidRPr="002E4B2A">
        <w:rPr>
          <w:b/>
        </w:rPr>
        <w:t>2008,</w:t>
      </w:r>
      <w:r w:rsidRPr="002E4B2A">
        <w:t xml:space="preserve"> </w:t>
      </w:r>
      <w:r w:rsidRPr="002E4B2A">
        <w:rPr>
          <w:i/>
        </w:rPr>
        <w:t>1134</w:t>
      </w:r>
      <w:r w:rsidRPr="002E4B2A">
        <w:t>, 320-42.</w:t>
      </w:r>
      <w:bookmarkEnd w:id="72"/>
    </w:p>
    <w:p w14:paraId="09F0EF1C" w14:textId="77777777" w:rsidR="002E4B2A" w:rsidRPr="002E4B2A" w:rsidRDefault="002E4B2A" w:rsidP="002E4B2A">
      <w:pPr>
        <w:pStyle w:val="EndNoteBibliography"/>
        <w:spacing w:after="0"/>
        <w:ind w:firstLine="720"/>
      </w:pPr>
      <w:bookmarkStart w:id="73" w:name="_ENREF_73"/>
      <w:r w:rsidRPr="002E4B2A">
        <w:t xml:space="preserve">(73) Peck, L. S.; Brey, T., Bomb signals in old Antarctic brachiopods. </w:t>
      </w:r>
      <w:r w:rsidRPr="002E4B2A">
        <w:rPr>
          <w:i/>
        </w:rPr>
        <w:t xml:space="preserve">Nature </w:t>
      </w:r>
      <w:r w:rsidRPr="002E4B2A">
        <w:rPr>
          <w:b/>
        </w:rPr>
        <w:t>1996,</w:t>
      </w:r>
      <w:r w:rsidRPr="002E4B2A">
        <w:t xml:space="preserve"> </w:t>
      </w:r>
      <w:r w:rsidRPr="002E4B2A">
        <w:rPr>
          <w:i/>
        </w:rPr>
        <w:t>380</w:t>
      </w:r>
      <w:r w:rsidRPr="002E4B2A">
        <w:t>, 207-208.</w:t>
      </w:r>
      <w:bookmarkEnd w:id="73"/>
    </w:p>
    <w:p w14:paraId="7B11B31A" w14:textId="77777777" w:rsidR="002E4B2A" w:rsidRPr="002E4B2A" w:rsidRDefault="002E4B2A" w:rsidP="002E4B2A">
      <w:pPr>
        <w:pStyle w:val="EndNoteBibliography"/>
        <w:spacing w:after="0"/>
        <w:ind w:firstLine="720"/>
      </w:pPr>
      <w:bookmarkStart w:id="74" w:name="_ENREF_74"/>
      <w:r w:rsidRPr="002E4B2A">
        <w:t xml:space="preserve">(74) Doherty, P. J., A demographic study of a subtidal population of the New Zealand articulate brachiopod </w:t>
      </w:r>
      <w:r w:rsidRPr="002E4B2A">
        <w:rPr>
          <w:i/>
        </w:rPr>
        <w:t>Terebratella inconspicua</w:t>
      </w:r>
      <w:r w:rsidRPr="002E4B2A">
        <w:t xml:space="preserve">. </w:t>
      </w:r>
      <w:r w:rsidRPr="002E4B2A">
        <w:rPr>
          <w:i/>
        </w:rPr>
        <w:t xml:space="preserve">Mar. Biol. </w:t>
      </w:r>
      <w:r w:rsidRPr="002E4B2A">
        <w:rPr>
          <w:b/>
        </w:rPr>
        <w:t>1979,</w:t>
      </w:r>
      <w:r w:rsidRPr="002E4B2A">
        <w:t xml:space="preserve"> </w:t>
      </w:r>
      <w:r w:rsidRPr="002E4B2A">
        <w:rPr>
          <w:i/>
        </w:rPr>
        <w:t>52</w:t>
      </w:r>
      <w:r w:rsidRPr="002E4B2A">
        <w:t>, 331-342.</w:t>
      </w:r>
      <w:bookmarkEnd w:id="74"/>
    </w:p>
    <w:p w14:paraId="7110D38B" w14:textId="77777777" w:rsidR="002E4B2A" w:rsidRPr="002E4B2A" w:rsidRDefault="002E4B2A" w:rsidP="002E4B2A">
      <w:pPr>
        <w:pStyle w:val="EndNoteBibliography"/>
        <w:spacing w:after="0"/>
        <w:ind w:firstLine="720"/>
      </w:pPr>
      <w:bookmarkStart w:id="75" w:name="_ENREF_75"/>
      <w:r w:rsidRPr="002E4B2A">
        <w:t>(75) Ries, J. B.; Cohen, A. L.; McCorkle, D. C., Marine calcifiers exhibit mixed responses to CO</w:t>
      </w:r>
      <w:r w:rsidRPr="002E4B2A">
        <w:rPr>
          <w:vertAlign w:val="subscript"/>
        </w:rPr>
        <w:t>2</w:t>
      </w:r>
      <w:r w:rsidRPr="002E4B2A">
        <w:t xml:space="preserve">-induced ocean acidification. </w:t>
      </w:r>
      <w:r w:rsidRPr="002E4B2A">
        <w:rPr>
          <w:i/>
        </w:rPr>
        <w:t xml:space="preserve">Geology </w:t>
      </w:r>
      <w:r w:rsidRPr="002E4B2A">
        <w:rPr>
          <w:b/>
        </w:rPr>
        <w:t>2009,</w:t>
      </w:r>
      <w:r w:rsidRPr="002E4B2A">
        <w:t xml:space="preserve"> </w:t>
      </w:r>
      <w:r w:rsidRPr="002E4B2A">
        <w:rPr>
          <w:i/>
        </w:rPr>
        <w:t>37</w:t>
      </w:r>
      <w:r w:rsidRPr="002E4B2A">
        <w:t>, 1131-1134.</w:t>
      </w:r>
      <w:bookmarkEnd w:id="75"/>
    </w:p>
    <w:p w14:paraId="2D90794D" w14:textId="77777777" w:rsidR="002E4B2A" w:rsidRPr="002E4B2A" w:rsidRDefault="002E4B2A" w:rsidP="002E4B2A">
      <w:pPr>
        <w:pStyle w:val="EndNoteBibliography"/>
        <w:spacing w:after="0"/>
        <w:ind w:firstLine="720"/>
      </w:pPr>
      <w:bookmarkStart w:id="76" w:name="_ENREF_76"/>
      <w:r w:rsidRPr="002E4B2A">
        <w:t xml:space="preserve">(76) Tunnicliffe, V.; Davies, K. T. A.; Butterfield, D. A.; Embley, R. W.; Rose, J. M.; Chadwick Jr, W. W., Survival of mussels in extremely acidic waters on a submarine volcano. </w:t>
      </w:r>
      <w:r w:rsidRPr="002E4B2A">
        <w:rPr>
          <w:i/>
        </w:rPr>
        <w:t xml:space="preserve">Nature Geoscience </w:t>
      </w:r>
      <w:r w:rsidRPr="002E4B2A">
        <w:rPr>
          <w:b/>
        </w:rPr>
        <w:t>2009,</w:t>
      </w:r>
      <w:r w:rsidRPr="002E4B2A">
        <w:t xml:space="preserve"> </w:t>
      </w:r>
      <w:r w:rsidRPr="002E4B2A">
        <w:rPr>
          <w:i/>
        </w:rPr>
        <w:t>2</w:t>
      </w:r>
      <w:r w:rsidRPr="002E4B2A">
        <w:t>, 344-348.</w:t>
      </w:r>
      <w:bookmarkEnd w:id="76"/>
    </w:p>
    <w:p w14:paraId="1A8A57EA" w14:textId="77777777" w:rsidR="002E4B2A" w:rsidRPr="002E4B2A" w:rsidRDefault="002E4B2A" w:rsidP="002E4B2A">
      <w:pPr>
        <w:pStyle w:val="EndNoteBibliography"/>
        <w:spacing w:after="0"/>
        <w:ind w:firstLine="720"/>
      </w:pPr>
      <w:bookmarkStart w:id="77" w:name="_ENREF_77"/>
      <w:r w:rsidRPr="002E4B2A">
        <w:t>(77) Thomsen, J.; Gutowska, M. A.; Saphörster, J.; Heinemann, A.; Trübenbach, K.; Fietzke, J.; Hiebenthal, C.; Eisenhauer, A.; Körtzinger, A.; Wahl, M.; Melzner, F., Calcifying invertebrates succeed in a naturally CO</w:t>
      </w:r>
      <w:r w:rsidRPr="002E4B2A">
        <w:rPr>
          <w:vertAlign w:val="subscript"/>
        </w:rPr>
        <w:t>2</w:t>
      </w:r>
      <w:r w:rsidRPr="002E4B2A">
        <w:t xml:space="preserve">-rich coastal habitat but are threatened by high levels of future acidification. </w:t>
      </w:r>
      <w:r w:rsidRPr="002E4B2A">
        <w:rPr>
          <w:i/>
        </w:rPr>
        <w:t xml:space="preserve">Biogeosciences </w:t>
      </w:r>
      <w:r w:rsidRPr="002E4B2A">
        <w:rPr>
          <w:b/>
        </w:rPr>
        <w:t>2010,</w:t>
      </w:r>
      <w:r w:rsidRPr="002E4B2A">
        <w:t xml:space="preserve"> </w:t>
      </w:r>
      <w:r w:rsidRPr="002E4B2A">
        <w:rPr>
          <w:i/>
        </w:rPr>
        <w:t>7</w:t>
      </w:r>
      <w:r w:rsidRPr="002E4B2A">
        <w:t>, 3879-3891.</w:t>
      </w:r>
      <w:bookmarkEnd w:id="77"/>
    </w:p>
    <w:p w14:paraId="485B76C9" w14:textId="77777777" w:rsidR="002E4B2A" w:rsidRPr="002E4B2A" w:rsidRDefault="002E4B2A" w:rsidP="002E4B2A">
      <w:pPr>
        <w:pStyle w:val="EndNoteBibliography"/>
        <w:spacing w:after="0"/>
        <w:ind w:firstLine="720"/>
      </w:pPr>
      <w:bookmarkStart w:id="78" w:name="_ENREF_78"/>
      <w:r w:rsidRPr="002E4B2A">
        <w:t xml:space="preserve">(78) Rodolfo-Metalpa, R.; Houlbreque, F.; Tambutte, E.; Boisson, F.; Baggini, C.; Patti, F. P.; Jeffree, R.; Fine, M.; Foggo, A.; Gattuso, J.-P.; Hall-Spencer, J. M., Coral and mollusc resistance to ocean acidification adversely affected by warming. </w:t>
      </w:r>
      <w:r w:rsidRPr="002E4B2A">
        <w:rPr>
          <w:i/>
        </w:rPr>
        <w:t xml:space="preserve">Nature Clim. Change </w:t>
      </w:r>
      <w:r w:rsidRPr="002E4B2A">
        <w:rPr>
          <w:b/>
        </w:rPr>
        <w:t>2011,</w:t>
      </w:r>
      <w:r w:rsidRPr="002E4B2A">
        <w:t xml:space="preserve"> </w:t>
      </w:r>
      <w:r w:rsidRPr="002E4B2A">
        <w:rPr>
          <w:i/>
        </w:rPr>
        <w:t>1</w:t>
      </w:r>
      <w:r w:rsidRPr="002E4B2A">
        <w:t>, 308-312.</w:t>
      </w:r>
      <w:bookmarkEnd w:id="78"/>
    </w:p>
    <w:p w14:paraId="77E8E17F" w14:textId="77777777" w:rsidR="002E4B2A" w:rsidRPr="002E4B2A" w:rsidRDefault="002E4B2A" w:rsidP="002E4B2A">
      <w:pPr>
        <w:pStyle w:val="EndNoteBibliography"/>
        <w:spacing w:after="0"/>
        <w:ind w:firstLine="720"/>
      </w:pPr>
      <w:bookmarkStart w:id="79" w:name="_ENREF_79"/>
      <w:r w:rsidRPr="002E4B2A">
        <w:t xml:space="preserve">(79) Coleman, D. W.; Byrne, M.; Davis, A. R., Molluscs on acid: gastropod shell repair and strength in acidifying oceans. </w:t>
      </w:r>
      <w:r w:rsidRPr="002E4B2A">
        <w:rPr>
          <w:i/>
        </w:rPr>
        <w:t xml:space="preserve">Mar. Ecol. Prog. Ser. </w:t>
      </w:r>
      <w:r w:rsidRPr="002E4B2A">
        <w:rPr>
          <w:b/>
        </w:rPr>
        <w:t>2014,</w:t>
      </w:r>
      <w:r w:rsidRPr="002E4B2A">
        <w:t xml:space="preserve"> </w:t>
      </w:r>
      <w:r w:rsidRPr="002E4B2A">
        <w:rPr>
          <w:i/>
        </w:rPr>
        <w:t>509</w:t>
      </w:r>
      <w:r w:rsidRPr="002E4B2A">
        <w:t>, 203-211.</w:t>
      </w:r>
      <w:bookmarkEnd w:id="79"/>
    </w:p>
    <w:p w14:paraId="3C1FB53B" w14:textId="77777777" w:rsidR="002E4B2A" w:rsidRPr="002E4B2A" w:rsidRDefault="002E4B2A" w:rsidP="002E4B2A">
      <w:pPr>
        <w:pStyle w:val="EndNoteBibliography"/>
        <w:spacing w:after="0"/>
        <w:ind w:firstLine="720"/>
      </w:pPr>
      <w:bookmarkStart w:id="80" w:name="_ENREF_80"/>
      <w:r w:rsidRPr="002E4B2A">
        <w:t xml:space="preserve">(80) Peck, V. L.; Tarling, G. A.; Manno, C.; Harper, E. M.; Tynan, E., Outer organic layer and internal repair mechanism protects pteropod </w:t>
      </w:r>
      <w:r w:rsidRPr="002E4B2A">
        <w:rPr>
          <w:i/>
        </w:rPr>
        <w:t xml:space="preserve">Limacina helicina </w:t>
      </w:r>
      <w:r w:rsidRPr="002E4B2A">
        <w:t xml:space="preserve">from ocean acidification. </w:t>
      </w:r>
      <w:r w:rsidRPr="002E4B2A">
        <w:rPr>
          <w:i/>
        </w:rPr>
        <w:t xml:space="preserve">Deep Sea Res. (II Top. Stud. Oceanogr.) </w:t>
      </w:r>
      <w:r w:rsidRPr="002E4B2A">
        <w:rPr>
          <w:b/>
        </w:rPr>
        <w:t>2016,</w:t>
      </w:r>
      <w:r w:rsidRPr="002E4B2A">
        <w:t xml:space="preserve"> </w:t>
      </w:r>
      <w:r w:rsidRPr="002E4B2A">
        <w:rPr>
          <w:i/>
        </w:rPr>
        <w:t>127</w:t>
      </w:r>
      <w:r w:rsidRPr="002E4B2A">
        <w:t>, 41-52.</w:t>
      </w:r>
      <w:bookmarkEnd w:id="80"/>
    </w:p>
    <w:p w14:paraId="27786816" w14:textId="77777777" w:rsidR="002E4B2A" w:rsidRPr="002E4B2A" w:rsidRDefault="002E4B2A" w:rsidP="002E4B2A">
      <w:pPr>
        <w:pStyle w:val="EndNoteBibliography"/>
        <w:spacing w:after="0"/>
        <w:ind w:firstLine="720"/>
      </w:pPr>
      <w:bookmarkStart w:id="81" w:name="_ENREF_81"/>
      <w:r w:rsidRPr="002E4B2A">
        <w:t xml:space="preserve">(81) Williams, A.; MacKay, S., Differentiation of the brachiopod periostracum. </w:t>
      </w:r>
      <w:r w:rsidRPr="002E4B2A">
        <w:rPr>
          <w:i/>
        </w:rPr>
        <w:t xml:space="preserve">Palaeontology </w:t>
      </w:r>
      <w:r w:rsidRPr="002E4B2A">
        <w:rPr>
          <w:b/>
        </w:rPr>
        <w:t>1979,</w:t>
      </w:r>
      <w:r w:rsidRPr="002E4B2A">
        <w:t xml:space="preserve"> </w:t>
      </w:r>
      <w:r w:rsidRPr="002E4B2A">
        <w:rPr>
          <w:i/>
        </w:rPr>
        <w:t>22</w:t>
      </w:r>
      <w:r w:rsidRPr="002E4B2A">
        <w:t>, 721-736.</w:t>
      </w:r>
      <w:bookmarkEnd w:id="81"/>
    </w:p>
    <w:p w14:paraId="513DCAB0" w14:textId="77777777" w:rsidR="002E4B2A" w:rsidRPr="002E4B2A" w:rsidRDefault="002E4B2A" w:rsidP="002E4B2A">
      <w:pPr>
        <w:pStyle w:val="EndNoteBibliography"/>
        <w:spacing w:after="0"/>
        <w:ind w:firstLine="720"/>
      </w:pPr>
      <w:bookmarkStart w:id="82" w:name="_ENREF_82"/>
      <w:r w:rsidRPr="002E4B2A">
        <w:t xml:space="preserve">(82) Peck, L. S.; Clark, M. S.; Power, D.; Reis, J.; Batista, F. M.; Harper, E. M., Acidification effects on biofouling communities: winners and losers. </w:t>
      </w:r>
      <w:r w:rsidRPr="002E4B2A">
        <w:rPr>
          <w:i/>
        </w:rPr>
        <w:t xml:space="preserve">Global Change Biol. </w:t>
      </w:r>
      <w:r w:rsidRPr="002E4B2A">
        <w:rPr>
          <w:b/>
        </w:rPr>
        <w:t>2015,</w:t>
      </w:r>
      <w:r w:rsidRPr="002E4B2A">
        <w:t xml:space="preserve"> </w:t>
      </w:r>
      <w:r w:rsidRPr="002E4B2A">
        <w:rPr>
          <w:i/>
        </w:rPr>
        <w:t>21</w:t>
      </w:r>
      <w:r w:rsidRPr="002E4B2A">
        <w:t>, 1907-1913.</w:t>
      </w:r>
      <w:bookmarkEnd w:id="82"/>
    </w:p>
    <w:p w14:paraId="4A95B2B4" w14:textId="77777777" w:rsidR="002E4B2A" w:rsidRPr="002E4B2A" w:rsidRDefault="002E4B2A" w:rsidP="002E4B2A">
      <w:pPr>
        <w:pStyle w:val="EndNoteBibliography"/>
        <w:spacing w:after="0"/>
        <w:ind w:firstLine="720"/>
      </w:pPr>
      <w:bookmarkStart w:id="83" w:name="_ENREF_83"/>
      <w:r w:rsidRPr="002E4B2A">
        <w:t xml:space="preserve">(83) Mackenzie, C. L.; Ormondroyd, G. A.; Curling, S. F.; Ball, R. J.; Whiteley, N. M.; Malham, S. K., Ocean warming, more than acidification, reduces shell strength in a commercial shellfish species during food limitation. </w:t>
      </w:r>
      <w:r w:rsidRPr="002E4B2A">
        <w:rPr>
          <w:i/>
        </w:rPr>
        <w:t xml:space="preserve">PLoS ONE </w:t>
      </w:r>
      <w:r w:rsidRPr="002E4B2A">
        <w:rPr>
          <w:b/>
        </w:rPr>
        <w:t>2014,</w:t>
      </w:r>
      <w:r w:rsidRPr="002E4B2A">
        <w:t xml:space="preserve"> </w:t>
      </w:r>
      <w:r w:rsidRPr="002E4B2A">
        <w:rPr>
          <w:i/>
        </w:rPr>
        <w:t>9</w:t>
      </w:r>
      <w:r w:rsidRPr="002E4B2A">
        <w:t>, e86764.</w:t>
      </w:r>
      <w:bookmarkEnd w:id="83"/>
    </w:p>
    <w:p w14:paraId="6BF58B64" w14:textId="77777777" w:rsidR="002E4B2A" w:rsidRPr="002E4B2A" w:rsidRDefault="002E4B2A" w:rsidP="002E4B2A">
      <w:pPr>
        <w:pStyle w:val="EndNoteBibliography"/>
        <w:spacing w:after="0"/>
        <w:ind w:firstLine="720"/>
      </w:pPr>
      <w:bookmarkStart w:id="84" w:name="_ENREF_84"/>
      <w:r w:rsidRPr="002E4B2A">
        <w:t xml:space="preserve">(84) Melzner, F.; Stange, P.; Trubenbach, K.; Thomsen, J.; Casties, I.; Panknin, U.; Gorb, S. N.; Gutowska, M. A., Food supply and seawater </w:t>
      </w:r>
      <w:r w:rsidRPr="002E4B2A">
        <w:rPr>
          <w:i/>
        </w:rPr>
        <w:t>p</w:t>
      </w:r>
      <w:r w:rsidRPr="002E4B2A">
        <w:t>CO</w:t>
      </w:r>
      <w:r w:rsidRPr="002E4B2A">
        <w:rPr>
          <w:vertAlign w:val="subscript"/>
        </w:rPr>
        <w:t>2</w:t>
      </w:r>
      <w:r w:rsidRPr="002E4B2A">
        <w:t xml:space="preserve"> impact calcification and internal shell dissolution in the blue mussel </w:t>
      </w:r>
      <w:r w:rsidRPr="002E4B2A">
        <w:rPr>
          <w:i/>
        </w:rPr>
        <w:t>Mytilus edulis</w:t>
      </w:r>
      <w:r w:rsidRPr="002E4B2A">
        <w:t xml:space="preserve">. </w:t>
      </w:r>
      <w:r w:rsidRPr="002E4B2A">
        <w:rPr>
          <w:i/>
        </w:rPr>
        <w:t xml:space="preserve">PLoS ONE </w:t>
      </w:r>
      <w:r w:rsidRPr="002E4B2A">
        <w:rPr>
          <w:b/>
        </w:rPr>
        <w:t>2011,</w:t>
      </w:r>
      <w:r w:rsidRPr="002E4B2A">
        <w:t xml:space="preserve"> </w:t>
      </w:r>
      <w:r w:rsidRPr="002E4B2A">
        <w:rPr>
          <w:i/>
        </w:rPr>
        <w:t>6</w:t>
      </w:r>
      <w:r w:rsidRPr="002E4B2A">
        <w:t>, e24223.</w:t>
      </w:r>
      <w:bookmarkEnd w:id="84"/>
    </w:p>
    <w:p w14:paraId="45F159AA" w14:textId="77777777" w:rsidR="002E4B2A" w:rsidRPr="002E4B2A" w:rsidRDefault="002E4B2A" w:rsidP="002E4B2A">
      <w:pPr>
        <w:pStyle w:val="EndNoteBibliography"/>
        <w:spacing w:after="0"/>
        <w:ind w:firstLine="720"/>
      </w:pPr>
      <w:bookmarkStart w:id="85" w:name="_ENREF_85"/>
      <w:r w:rsidRPr="002E4B2A">
        <w:t xml:space="preserve">(85) Day, E. G.; Branch, G. M.; Viljoen, C., How costly is molluscan shell erosion? A comparison of two patellid limpets with contrasting shell structures. </w:t>
      </w:r>
      <w:r w:rsidRPr="002E4B2A">
        <w:rPr>
          <w:i/>
        </w:rPr>
        <w:t xml:space="preserve">J. Exp. Mar. Biol. Ecol. </w:t>
      </w:r>
      <w:r w:rsidRPr="002E4B2A">
        <w:rPr>
          <w:b/>
        </w:rPr>
        <w:t>2000,</w:t>
      </w:r>
      <w:r w:rsidRPr="002E4B2A">
        <w:t xml:space="preserve"> </w:t>
      </w:r>
      <w:r w:rsidRPr="002E4B2A">
        <w:rPr>
          <w:i/>
        </w:rPr>
        <w:t>243</w:t>
      </w:r>
      <w:r w:rsidRPr="002E4B2A">
        <w:t>, 185-208.</w:t>
      </w:r>
      <w:bookmarkEnd w:id="85"/>
    </w:p>
    <w:p w14:paraId="57099C9B" w14:textId="77777777" w:rsidR="002E4B2A" w:rsidRPr="002E4B2A" w:rsidRDefault="002E4B2A" w:rsidP="002E4B2A">
      <w:pPr>
        <w:pStyle w:val="EndNoteBibliography"/>
        <w:spacing w:after="0"/>
        <w:ind w:firstLine="720"/>
      </w:pPr>
      <w:bookmarkStart w:id="86" w:name="_ENREF_86"/>
      <w:r w:rsidRPr="002E4B2A">
        <w:t xml:space="preserve">(86) Hoffman, J. I.; Peck, L. S.; Hillyard, G.; Zieritz, A.; Clark, M. S., No evidence for genetic differentiation between Antarctic limpet </w:t>
      </w:r>
      <w:r w:rsidRPr="002E4B2A">
        <w:rPr>
          <w:i/>
        </w:rPr>
        <w:t xml:space="preserve">Nacella concinna </w:t>
      </w:r>
      <w:r w:rsidRPr="002E4B2A">
        <w:t xml:space="preserve">morphotypes. </w:t>
      </w:r>
      <w:r w:rsidRPr="002E4B2A">
        <w:rPr>
          <w:i/>
        </w:rPr>
        <w:t xml:space="preserve">Mar. Biol. </w:t>
      </w:r>
      <w:r w:rsidRPr="002E4B2A">
        <w:rPr>
          <w:b/>
        </w:rPr>
        <w:t>2009,</w:t>
      </w:r>
      <w:r w:rsidRPr="002E4B2A">
        <w:t xml:space="preserve"> </w:t>
      </w:r>
      <w:r w:rsidRPr="002E4B2A">
        <w:rPr>
          <w:i/>
        </w:rPr>
        <w:t>157</w:t>
      </w:r>
      <w:r w:rsidRPr="002E4B2A">
        <w:t>, 765-778.</w:t>
      </w:r>
      <w:bookmarkEnd w:id="86"/>
    </w:p>
    <w:p w14:paraId="26C9DBF3" w14:textId="77777777" w:rsidR="002E4B2A" w:rsidRPr="002E4B2A" w:rsidRDefault="002E4B2A" w:rsidP="002E4B2A">
      <w:pPr>
        <w:pStyle w:val="EndNoteBibliography"/>
        <w:spacing w:after="0"/>
        <w:ind w:firstLine="720"/>
      </w:pPr>
      <w:bookmarkStart w:id="87" w:name="_ENREF_87"/>
      <w:r w:rsidRPr="002E4B2A">
        <w:t xml:space="preserve">(87) McDonald, M. R.; McClintock, J. B.; Amsler, C. D.; Rittschof, D.; Angus, R. A.; Orihuela, B.; Lutostanski, K., Effects of ocean acidification over the life history of the barnacle </w:t>
      </w:r>
      <w:r w:rsidRPr="002E4B2A">
        <w:rPr>
          <w:i/>
        </w:rPr>
        <w:t>Amphibalanus amphitrite</w:t>
      </w:r>
      <w:r w:rsidRPr="002E4B2A">
        <w:t xml:space="preserve">. </w:t>
      </w:r>
      <w:r w:rsidRPr="002E4B2A">
        <w:rPr>
          <w:i/>
        </w:rPr>
        <w:t xml:space="preserve">Mar. Ecol. Prog. Ser. </w:t>
      </w:r>
      <w:r w:rsidRPr="002E4B2A">
        <w:rPr>
          <w:b/>
        </w:rPr>
        <w:t>2009,</w:t>
      </w:r>
      <w:r w:rsidRPr="002E4B2A">
        <w:t xml:space="preserve"> </w:t>
      </w:r>
      <w:r w:rsidRPr="002E4B2A">
        <w:rPr>
          <w:i/>
        </w:rPr>
        <w:t>385</w:t>
      </w:r>
      <w:r w:rsidRPr="002E4B2A">
        <w:t>, 179-187.</w:t>
      </w:r>
      <w:bookmarkEnd w:id="87"/>
    </w:p>
    <w:p w14:paraId="2907B380" w14:textId="77777777" w:rsidR="002E4B2A" w:rsidRPr="002E4B2A" w:rsidRDefault="002E4B2A" w:rsidP="002E4B2A">
      <w:pPr>
        <w:pStyle w:val="EndNoteBibliography"/>
        <w:spacing w:after="0"/>
        <w:ind w:firstLine="720"/>
      </w:pPr>
      <w:bookmarkStart w:id="88" w:name="_ENREF_88"/>
      <w:r w:rsidRPr="002E4B2A">
        <w:t xml:space="preserve">(88) Ye, F.; Jurikova, H.; Angiolini, L.; Brand, U.; Crippa, G.; Henkel, D.; Laudien, J.; Hiebenthal, C.; Šmajgl, D., Variation in brachiopod microstructure and isotope geochemistry under low pH-ocean acidification-conditions. </w:t>
      </w:r>
      <w:r w:rsidRPr="002E4B2A">
        <w:rPr>
          <w:i/>
        </w:rPr>
        <w:t xml:space="preserve">Biogeosci. Disc. </w:t>
      </w:r>
      <w:r w:rsidRPr="002E4B2A">
        <w:rPr>
          <w:b/>
        </w:rPr>
        <w:t>2018</w:t>
      </w:r>
      <w:r w:rsidRPr="002E4B2A">
        <w:t>, 1-64.</w:t>
      </w:r>
      <w:bookmarkEnd w:id="88"/>
    </w:p>
    <w:p w14:paraId="277DEE26" w14:textId="77777777" w:rsidR="002E4B2A" w:rsidRPr="002E4B2A" w:rsidRDefault="002E4B2A" w:rsidP="002E4B2A">
      <w:pPr>
        <w:pStyle w:val="EndNoteBibliography"/>
        <w:spacing w:after="0"/>
        <w:ind w:firstLine="720"/>
      </w:pPr>
      <w:bookmarkStart w:id="89" w:name="_ENREF_89"/>
      <w:r w:rsidRPr="002E4B2A">
        <w:t xml:space="preserve">(89) Griesshaber, E.; Schmahl, W. W.; Neuser, R.; Pettke, T.; Blum, M.; Mutterlose, J.; Brand, U., Crystallographic texture and microstructure of terebratulide brachiopod shell calcite: An optimized materials design with hierarchical architecture. </w:t>
      </w:r>
      <w:r w:rsidRPr="002E4B2A">
        <w:rPr>
          <w:i/>
        </w:rPr>
        <w:t xml:space="preserve">American Mineralogist </w:t>
      </w:r>
      <w:r w:rsidRPr="002E4B2A">
        <w:rPr>
          <w:b/>
        </w:rPr>
        <w:t>2007,</w:t>
      </w:r>
      <w:r w:rsidRPr="002E4B2A">
        <w:t xml:space="preserve"> </w:t>
      </w:r>
      <w:r w:rsidRPr="002E4B2A">
        <w:rPr>
          <w:i/>
        </w:rPr>
        <w:t>92</w:t>
      </w:r>
      <w:r w:rsidRPr="002E4B2A">
        <w:t>, 722-734.</w:t>
      </w:r>
      <w:bookmarkEnd w:id="89"/>
    </w:p>
    <w:p w14:paraId="2525E792" w14:textId="77777777" w:rsidR="002E4B2A" w:rsidRPr="002E4B2A" w:rsidRDefault="002E4B2A" w:rsidP="002E4B2A">
      <w:pPr>
        <w:pStyle w:val="EndNoteBibliography"/>
        <w:spacing w:after="0"/>
        <w:ind w:firstLine="720"/>
      </w:pPr>
      <w:bookmarkStart w:id="90" w:name="_ENREF_90"/>
      <w:r w:rsidRPr="002E4B2A">
        <w:t xml:space="preserve">(90) Pérez-Huerta, A.; Dauphin, Y.; Cusack, M., Biogenic calcite granules--are brachiopods different? </w:t>
      </w:r>
      <w:r w:rsidRPr="002E4B2A">
        <w:rPr>
          <w:i/>
        </w:rPr>
        <w:t xml:space="preserve">Micron </w:t>
      </w:r>
      <w:r w:rsidRPr="002E4B2A">
        <w:rPr>
          <w:b/>
        </w:rPr>
        <w:t>2013,</w:t>
      </w:r>
      <w:r w:rsidRPr="002E4B2A">
        <w:t xml:space="preserve"> </w:t>
      </w:r>
      <w:r w:rsidRPr="002E4B2A">
        <w:rPr>
          <w:i/>
        </w:rPr>
        <w:t>44</w:t>
      </w:r>
      <w:r w:rsidRPr="002E4B2A">
        <w:t>, 395-403.</w:t>
      </w:r>
      <w:bookmarkEnd w:id="90"/>
    </w:p>
    <w:p w14:paraId="3A31959F" w14:textId="77777777" w:rsidR="002E4B2A" w:rsidRPr="002E4B2A" w:rsidRDefault="002E4B2A" w:rsidP="002E4B2A">
      <w:pPr>
        <w:pStyle w:val="EndNoteBibliography"/>
        <w:spacing w:after="0"/>
        <w:ind w:firstLine="720"/>
      </w:pPr>
      <w:bookmarkStart w:id="91" w:name="_ENREF_91"/>
      <w:r w:rsidRPr="002E4B2A">
        <w:t xml:space="preserve">(91) Harper, E. M., Are calcitic layers an effective adaptation against shell dissolution in the Bivalvia? </w:t>
      </w:r>
      <w:r w:rsidRPr="002E4B2A">
        <w:rPr>
          <w:i/>
        </w:rPr>
        <w:t xml:space="preserve">J. Zool. Lond. </w:t>
      </w:r>
      <w:r w:rsidRPr="002E4B2A">
        <w:rPr>
          <w:b/>
        </w:rPr>
        <w:t>2000,</w:t>
      </w:r>
      <w:r w:rsidRPr="002E4B2A">
        <w:t xml:space="preserve"> </w:t>
      </w:r>
      <w:r w:rsidRPr="002E4B2A">
        <w:rPr>
          <w:i/>
        </w:rPr>
        <w:t>251</w:t>
      </w:r>
      <w:r w:rsidRPr="002E4B2A">
        <w:t>, 179-186.</w:t>
      </w:r>
      <w:bookmarkEnd w:id="91"/>
    </w:p>
    <w:p w14:paraId="1B45B67A" w14:textId="77777777" w:rsidR="002E4B2A" w:rsidRPr="002E4B2A" w:rsidRDefault="002E4B2A" w:rsidP="002E4B2A">
      <w:pPr>
        <w:pStyle w:val="EndNoteBibliography"/>
        <w:spacing w:after="0"/>
        <w:ind w:firstLine="720"/>
      </w:pPr>
      <w:bookmarkStart w:id="92" w:name="_ENREF_92"/>
      <w:r w:rsidRPr="002E4B2A">
        <w:t xml:space="preserve">(92) Cross, E. L.; Harper, E. M.; Peck, L. S., A 120-year record of resilience to environmental change in brachiopods. </w:t>
      </w:r>
      <w:r w:rsidRPr="002E4B2A">
        <w:rPr>
          <w:i/>
        </w:rPr>
        <w:t xml:space="preserve">Global Change Biol. </w:t>
      </w:r>
      <w:r w:rsidRPr="002E4B2A">
        <w:rPr>
          <w:b/>
        </w:rPr>
        <w:t>2018,</w:t>
      </w:r>
      <w:r w:rsidRPr="002E4B2A">
        <w:t xml:space="preserve"> </w:t>
      </w:r>
      <w:r w:rsidRPr="002E4B2A">
        <w:rPr>
          <w:i/>
        </w:rPr>
        <w:t>24</w:t>
      </w:r>
      <w:r w:rsidRPr="002E4B2A">
        <w:t>, 2262-2271.</w:t>
      </w:r>
      <w:bookmarkEnd w:id="92"/>
    </w:p>
    <w:p w14:paraId="5C762542" w14:textId="77777777" w:rsidR="002E4B2A" w:rsidRPr="002E4B2A" w:rsidRDefault="002E4B2A" w:rsidP="002E4B2A">
      <w:pPr>
        <w:pStyle w:val="EndNoteBibliography"/>
        <w:spacing w:after="0"/>
        <w:ind w:firstLine="720"/>
      </w:pPr>
      <w:bookmarkStart w:id="93" w:name="_ENREF_93"/>
      <w:r w:rsidRPr="002E4B2A">
        <w:t xml:space="preserve">(93) Wood, H. L.; Spicer, J. I.; Widdicombe, S., Ocean acidification may increase calcification rates, but at a cost. </w:t>
      </w:r>
      <w:r w:rsidRPr="002E4B2A">
        <w:rPr>
          <w:i/>
        </w:rPr>
        <w:t xml:space="preserve">Proc. R. Soc. B. </w:t>
      </w:r>
      <w:r w:rsidRPr="002E4B2A">
        <w:rPr>
          <w:b/>
        </w:rPr>
        <w:t>2008,</w:t>
      </w:r>
      <w:r w:rsidRPr="002E4B2A">
        <w:t xml:space="preserve"> </w:t>
      </w:r>
      <w:r w:rsidRPr="002E4B2A">
        <w:rPr>
          <w:i/>
        </w:rPr>
        <w:t>275</w:t>
      </w:r>
      <w:r w:rsidRPr="002E4B2A">
        <w:t>, 1767-73.</w:t>
      </w:r>
      <w:bookmarkEnd w:id="93"/>
    </w:p>
    <w:p w14:paraId="3B8044FF" w14:textId="77777777" w:rsidR="002E4B2A" w:rsidRPr="002E4B2A" w:rsidRDefault="002E4B2A" w:rsidP="002E4B2A">
      <w:pPr>
        <w:pStyle w:val="EndNoteBibliography"/>
        <w:ind w:firstLine="720"/>
      </w:pPr>
      <w:bookmarkStart w:id="94" w:name="_ENREF_94"/>
      <w:r w:rsidRPr="002E4B2A">
        <w:t xml:space="preserve">(94) Watson, S.-A.; Morley, S. A.; Peck, L. S., Latitudinal trends in shell production cost from the tropics to the poles. </w:t>
      </w:r>
      <w:r w:rsidRPr="002E4B2A">
        <w:rPr>
          <w:i/>
        </w:rPr>
        <w:t xml:space="preserve">Science Advances </w:t>
      </w:r>
      <w:r w:rsidRPr="002E4B2A">
        <w:rPr>
          <w:b/>
        </w:rPr>
        <w:t>2017,</w:t>
      </w:r>
      <w:r w:rsidRPr="002E4B2A">
        <w:t xml:space="preserve"> </w:t>
      </w:r>
      <w:r w:rsidRPr="002E4B2A">
        <w:rPr>
          <w:i/>
        </w:rPr>
        <w:t>3</w:t>
      </w:r>
      <w:r w:rsidRPr="002E4B2A">
        <w:t>, e1701362.</w:t>
      </w:r>
      <w:bookmarkEnd w:id="94"/>
    </w:p>
    <w:p w14:paraId="42E3B351" w14:textId="77777777" w:rsidR="00845BAB" w:rsidRPr="007A6A4A" w:rsidRDefault="00200FD5" w:rsidP="00F3490C">
      <w:pPr>
        <w:spacing w:after="120" w:line="480" w:lineRule="auto"/>
        <w:rPr>
          <w:rFonts w:ascii="Times New Roman" w:hAnsi="Times New Roman"/>
          <w:szCs w:val="24"/>
        </w:rPr>
      </w:pPr>
      <w:r w:rsidRPr="007A6A4A">
        <w:rPr>
          <w:rFonts w:ascii="Times New Roman" w:hAnsi="Times New Roman"/>
          <w:szCs w:val="24"/>
        </w:rPr>
        <w:fldChar w:fldCharType="end"/>
      </w:r>
    </w:p>
    <w:p w14:paraId="34630B9C" w14:textId="77777777" w:rsidR="000C2E03" w:rsidRPr="007A6A4A" w:rsidRDefault="000C2E03" w:rsidP="00F3490C">
      <w:pPr>
        <w:spacing w:after="120" w:line="480" w:lineRule="auto"/>
        <w:rPr>
          <w:rFonts w:ascii="Times New Roman" w:hAnsi="Times New Roman"/>
          <w:szCs w:val="24"/>
        </w:rPr>
      </w:pPr>
      <w:r w:rsidRPr="007A6A4A">
        <w:rPr>
          <w:rFonts w:ascii="Times New Roman" w:hAnsi="Times New Roman"/>
          <w:szCs w:val="24"/>
        </w:rPr>
        <w:t>DISCLOSURES</w:t>
      </w:r>
    </w:p>
    <w:p w14:paraId="56C129B3" w14:textId="77777777" w:rsidR="000C2E03" w:rsidRPr="007A6A4A" w:rsidRDefault="000C2E03" w:rsidP="00F3490C">
      <w:pPr>
        <w:spacing w:after="120" w:line="480" w:lineRule="auto"/>
        <w:rPr>
          <w:rFonts w:ascii="Times New Roman" w:hAnsi="Times New Roman"/>
          <w:szCs w:val="24"/>
        </w:rPr>
      </w:pPr>
      <w:r w:rsidRPr="007A6A4A">
        <w:rPr>
          <w:rFonts w:ascii="Times New Roman" w:hAnsi="Times New Roman"/>
          <w:szCs w:val="24"/>
        </w:rPr>
        <w:t>The authors declare no competing financial interest.</w:t>
      </w:r>
    </w:p>
    <w:sectPr w:rsidR="000C2E03" w:rsidRPr="007A6A4A" w:rsidSect="009025D2">
      <w:pgSz w:w="11906" w:h="16838"/>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00"/>
    <w:family w:val="swiss"/>
    <w:pitch w:val="variable"/>
    <w:sig w:usb0="E0000AFF" w:usb1="500078FF" w:usb2="00000021" w:usb3="00000000" w:csb0="000001BF" w:csb1="00000000"/>
  </w:font>
  <w:font w:name="Noto Sans CJK SC Regular">
    <w:charset w:val="01"/>
    <w:family w:val="auto"/>
    <w:pitch w:val="variable"/>
  </w:font>
  <w:font w:name="FreeSans">
    <w:charset w:val="00"/>
    <w:family w:val="swiss"/>
    <w:pitch w:val="variable"/>
    <w:sig w:usb0="E45F8EFF" w:usb1="5007F9FB" w:usb2="000000A0" w:usb3="00000000" w:csb0="000200B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8BA68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72659C"/>
    <w:multiLevelType w:val="hybridMultilevel"/>
    <w:tmpl w:val="E1AC2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61A88"/>
    <w:multiLevelType w:val="hybridMultilevel"/>
    <w:tmpl w:val="04047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98052D"/>
    <w:multiLevelType w:val="hybridMultilevel"/>
    <w:tmpl w:val="630C4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150FF5"/>
    <w:multiLevelType w:val="hybridMultilevel"/>
    <w:tmpl w:val="A86CCC42"/>
    <w:lvl w:ilvl="0" w:tplc="D624BA4E">
      <w:start w:val="1"/>
      <w:numFmt w:val="lowerRoman"/>
      <w:lvlText w:val="%1)"/>
      <w:lvlJc w:val="left"/>
      <w:pPr>
        <w:ind w:left="360" w:hanging="360"/>
      </w:pPr>
      <w:rPr>
        <w:rFonts w:ascii="Times New Roman" w:hAnsi="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8F3C3C"/>
    <w:multiLevelType w:val="hybridMultilevel"/>
    <w:tmpl w:val="B242231A"/>
    <w:lvl w:ilvl="0" w:tplc="D624BA4E">
      <w:start w:val="1"/>
      <w:numFmt w:val="lowerRoman"/>
      <w:lvlText w:val="%1)"/>
      <w:lvlJc w:val="left"/>
      <w:pPr>
        <w:ind w:left="720" w:hanging="720"/>
      </w:pPr>
      <w:rPr>
        <w:rFonts w:ascii="Times New Roman" w:hAnsi="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465D15E3"/>
    <w:multiLevelType w:val="hybridMultilevel"/>
    <w:tmpl w:val="A994138E"/>
    <w:lvl w:ilvl="0" w:tplc="D624BA4E">
      <w:start w:val="1"/>
      <w:numFmt w:val="lowerRoman"/>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A3E37"/>
    <w:multiLevelType w:val="hybridMultilevel"/>
    <w:tmpl w:val="73BC900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280E99"/>
    <w:multiLevelType w:val="hybridMultilevel"/>
    <w:tmpl w:val="74788208"/>
    <w:lvl w:ilvl="0" w:tplc="D624BA4E">
      <w:start w:val="1"/>
      <w:numFmt w:val="lowerRoman"/>
      <w:lvlText w:val="%1)"/>
      <w:lvlJc w:val="left"/>
      <w:pPr>
        <w:ind w:left="360" w:hanging="360"/>
      </w:pPr>
      <w:rPr>
        <w:rFonts w:ascii="Times New Roman" w:hAnsi="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69D0D3E"/>
    <w:multiLevelType w:val="hybridMultilevel"/>
    <w:tmpl w:val="06F890F2"/>
    <w:lvl w:ilvl="0" w:tplc="D624BA4E">
      <w:start w:val="1"/>
      <w:numFmt w:val="lowerRoman"/>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4266B0"/>
    <w:multiLevelType w:val="hybridMultilevel"/>
    <w:tmpl w:val="5BD2FFB2"/>
    <w:lvl w:ilvl="0" w:tplc="D624BA4E">
      <w:start w:val="1"/>
      <w:numFmt w:val="lowerRoman"/>
      <w:lvlText w:val="%1)"/>
      <w:lvlJc w:val="left"/>
      <w:pPr>
        <w:ind w:left="360" w:hanging="360"/>
      </w:pPr>
      <w:rPr>
        <w:rFonts w:ascii="Times New Roman" w:hAnsi="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BE4B7C"/>
    <w:multiLevelType w:val="hybridMultilevel"/>
    <w:tmpl w:val="4C108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872A8E"/>
    <w:multiLevelType w:val="multilevel"/>
    <w:tmpl w:val="6EC863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D434DB9"/>
    <w:multiLevelType w:val="hybridMultilevel"/>
    <w:tmpl w:val="F1C80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CE51DE"/>
    <w:multiLevelType w:val="hybridMultilevel"/>
    <w:tmpl w:val="599ABEDE"/>
    <w:lvl w:ilvl="0" w:tplc="DF241022">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21"/>
  </w:num>
  <w:num w:numId="4">
    <w:abstractNumId w:val="2"/>
  </w:num>
  <w:num w:numId="5">
    <w:abstractNumId w:val="17"/>
  </w:num>
  <w:num w:numId="6">
    <w:abstractNumId w:val="24"/>
  </w:num>
  <w:num w:numId="7">
    <w:abstractNumId w:val="18"/>
  </w:num>
  <w:num w:numId="8">
    <w:abstractNumId w:val="5"/>
  </w:num>
  <w:num w:numId="9">
    <w:abstractNumId w:val="22"/>
  </w:num>
  <w:num w:numId="10">
    <w:abstractNumId w:val="19"/>
  </w:num>
  <w:num w:numId="11">
    <w:abstractNumId w:val="20"/>
  </w:num>
  <w:num w:numId="12">
    <w:abstractNumId w:val="16"/>
  </w:num>
  <w:num w:numId="13">
    <w:abstractNumId w:val="23"/>
  </w:num>
  <w:num w:numId="14">
    <w:abstractNumId w:val="1"/>
  </w:num>
  <w:num w:numId="15">
    <w:abstractNumId w:val="4"/>
  </w:num>
  <w:num w:numId="16">
    <w:abstractNumId w:val="14"/>
  </w:num>
  <w:num w:numId="17">
    <w:abstractNumId w:val="12"/>
  </w:num>
  <w:num w:numId="18">
    <w:abstractNumId w:val="15"/>
  </w:num>
  <w:num w:numId="19">
    <w:abstractNumId w:val="13"/>
  </w:num>
  <w:num w:numId="20">
    <w:abstractNumId w:val="11"/>
  </w:num>
  <w:num w:numId="21">
    <w:abstractNumId w:val="10"/>
  </w:num>
  <w:num w:numId="22">
    <w:abstractNumId w:val="8"/>
  </w:num>
  <w:num w:numId="23">
    <w:abstractNumId w:val="6"/>
  </w:num>
  <w:num w:numId="24">
    <w:abstractNumId w:val="3"/>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isplayBackgroundShape/>
  <w:embedSystemFonts/>
  <w:activeWritingStyle w:appName="MSWord" w:lang="en-GB" w:vendorID="64" w:dllVersion="131078" w:nlCheck="1" w:checkStyle="0"/>
  <w:activeWritingStyle w:appName="MSWord" w:lang="en-US" w:vendorID="64" w:dllVersion="131078" w:nlCheck="1" w:checkStyle="1"/>
  <w:linkStyles/>
  <w:revisionView w:inkAnnotation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 &lt;/Style&gt;&lt;LeftDelim&gt;{&lt;/LeftDelim&gt;&lt;RightDelim&gt;}&lt;/RightDelim&gt;&lt;FontName&gt;Times&lt;/FontName&gt;&lt;FontSize&gt;12&lt;/FontSize&gt;&lt;ReflistTitle&gt;&lt;/ReflistTitle&gt;&lt;StartingRefnum&gt;1&lt;/StartingRefnum&gt;&lt;FirstLineIndent&gt;72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aa5wf2v5npws2fea5dz5e0ddsrzfw55rdavr&quot;&gt;Compressed Master EndNote Library Sept 2017&lt;record-ids&gt;&lt;item&gt;4&lt;/item&gt;&lt;item&gt;12&lt;/item&gt;&lt;item&gt;25&lt;/item&gt;&lt;item&gt;45&lt;/item&gt;&lt;item&gt;48&lt;/item&gt;&lt;item&gt;65&lt;/item&gt;&lt;item&gt;67&lt;/item&gt;&lt;item&gt;76&lt;/item&gt;&lt;item&gt;79&lt;/item&gt;&lt;item&gt;83&lt;/item&gt;&lt;item&gt;107&lt;/item&gt;&lt;item&gt;117&lt;/item&gt;&lt;item&gt;118&lt;/item&gt;&lt;item&gt;120&lt;/item&gt;&lt;item&gt;122&lt;/item&gt;&lt;item&gt;127&lt;/item&gt;&lt;item&gt;129&lt;/item&gt;&lt;item&gt;130&lt;/item&gt;&lt;item&gt;137&lt;/item&gt;&lt;item&gt;139&lt;/item&gt;&lt;item&gt;151&lt;/item&gt;&lt;item&gt;154&lt;/item&gt;&lt;item&gt;157&lt;/item&gt;&lt;item&gt;159&lt;/item&gt;&lt;item&gt;160&lt;/item&gt;&lt;item&gt;163&lt;/item&gt;&lt;item&gt;166&lt;/item&gt;&lt;item&gt;176&lt;/item&gt;&lt;item&gt;182&lt;/item&gt;&lt;item&gt;185&lt;/item&gt;&lt;item&gt;198&lt;/item&gt;&lt;item&gt;211&lt;/item&gt;&lt;item&gt;221&lt;/item&gt;&lt;item&gt;223&lt;/item&gt;&lt;item&gt;224&lt;/item&gt;&lt;item&gt;225&lt;/item&gt;&lt;item&gt;232&lt;/item&gt;&lt;item&gt;240&lt;/item&gt;&lt;item&gt;245&lt;/item&gt;&lt;item&gt;277&lt;/item&gt;&lt;item&gt;299&lt;/item&gt;&lt;item&gt;300&lt;/item&gt;&lt;item&gt;305&lt;/item&gt;&lt;item&gt;308&lt;/item&gt;&lt;item&gt;316&lt;/item&gt;&lt;item&gt;317&lt;/item&gt;&lt;item&gt;319&lt;/item&gt;&lt;item&gt;320&lt;/item&gt;&lt;item&gt;324&lt;/item&gt;&lt;item&gt;331&lt;/item&gt;&lt;item&gt;362&lt;/item&gt;&lt;item&gt;367&lt;/item&gt;&lt;item&gt;396&lt;/item&gt;&lt;item&gt;397&lt;/item&gt;&lt;item&gt;466&lt;/item&gt;&lt;item&gt;473&lt;/item&gt;&lt;item&gt;483&lt;/item&gt;&lt;item&gt;499&lt;/item&gt;&lt;item&gt;506&lt;/item&gt;&lt;item&gt;573&lt;/item&gt;&lt;item&gt;575&lt;/item&gt;&lt;item&gt;577&lt;/item&gt;&lt;item&gt;578&lt;/item&gt;&lt;item&gt;582&lt;/item&gt;&lt;item&gt;584&lt;/item&gt;&lt;item&gt;586&lt;/item&gt;&lt;item&gt;589&lt;/item&gt;&lt;item&gt;590&lt;/item&gt;&lt;item&gt;595&lt;/item&gt;&lt;item&gt;597&lt;/item&gt;&lt;item&gt;627&lt;/item&gt;&lt;item&gt;629&lt;/item&gt;&lt;item&gt;649&lt;/item&gt;&lt;item&gt;660&lt;/item&gt;&lt;item&gt;670&lt;/item&gt;&lt;item&gt;679&lt;/item&gt;&lt;item&gt;720&lt;/item&gt;&lt;item&gt;762&lt;/item&gt;&lt;item&gt;776&lt;/item&gt;&lt;item&gt;852&lt;/item&gt;&lt;item&gt;900&lt;/item&gt;&lt;item&gt;906&lt;/item&gt;&lt;item&gt;921&lt;/item&gt;&lt;item&gt;930&lt;/item&gt;&lt;item&gt;986&lt;/item&gt;&lt;item&gt;998&lt;/item&gt;&lt;item&gt;999&lt;/item&gt;&lt;item&gt;1000&lt;/item&gt;&lt;item&gt;1001&lt;/item&gt;&lt;item&gt;1015&lt;/item&gt;&lt;item&gt;1017&lt;/item&gt;&lt;item&gt;1038&lt;/item&gt;&lt;item&gt;1040&lt;/item&gt;&lt;item&gt;1051&lt;/item&gt;&lt;/record-ids&gt;&lt;/item&gt;&lt;/Libraries&gt;"/>
  </w:docVars>
  <w:rsids>
    <w:rsidRoot w:val="00344F69"/>
    <w:rsid w:val="000079F8"/>
    <w:rsid w:val="000121B1"/>
    <w:rsid w:val="00013D2C"/>
    <w:rsid w:val="000146A6"/>
    <w:rsid w:val="0001582D"/>
    <w:rsid w:val="00024424"/>
    <w:rsid w:val="00030B7E"/>
    <w:rsid w:val="00031ADB"/>
    <w:rsid w:val="00043337"/>
    <w:rsid w:val="00045DBE"/>
    <w:rsid w:val="000462DC"/>
    <w:rsid w:val="0004647C"/>
    <w:rsid w:val="00053E79"/>
    <w:rsid w:val="00060BDC"/>
    <w:rsid w:val="00063327"/>
    <w:rsid w:val="000671DA"/>
    <w:rsid w:val="0006728F"/>
    <w:rsid w:val="00070193"/>
    <w:rsid w:val="000738BA"/>
    <w:rsid w:val="000746E6"/>
    <w:rsid w:val="000850CF"/>
    <w:rsid w:val="000876FF"/>
    <w:rsid w:val="00091F49"/>
    <w:rsid w:val="0009445C"/>
    <w:rsid w:val="000950E0"/>
    <w:rsid w:val="000A1E16"/>
    <w:rsid w:val="000A425B"/>
    <w:rsid w:val="000A629A"/>
    <w:rsid w:val="000A6EBF"/>
    <w:rsid w:val="000B0216"/>
    <w:rsid w:val="000B0B71"/>
    <w:rsid w:val="000B0FF2"/>
    <w:rsid w:val="000B218E"/>
    <w:rsid w:val="000B22AD"/>
    <w:rsid w:val="000B26AE"/>
    <w:rsid w:val="000B49F2"/>
    <w:rsid w:val="000B7FD6"/>
    <w:rsid w:val="000C0083"/>
    <w:rsid w:val="000C13A6"/>
    <w:rsid w:val="000C2072"/>
    <w:rsid w:val="000C2E03"/>
    <w:rsid w:val="000D3AA1"/>
    <w:rsid w:val="000D5E85"/>
    <w:rsid w:val="000D6594"/>
    <w:rsid w:val="000D704E"/>
    <w:rsid w:val="000D7370"/>
    <w:rsid w:val="000E0059"/>
    <w:rsid w:val="000E2C9D"/>
    <w:rsid w:val="000F55FD"/>
    <w:rsid w:val="001024BC"/>
    <w:rsid w:val="00106053"/>
    <w:rsid w:val="00110432"/>
    <w:rsid w:val="00111A93"/>
    <w:rsid w:val="0011262E"/>
    <w:rsid w:val="00113CE6"/>
    <w:rsid w:val="00115682"/>
    <w:rsid w:val="001202F3"/>
    <w:rsid w:val="00120DDC"/>
    <w:rsid w:val="0012163A"/>
    <w:rsid w:val="00125EF7"/>
    <w:rsid w:val="001300BC"/>
    <w:rsid w:val="0013468A"/>
    <w:rsid w:val="00135592"/>
    <w:rsid w:val="00141CF4"/>
    <w:rsid w:val="00144841"/>
    <w:rsid w:val="00151BA9"/>
    <w:rsid w:val="00151BFD"/>
    <w:rsid w:val="00154149"/>
    <w:rsid w:val="001566AC"/>
    <w:rsid w:val="00157114"/>
    <w:rsid w:val="00160592"/>
    <w:rsid w:val="00162F78"/>
    <w:rsid w:val="001637FC"/>
    <w:rsid w:val="00163D67"/>
    <w:rsid w:val="00164413"/>
    <w:rsid w:val="0016608C"/>
    <w:rsid w:val="00176484"/>
    <w:rsid w:val="0017721F"/>
    <w:rsid w:val="00181407"/>
    <w:rsid w:val="00182B47"/>
    <w:rsid w:val="00182EA7"/>
    <w:rsid w:val="001869FA"/>
    <w:rsid w:val="00187202"/>
    <w:rsid w:val="00190A39"/>
    <w:rsid w:val="0019253C"/>
    <w:rsid w:val="00193AF9"/>
    <w:rsid w:val="00194582"/>
    <w:rsid w:val="00197313"/>
    <w:rsid w:val="00197821"/>
    <w:rsid w:val="00197A49"/>
    <w:rsid w:val="001A22FA"/>
    <w:rsid w:val="001A4AAF"/>
    <w:rsid w:val="001A619F"/>
    <w:rsid w:val="001A7441"/>
    <w:rsid w:val="001A7FC9"/>
    <w:rsid w:val="001B1904"/>
    <w:rsid w:val="001B29AE"/>
    <w:rsid w:val="001B4723"/>
    <w:rsid w:val="001B4779"/>
    <w:rsid w:val="001B6176"/>
    <w:rsid w:val="001C33D5"/>
    <w:rsid w:val="001D09F2"/>
    <w:rsid w:val="001D561C"/>
    <w:rsid w:val="001E03E8"/>
    <w:rsid w:val="001E31E7"/>
    <w:rsid w:val="001E687E"/>
    <w:rsid w:val="001E7829"/>
    <w:rsid w:val="001F1AF9"/>
    <w:rsid w:val="001F4F14"/>
    <w:rsid w:val="00200BDC"/>
    <w:rsid w:val="00200FD5"/>
    <w:rsid w:val="0020129F"/>
    <w:rsid w:val="00202934"/>
    <w:rsid w:val="002036CF"/>
    <w:rsid w:val="00206277"/>
    <w:rsid w:val="002069CE"/>
    <w:rsid w:val="00211712"/>
    <w:rsid w:val="00214085"/>
    <w:rsid w:val="00221517"/>
    <w:rsid w:val="00222E6A"/>
    <w:rsid w:val="00224D28"/>
    <w:rsid w:val="00226DBF"/>
    <w:rsid w:val="00230C5F"/>
    <w:rsid w:val="002333B4"/>
    <w:rsid w:val="00233573"/>
    <w:rsid w:val="002440B5"/>
    <w:rsid w:val="00247A62"/>
    <w:rsid w:val="00250C91"/>
    <w:rsid w:val="00252432"/>
    <w:rsid w:val="0026152D"/>
    <w:rsid w:val="002629BF"/>
    <w:rsid w:val="00264C54"/>
    <w:rsid w:val="00267934"/>
    <w:rsid w:val="00267AD7"/>
    <w:rsid w:val="00271CA9"/>
    <w:rsid w:val="002723FA"/>
    <w:rsid w:val="00274126"/>
    <w:rsid w:val="002774E0"/>
    <w:rsid w:val="002818F1"/>
    <w:rsid w:val="00284517"/>
    <w:rsid w:val="00284F29"/>
    <w:rsid w:val="00287395"/>
    <w:rsid w:val="0029157F"/>
    <w:rsid w:val="00293000"/>
    <w:rsid w:val="0029605F"/>
    <w:rsid w:val="00296C97"/>
    <w:rsid w:val="002A23D6"/>
    <w:rsid w:val="002A38D2"/>
    <w:rsid w:val="002A672A"/>
    <w:rsid w:val="002A7CF7"/>
    <w:rsid w:val="002B0DCA"/>
    <w:rsid w:val="002B144F"/>
    <w:rsid w:val="002B17E5"/>
    <w:rsid w:val="002B3B37"/>
    <w:rsid w:val="002B3E39"/>
    <w:rsid w:val="002B6531"/>
    <w:rsid w:val="002B73E3"/>
    <w:rsid w:val="002B776A"/>
    <w:rsid w:val="002C0EDD"/>
    <w:rsid w:val="002C29F2"/>
    <w:rsid w:val="002C6207"/>
    <w:rsid w:val="002C6FA1"/>
    <w:rsid w:val="002D102F"/>
    <w:rsid w:val="002D40EC"/>
    <w:rsid w:val="002D4984"/>
    <w:rsid w:val="002D4D36"/>
    <w:rsid w:val="002E0AF8"/>
    <w:rsid w:val="002E39B4"/>
    <w:rsid w:val="002E4046"/>
    <w:rsid w:val="002E4B2A"/>
    <w:rsid w:val="002E5EAC"/>
    <w:rsid w:val="002F0D0E"/>
    <w:rsid w:val="002F0F0F"/>
    <w:rsid w:val="002F5561"/>
    <w:rsid w:val="002F70D3"/>
    <w:rsid w:val="00300FE0"/>
    <w:rsid w:val="003023E3"/>
    <w:rsid w:val="00306948"/>
    <w:rsid w:val="00313E6A"/>
    <w:rsid w:val="00320AC5"/>
    <w:rsid w:val="003230F1"/>
    <w:rsid w:val="00330349"/>
    <w:rsid w:val="00331893"/>
    <w:rsid w:val="0033581D"/>
    <w:rsid w:val="00335974"/>
    <w:rsid w:val="003365D8"/>
    <w:rsid w:val="003365DB"/>
    <w:rsid w:val="00340324"/>
    <w:rsid w:val="003412F5"/>
    <w:rsid w:val="003424C3"/>
    <w:rsid w:val="0034352C"/>
    <w:rsid w:val="00344F69"/>
    <w:rsid w:val="00345189"/>
    <w:rsid w:val="00346A6F"/>
    <w:rsid w:val="00347302"/>
    <w:rsid w:val="00350335"/>
    <w:rsid w:val="00353942"/>
    <w:rsid w:val="003561E2"/>
    <w:rsid w:val="0035727A"/>
    <w:rsid w:val="0036453D"/>
    <w:rsid w:val="00364603"/>
    <w:rsid w:val="003748CA"/>
    <w:rsid w:val="003802B0"/>
    <w:rsid w:val="0038060B"/>
    <w:rsid w:val="00382096"/>
    <w:rsid w:val="00383D95"/>
    <w:rsid w:val="00391F75"/>
    <w:rsid w:val="00394875"/>
    <w:rsid w:val="00395842"/>
    <w:rsid w:val="00396A0E"/>
    <w:rsid w:val="003A1E00"/>
    <w:rsid w:val="003A38AB"/>
    <w:rsid w:val="003A4F52"/>
    <w:rsid w:val="003A5155"/>
    <w:rsid w:val="003A5419"/>
    <w:rsid w:val="003A5874"/>
    <w:rsid w:val="003B27A5"/>
    <w:rsid w:val="003B305C"/>
    <w:rsid w:val="003B583B"/>
    <w:rsid w:val="003B7915"/>
    <w:rsid w:val="003C0458"/>
    <w:rsid w:val="003C0FEA"/>
    <w:rsid w:val="003C3158"/>
    <w:rsid w:val="003C50EB"/>
    <w:rsid w:val="003D16AF"/>
    <w:rsid w:val="003D2199"/>
    <w:rsid w:val="003D2ED2"/>
    <w:rsid w:val="003D2F6F"/>
    <w:rsid w:val="003D341A"/>
    <w:rsid w:val="003E14F8"/>
    <w:rsid w:val="003F1095"/>
    <w:rsid w:val="003F7FF9"/>
    <w:rsid w:val="0040091D"/>
    <w:rsid w:val="00400BE7"/>
    <w:rsid w:val="004073E9"/>
    <w:rsid w:val="004109AB"/>
    <w:rsid w:val="004155A3"/>
    <w:rsid w:val="004162F8"/>
    <w:rsid w:val="00417319"/>
    <w:rsid w:val="00423580"/>
    <w:rsid w:val="004239BB"/>
    <w:rsid w:val="00423C6E"/>
    <w:rsid w:val="00424E63"/>
    <w:rsid w:val="004314AD"/>
    <w:rsid w:val="0043388D"/>
    <w:rsid w:val="00435DF8"/>
    <w:rsid w:val="00435FE7"/>
    <w:rsid w:val="00442370"/>
    <w:rsid w:val="00444AA7"/>
    <w:rsid w:val="00447B1D"/>
    <w:rsid w:val="004508D5"/>
    <w:rsid w:val="0045461D"/>
    <w:rsid w:val="00454DB8"/>
    <w:rsid w:val="00455891"/>
    <w:rsid w:val="00455CF2"/>
    <w:rsid w:val="00456619"/>
    <w:rsid w:val="00461A78"/>
    <w:rsid w:val="00464227"/>
    <w:rsid w:val="004673D3"/>
    <w:rsid w:val="00467BB3"/>
    <w:rsid w:val="00474563"/>
    <w:rsid w:val="00476184"/>
    <w:rsid w:val="0047630D"/>
    <w:rsid w:val="00476540"/>
    <w:rsid w:val="00480EB4"/>
    <w:rsid w:val="004835F5"/>
    <w:rsid w:val="00483BDA"/>
    <w:rsid w:val="00484A0A"/>
    <w:rsid w:val="00487513"/>
    <w:rsid w:val="00487DF9"/>
    <w:rsid w:val="00490635"/>
    <w:rsid w:val="00491BA1"/>
    <w:rsid w:val="00494630"/>
    <w:rsid w:val="00495CC2"/>
    <w:rsid w:val="004964ED"/>
    <w:rsid w:val="00496858"/>
    <w:rsid w:val="0049740A"/>
    <w:rsid w:val="004A17B5"/>
    <w:rsid w:val="004A5819"/>
    <w:rsid w:val="004A5CB6"/>
    <w:rsid w:val="004B2CB1"/>
    <w:rsid w:val="004C1D01"/>
    <w:rsid w:val="004C3AA0"/>
    <w:rsid w:val="004D10DF"/>
    <w:rsid w:val="004D6E47"/>
    <w:rsid w:val="004D7D70"/>
    <w:rsid w:val="004E3732"/>
    <w:rsid w:val="004E3AAF"/>
    <w:rsid w:val="004E4092"/>
    <w:rsid w:val="004E6EDE"/>
    <w:rsid w:val="004E76A5"/>
    <w:rsid w:val="004F0762"/>
    <w:rsid w:val="004F3040"/>
    <w:rsid w:val="004F42A3"/>
    <w:rsid w:val="004F4DB0"/>
    <w:rsid w:val="004F4FDC"/>
    <w:rsid w:val="004F6714"/>
    <w:rsid w:val="0050321B"/>
    <w:rsid w:val="005039F2"/>
    <w:rsid w:val="00504FEE"/>
    <w:rsid w:val="00506532"/>
    <w:rsid w:val="005154B9"/>
    <w:rsid w:val="005160AD"/>
    <w:rsid w:val="005163D3"/>
    <w:rsid w:val="005175F5"/>
    <w:rsid w:val="00520C18"/>
    <w:rsid w:val="0052560A"/>
    <w:rsid w:val="00526F9C"/>
    <w:rsid w:val="005306AC"/>
    <w:rsid w:val="005318E4"/>
    <w:rsid w:val="00533C0E"/>
    <w:rsid w:val="00533DF5"/>
    <w:rsid w:val="00537050"/>
    <w:rsid w:val="0054143E"/>
    <w:rsid w:val="00552B5B"/>
    <w:rsid w:val="005537C4"/>
    <w:rsid w:val="005540E9"/>
    <w:rsid w:val="00555694"/>
    <w:rsid w:val="00555829"/>
    <w:rsid w:val="00556F78"/>
    <w:rsid w:val="00557503"/>
    <w:rsid w:val="005600FD"/>
    <w:rsid w:val="00560960"/>
    <w:rsid w:val="00563558"/>
    <w:rsid w:val="00563BAF"/>
    <w:rsid w:val="00564BFE"/>
    <w:rsid w:val="00565B9C"/>
    <w:rsid w:val="00565CE8"/>
    <w:rsid w:val="00566529"/>
    <w:rsid w:val="00573647"/>
    <w:rsid w:val="00574843"/>
    <w:rsid w:val="00574C91"/>
    <w:rsid w:val="00574D6B"/>
    <w:rsid w:val="00575C0C"/>
    <w:rsid w:val="005856BB"/>
    <w:rsid w:val="005905B8"/>
    <w:rsid w:val="005906F4"/>
    <w:rsid w:val="00592F6E"/>
    <w:rsid w:val="005971D5"/>
    <w:rsid w:val="005A221B"/>
    <w:rsid w:val="005A6C48"/>
    <w:rsid w:val="005B031D"/>
    <w:rsid w:val="005B1F2F"/>
    <w:rsid w:val="005B369D"/>
    <w:rsid w:val="005B66DC"/>
    <w:rsid w:val="005C492B"/>
    <w:rsid w:val="005C5083"/>
    <w:rsid w:val="005C6207"/>
    <w:rsid w:val="005D1F19"/>
    <w:rsid w:val="005D5E42"/>
    <w:rsid w:val="005E2D26"/>
    <w:rsid w:val="005E4C18"/>
    <w:rsid w:val="005F290A"/>
    <w:rsid w:val="005F56A5"/>
    <w:rsid w:val="006011BA"/>
    <w:rsid w:val="00603FA5"/>
    <w:rsid w:val="006040BF"/>
    <w:rsid w:val="006045DE"/>
    <w:rsid w:val="00604859"/>
    <w:rsid w:val="00605BAC"/>
    <w:rsid w:val="00605CC8"/>
    <w:rsid w:val="00607B45"/>
    <w:rsid w:val="006116A0"/>
    <w:rsid w:val="00613E1C"/>
    <w:rsid w:val="0061490A"/>
    <w:rsid w:val="00615A78"/>
    <w:rsid w:val="00617E91"/>
    <w:rsid w:val="00622EDA"/>
    <w:rsid w:val="006242AE"/>
    <w:rsid w:val="0062564C"/>
    <w:rsid w:val="0064083C"/>
    <w:rsid w:val="00643A15"/>
    <w:rsid w:val="00646EEC"/>
    <w:rsid w:val="00651B17"/>
    <w:rsid w:val="00651E67"/>
    <w:rsid w:val="00654A63"/>
    <w:rsid w:val="00654BA0"/>
    <w:rsid w:val="00655996"/>
    <w:rsid w:val="00661D75"/>
    <w:rsid w:val="006722B2"/>
    <w:rsid w:val="00673F2B"/>
    <w:rsid w:val="00687338"/>
    <w:rsid w:val="00690BE7"/>
    <w:rsid w:val="00692050"/>
    <w:rsid w:val="00692A76"/>
    <w:rsid w:val="00693584"/>
    <w:rsid w:val="00695BB9"/>
    <w:rsid w:val="00696635"/>
    <w:rsid w:val="00697342"/>
    <w:rsid w:val="006A0190"/>
    <w:rsid w:val="006A2F33"/>
    <w:rsid w:val="006B04BC"/>
    <w:rsid w:val="006B19FD"/>
    <w:rsid w:val="006B1DBC"/>
    <w:rsid w:val="006B2BEC"/>
    <w:rsid w:val="006B750E"/>
    <w:rsid w:val="006C3CCC"/>
    <w:rsid w:val="006C4595"/>
    <w:rsid w:val="006C78E1"/>
    <w:rsid w:val="006C7A63"/>
    <w:rsid w:val="006D0480"/>
    <w:rsid w:val="006D2565"/>
    <w:rsid w:val="006E2C9D"/>
    <w:rsid w:val="006F0F4F"/>
    <w:rsid w:val="006F5E74"/>
    <w:rsid w:val="006F640D"/>
    <w:rsid w:val="00701B08"/>
    <w:rsid w:val="00703741"/>
    <w:rsid w:val="007038FF"/>
    <w:rsid w:val="00704A9C"/>
    <w:rsid w:val="00707845"/>
    <w:rsid w:val="007108C2"/>
    <w:rsid w:val="00711715"/>
    <w:rsid w:val="0071585A"/>
    <w:rsid w:val="007267D4"/>
    <w:rsid w:val="00730908"/>
    <w:rsid w:val="00733F7A"/>
    <w:rsid w:val="0073567B"/>
    <w:rsid w:val="007369AC"/>
    <w:rsid w:val="007411BA"/>
    <w:rsid w:val="0074280E"/>
    <w:rsid w:val="00746DBA"/>
    <w:rsid w:val="007475DD"/>
    <w:rsid w:val="00747689"/>
    <w:rsid w:val="0075048D"/>
    <w:rsid w:val="007515D3"/>
    <w:rsid w:val="007611E8"/>
    <w:rsid w:val="00761A45"/>
    <w:rsid w:val="00763001"/>
    <w:rsid w:val="00763F44"/>
    <w:rsid w:val="00764B05"/>
    <w:rsid w:val="007650CA"/>
    <w:rsid w:val="00766436"/>
    <w:rsid w:val="00770AEF"/>
    <w:rsid w:val="00770F79"/>
    <w:rsid w:val="00772F99"/>
    <w:rsid w:val="00777E15"/>
    <w:rsid w:val="00783C9B"/>
    <w:rsid w:val="00791BE7"/>
    <w:rsid w:val="00791CE9"/>
    <w:rsid w:val="00792490"/>
    <w:rsid w:val="007932D3"/>
    <w:rsid w:val="00795348"/>
    <w:rsid w:val="007969D9"/>
    <w:rsid w:val="007A271B"/>
    <w:rsid w:val="007A6A4A"/>
    <w:rsid w:val="007B2999"/>
    <w:rsid w:val="007B38B6"/>
    <w:rsid w:val="007C1ECA"/>
    <w:rsid w:val="007C1F79"/>
    <w:rsid w:val="007C4725"/>
    <w:rsid w:val="007C5205"/>
    <w:rsid w:val="007C521E"/>
    <w:rsid w:val="007D1790"/>
    <w:rsid w:val="007D27AA"/>
    <w:rsid w:val="007D3AC6"/>
    <w:rsid w:val="007D4194"/>
    <w:rsid w:val="007D76DE"/>
    <w:rsid w:val="007E12EF"/>
    <w:rsid w:val="007E2806"/>
    <w:rsid w:val="007E48BC"/>
    <w:rsid w:val="007E5C19"/>
    <w:rsid w:val="007E5DDB"/>
    <w:rsid w:val="007E7FB7"/>
    <w:rsid w:val="007F0EC9"/>
    <w:rsid w:val="007F390C"/>
    <w:rsid w:val="00801166"/>
    <w:rsid w:val="00803D70"/>
    <w:rsid w:val="008073F3"/>
    <w:rsid w:val="008074CF"/>
    <w:rsid w:val="00807C2E"/>
    <w:rsid w:val="00807FC0"/>
    <w:rsid w:val="008132ED"/>
    <w:rsid w:val="00820FFC"/>
    <w:rsid w:val="008238A6"/>
    <w:rsid w:val="00836A9C"/>
    <w:rsid w:val="00836F05"/>
    <w:rsid w:val="00837092"/>
    <w:rsid w:val="0084005F"/>
    <w:rsid w:val="008406D3"/>
    <w:rsid w:val="00841807"/>
    <w:rsid w:val="00841EE7"/>
    <w:rsid w:val="00841FB4"/>
    <w:rsid w:val="00842466"/>
    <w:rsid w:val="0084362C"/>
    <w:rsid w:val="00845BAB"/>
    <w:rsid w:val="00851641"/>
    <w:rsid w:val="00852A15"/>
    <w:rsid w:val="008553EB"/>
    <w:rsid w:val="0085673A"/>
    <w:rsid w:val="00857A9C"/>
    <w:rsid w:val="008602BE"/>
    <w:rsid w:val="008629A6"/>
    <w:rsid w:val="00864664"/>
    <w:rsid w:val="008657DA"/>
    <w:rsid w:val="008705D6"/>
    <w:rsid w:val="0087424E"/>
    <w:rsid w:val="00880270"/>
    <w:rsid w:val="00882042"/>
    <w:rsid w:val="0088546E"/>
    <w:rsid w:val="008914B1"/>
    <w:rsid w:val="00893352"/>
    <w:rsid w:val="00893F01"/>
    <w:rsid w:val="008A0DF6"/>
    <w:rsid w:val="008A2327"/>
    <w:rsid w:val="008A526E"/>
    <w:rsid w:val="008A6953"/>
    <w:rsid w:val="008A7278"/>
    <w:rsid w:val="008B1340"/>
    <w:rsid w:val="008B240A"/>
    <w:rsid w:val="008B2FDE"/>
    <w:rsid w:val="008B34F4"/>
    <w:rsid w:val="008B36C2"/>
    <w:rsid w:val="008B672C"/>
    <w:rsid w:val="008B7272"/>
    <w:rsid w:val="008C542B"/>
    <w:rsid w:val="008C7104"/>
    <w:rsid w:val="008D20D6"/>
    <w:rsid w:val="008D5899"/>
    <w:rsid w:val="008D6829"/>
    <w:rsid w:val="008E3214"/>
    <w:rsid w:val="008E3CDF"/>
    <w:rsid w:val="008E5EC3"/>
    <w:rsid w:val="008E6D69"/>
    <w:rsid w:val="008F23F3"/>
    <w:rsid w:val="008F3E33"/>
    <w:rsid w:val="008F572B"/>
    <w:rsid w:val="008F63FB"/>
    <w:rsid w:val="008F7FF0"/>
    <w:rsid w:val="009010C1"/>
    <w:rsid w:val="009025D2"/>
    <w:rsid w:val="00902A78"/>
    <w:rsid w:val="00905093"/>
    <w:rsid w:val="00913068"/>
    <w:rsid w:val="00916EC7"/>
    <w:rsid w:val="00920712"/>
    <w:rsid w:val="00920F10"/>
    <w:rsid w:val="009210FB"/>
    <w:rsid w:val="009219B5"/>
    <w:rsid w:val="00921FD1"/>
    <w:rsid w:val="00923F67"/>
    <w:rsid w:val="00926D94"/>
    <w:rsid w:val="00927441"/>
    <w:rsid w:val="009307FD"/>
    <w:rsid w:val="00932259"/>
    <w:rsid w:val="00932C2C"/>
    <w:rsid w:val="00933DE7"/>
    <w:rsid w:val="00936AD1"/>
    <w:rsid w:val="0094331E"/>
    <w:rsid w:val="0094773C"/>
    <w:rsid w:val="009503B8"/>
    <w:rsid w:val="00954896"/>
    <w:rsid w:val="00957730"/>
    <w:rsid w:val="009607DD"/>
    <w:rsid w:val="00965FE8"/>
    <w:rsid w:val="00967A3A"/>
    <w:rsid w:val="00974A84"/>
    <w:rsid w:val="009752F7"/>
    <w:rsid w:val="00976055"/>
    <w:rsid w:val="009761AF"/>
    <w:rsid w:val="00976B5F"/>
    <w:rsid w:val="00977F6B"/>
    <w:rsid w:val="00980EAC"/>
    <w:rsid w:val="00982D0D"/>
    <w:rsid w:val="00994235"/>
    <w:rsid w:val="009946F5"/>
    <w:rsid w:val="009951BF"/>
    <w:rsid w:val="0099694B"/>
    <w:rsid w:val="00996C5B"/>
    <w:rsid w:val="00996DF2"/>
    <w:rsid w:val="00997D1D"/>
    <w:rsid w:val="009A0169"/>
    <w:rsid w:val="009A0C68"/>
    <w:rsid w:val="009A2ECA"/>
    <w:rsid w:val="009A4476"/>
    <w:rsid w:val="009A50ED"/>
    <w:rsid w:val="009A6461"/>
    <w:rsid w:val="009B046A"/>
    <w:rsid w:val="009B19E8"/>
    <w:rsid w:val="009B449C"/>
    <w:rsid w:val="009B5191"/>
    <w:rsid w:val="009B5F9E"/>
    <w:rsid w:val="009B7D39"/>
    <w:rsid w:val="009C0A10"/>
    <w:rsid w:val="009C1894"/>
    <w:rsid w:val="009C2DB3"/>
    <w:rsid w:val="009C5FD8"/>
    <w:rsid w:val="009C60CC"/>
    <w:rsid w:val="009C74E3"/>
    <w:rsid w:val="009D46D0"/>
    <w:rsid w:val="009E039D"/>
    <w:rsid w:val="009E3FAF"/>
    <w:rsid w:val="009E5D3C"/>
    <w:rsid w:val="009E712C"/>
    <w:rsid w:val="009F1C60"/>
    <w:rsid w:val="00A01019"/>
    <w:rsid w:val="00A0541F"/>
    <w:rsid w:val="00A1054F"/>
    <w:rsid w:val="00A1086D"/>
    <w:rsid w:val="00A144A1"/>
    <w:rsid w:val="00A1478A"/>
    <w:rsid w:val="00A21827"/>
    <w:rsid w:val="00A233D3"/>
    <w:rsid w:val="00A24E4B"/>
    <w:rsid w:val="00A25B8E"/>
    <w:rsid w:val="00A273C4"/>
    <w:rsid w:val="00A30781"/>
    <w:rsid w:val="00A35E29"/>
    <w:rsid w:val="00A36F62"/>
    <w:rsid w:val="00A41369"/>
    <w:rsid w:val="00A4421F"/>
    <w:rsid w:val="00A44CF3"/>
    <w:rsid w:val="00A50059"/>
    <w:rsid w:val="00A505D3"/>
    <w:rsid w:val="00A50706"/>
    <w:rsid w:val="00A51A5B"/>
    <w:rsid w:val="00A51A99"/>
    <w:rsid w:val="00A530B3"/>
    <w:rsid w:val="00A54FE9"/>
    <w:rsid w:val="00A5579B"/>
    <w:rsid w:val="00A56E4B"/>
    <w:rsid w:val="00A57679"/>
    <w:rsid w:val="00A64A83"/>
    <w:rsid w:val="00A6761F"/>
    <w:rsid w:val="00A7029D"/>
    <w:rsid w:val="00A742DC"/>
    <w:rsid w:val="00A766EF"/>
    <w:rsid w:val="00A7764B"/>
    <w:rsid w:val="00A80EFF"/>
    <w:rsid w:val="00A82E08"/>
    <w:rsid w:val="00A8464B"/>
    <w:rsid w:val="00A865D7"/>
    <w:rsid w:val="00A867B8"/>
    <w:rsid w:val="00A92EAA"/>
    <w:rsid w:val="00A93837"/>
    <w:rsid w:val="00A948FF"/>
    <w:rsid w:val="00A94A8C"/>
    <w:rsid w:val="00A951CB"/>
    <w:rsid w:val="00A95FD8"/>
    <w:rsid w:val="00AA11D5"/>
    <w:rsid w:val="00AA766D"/>
    <w:rsid w:val="00AA784F"/>
    <w:rsid w:val="00AB2523"/>
    <w:rsid w:val="00AB2C12"/>
    <w:rsid w:val="00AB7D7E"/>
    <w:rsid w:val="00AC12DD"/>
    <w:rsid w:val="00AD378B"/>
    <w:rsid w:val="00AD7799"/>
    <w:rsid w:val="00AD7A9C"/>
    <w:rsid w:val="00AE2A7B"/>
    <w:rsid w:val="00AF21A8"/>
    <w:rsid w:val="00AF267B"/>
    <w:rsid w:val="00AF41AC"/>
    <w:rsid w:val="00AF579C"/>
    <w:rsid w:val="00AF5E4D"/>
    <w:rsid w:val="00AF76E2"/>
    <w:rsid w:val="00B0065E"/>
    <w:rsid w:val="00B031F2"/>
    <w:rsid w:val="00B04871"/>
    <w:rsid w:val="00B055F8"/>
    <w:rsid w:val="00B056BD"/>
    <w:rsid w:val="00B06FBB"/>
    <w:rsid w:val="00B07465"/>
    <w:rsid w:val="00B100D6"/>
    <w:rsid w:val="00B11CB6"/>
    <w:rsid w:val="00B12E7D"/>
    <w:rsid w:val="00B179DC"/>
    <w:rsid w:val="00B20CD9"/>
    <w:rsid w:val="00B20D3C"/>
    <w:rsid w:val="00B22B0C"/>
    <w:rsid w:val="00B23DD0"/>
    <w:rsid w:val="00B246AE"/>
    <w:rsid w:val="00B25552"/>
    <w:rsid w:val="00B26EA2"/>
    <w:rsid w:val="00B33FC3"/>
    <w:rsid w:val="00B372F3"/>
    <w:rsid w:val="00B415EA"/>
    <w:rsid w:val="00B42B88"/>
    <w:rsid w:val="00B43BA1"/>
    <w:rsid w:val="00B53A2F"/>
    <w:rsid w:val="00B55EEB"/>
    <w:rsid w:val="00B612D6"/>
    <w:rsid w:val="00B61D03"/>
    <w:rsid w:val="00B652F2"/>
    <w:rsid w:val="00B676B9"/>
    <w:rsid w:val="00B7380D"/>
    <w:rsid w:val="00B8132E"/>
    <w:rsid w:val="00B81AF7"/>
    <w:rsid w:val="00B82978"/>
    <w:rsid w:val="00B85BD6"/>
    <w:rsid w:val="00B861C1"/>
    <w:rsid w:val="00B969B7"/>
    <w:rsid w:val="00B97752"/>
    <w:rsid w:val="00BA0D22"/>
    <w:rsid w:val="00BA3F50"/>
    <w:rsid w:val="00BA4BD4"/>
    <w:rsid w:val="00BA63BF"/>
    <w:rsid w:val="00BA6FCE"/>
    <w:rsid w:val="00BA7B2C"/>
    <w:rsid w:val="00BA7D9C"/>
    <w:rsid w:val="00BB7758"/>
    <w:rsid w:val="00BC213E"/>
    <w:rsid w:val="00BC2212"/>
    <w:rsid w:val="00BC45AB"/>
    <w:rsid w:val="00BC5D0A"/>
    <w:rsid w:val="00BD078C"/>
    <w:rsid w:val="00BD1A7D"/>
    <w:rsid w:val="00BD26FE"/>
    <w:rsid w:val="00BD34FE"/>
    <w:rsid w:val="00BD4CEC"/>
    <w:rsid w:val="00BD68CB"/>
    <w:rsid w:val="00BD72A2"/>
    <w:rsid w:val="00BE32FA"/>
    <w:rsid w:val="00BF110D"/>
    <w:rsid w:val="00BF15A2"/>
    <w:rsid w:val="00BF1A0A"/>
    <w:rsid w:val="00BF2C5F"/>
    <w:rsid w:val="00BF4B28"/>
    <w:rsid w:val="00BF747D"/>
    <w:rsid w:val="00C02F65"/>
    <w:rsid w:val="00C05020"/>
    <w:rsid w:val="00C069D6"/>
    <w:rsid w:val="00C06D24"/>
    <w:rsid w:val="00C06E23"/>
    <w:rsid w:val="00C11D06"/>
    <w:rsid w:val="00C141E1"/>
    <w:rsid w:val="00C14700"/>
    <w:rsid w:val="00C14A51"/>
    <w:rsid w:val="00C1555F"/>
    <w:rsid w:val="00C17868"/>
    <w:rsid w:val="00C21441"/>
    <w:rsid w:val="00C2224B"/>
    <w:rsid w:val="00C2583F"/>
    <w:rsid w:val="00C31A91"/>
    <w:rsid w:val="00C33590"/>
    <w:rsid w:val="00C33F0F"/>
    <w:rsid w:val="00C36D2D"/>
    <w:rsid w:val="00C45702"/>
    <w:rsid w:val="00C5347B"/>
    <w:rsid w:val="00C53BF8"/>
    <w:rsid w:val="00C67862"/>
    <w:rsid w:val="00C7282C"/>
    <w:rsid w:val="00C73C97"/>
    <w:rsid w:val="00C76F28"/>
    <w:rsid w:val="00C8003B"/>
    <w:rsid w:val="00C80D4C"/>
    <w:rsid w:val="00C80F12"/>
    <w:rsid w:val="00C80F6A"/>
    <w:rsid w:val="00C80FB7"/>
    <w:rsid w:val="00C82DBC"/>
    <w:rsid w:val="00C875FD"/>
    <w:rsid w:val="00C9084C"/>
    <w:rsid w:val="00C958D3"/>
    <w:rsid w:val="00C9642C"/>
    <w:rsid w:val="00CA2767"/>
    <w:rsid w:val="00CA7287"/>
    <w:rsid w:val="00CA7503"/>
    <w:rsid w:val="00CB24BD"/>
    <w:rsid w:val="00CB3935"/>
    <w:rsid w:val="00CB661B"/>
    <w:rsid w:val="00CB6A34"/>
    <w:rsid w:val="00CC022B"/>
    <w:rsid w:val="00CC2958"/>
    <w:rsid w:val="00CD69C3"/>
    <w:rsid w:val="00CE349C"/>
    <w:rsid w:val="00CE3662"/>
    <w:rsid w:val="00CE43D0"/>
    <w:rsid w:val="00CE6987"/>
    <w:rsid w:val="00CE72E4"/>
    <w:rsid w:val="00CF12FD"/>
    <w:rsid w:val="00CF2731"/>
    <w:rsid w:val="00CF29E6"/>
    <w:rsid w:val="00CF7C44"/>
    <w:rsid w:val="00D0286B"/>
    <w:rsid w:val="00D031DF"/>
    <w:rsid w:val="00D05A0F"/>
    <w:rsid w:val="00D12793"/>
    <w:rsid w:val="00D12AF3"/>
    <w:rsid w:val="00D160D9"/>
    <w:rsid w:val="00D25AD2"/>
    <w:rsid w:val="00D25C44"/>
    <w:rsid w:val="00D25D4C"/>
    <w:rsid w:val="00D273BD"/>
    <w:rsid w:val="00D275B3"/>
    <w:rsid w:val="00D323C0"/>
    <w:rsid w:val="00D42A72"/>
    <w:rsid w:val="00D43578"/>
    <w:rsid w:val="00D43753"/>
    <w:rsid w:val="00D43AAA"/>
    <w:rsid w:val="00D44271"/>
    <w:rsid w:val="00D4697F"/>
    <w:rsid w:val="00D517ED"/>
    <w:rsid w:val="00D51D0F"/>
    <w:rsid w:val="00D52E29"/>
    <w:rsid w:val="00D52EA7"/>
    <w:rsid w:val="00D562F0"/>
    <w:rsid w:val="00D574D4"/>
    <w:rsid w:val="00D6105B"/>
    <w:rsid w:val="00D61C1C"/>
    <w:rsid w:val="00D631B3"/>
    <w:rsid w:val="00D63250"/>
    <w:rsid w:val="00D636A0"/>
    <w:rsid w:val="00D75E1D"/>
    <w:rsid w:val="00D809DB"/>
    <w:rsid w:val="00D80D2F"/>
    <w:rsid w:val="00D81DDF"/>
    <w:rsid w:val="00D8226B"/>
    <w:rsid w:val="00D82EC6"/>
    <w:rsid w:val="00D851FF"/>
    <w:rsid w:val="00D90697"/>
    <w:rsid w:val="00D936BE"/>
    <w:rsid w:val="00D96014"/>
    <w:rsid w:val="00D974E0"/>
    <w:rsid w:val="00D97B93"/>
    <w:rsid w:val="00DA00A7"/>
    <w:rsid w:val="00DA02E4"/>
    <w:rsid w:val="00DA1613"/>
    <w:rsid w:val="00DA5AD0"/>
    <w:rsid w:val="00DA6C16"/>
    <w:rsid w:val="00DB112B"/>
    <w:rsid w:val="00DB2C0C"/>
    <w:rsid w:val="00DB31B1"/>
    <w:rsid w:val="00DB576B"/>
    <w:rsid w:val="00DB6A78"/>
    <w:rsid w:val="00DB6CE3"/>
    <w:rsid w:val="00DC0AF6"/>
    <w:rsid w:val="00DC1A1C"/>
    <w:rsid w:val="00DC4AD3"/>
    <w:rsid w:val="00DC6F5D"/>
    <w:rsid w:val="00DC7D44"/>
    <w:rsid w:val="00DD1EF9"/>
    <w:rsid w:val="00DD2E78"/>
    <w:rsid w:val="00DD3B9D"/>
    <w:rsid w:val="00DD6B65"/>
    <w:rsid w:val="00DE1BB8"/>
    <w:rsid w:val="00DE4952"/>
    <w:rsid w:val="00DE7295"/>
    <w:rsid w:val="00DF7DD5"/>
    <w:rsid w:val="00E02AF5"/>
    <w:rsid w:val="00E05220"/>
    <w:rsid w:val="00E05604"/>
    <w:rsid w:val="00E07D5A"/>
    <w:rsid w:val="00E10949"/>
    <w:rsid w:val="00E11AAF"/>
    <w:rsid w:val="00E11E7F"/>
    <w:rsid w:val="00E146EE"/>
    <w:rsid w:val="00E16448"/>
    <w:rsid w:val="00E2450A"/>
    <w:rsid w:val="00E258D3"/>
    <w:rsid w:val="00E30287"/>
    <w:rsid w:val="00E335E8"/>
    <w:rsid w:val="00E35487"/>
    <w:rsid w:val="00E40688"/>
    <w:rsid w:val="00E419C6"/>
    <w:rsid w:val="00E42643"/>
    <w:rsid w:val="00E42BCF"/>
    <w:rsid w:val="00E44D57"/>
    <w:rsid w:val="00E4651B"/>
    <w:rsid w:val="00E476DF"/>
    <w:rsid w:val="00E5191E"/>
    <w:rsid w:val="00E526E8"/>
    <w:rsid w:val="00E52C96"/>
    <w:rsid w:val="00E53C3B"/>
    <w:rsid w:val="00E53CD2"/>
    <w:rsid w:val="00E53F64"/>
    <w:rsid w:val="00E546F4"/>
    <w:rsid w:val="00E615FD"/>
    <w:rsid w:val="00E62B24"/>
    <w:rsid w:val="00E6465A"/>
    <w:rsid w:val="00E6503A"/>
    <w:rsid w:val="00E6550F"/>
    <w:rsid w:val="00E65B50"/>
    <w:rsid w:val="00E65E08"/>
    <w:rsid w:val="00E67807"/>
    <w:rsid w:val="00E67C43"/>
    <w:rsid w:val="00E70D3C"/>
    <w:rsid w:val="00E718CD"/>
    <w:rsid w:val="00E7197A"/>
    <w:rsid w:val="00E748D9"/>
    <w:rsid w:val="00E803F6"/>
    <w:rsid w:val="00E817E9"/>
    <w:rsid w:val="00E81CDF"/>
    <w:rsid w:val="00E9057B"/>
    <w:rsid w:val="00E92D46"/>
    <w:rsid w:val="00E962C2"/>
    <w:rsid w:val="00E96F1D"/>
    <w:rsid w:val="00EA13AB"/>
    <w:rsid w:val="00EA2AB0"/>
    <w:rsid w:val="00EA40A1"/>
    <w:rsid w:val="00EA474A"/>
    <w:rsid w:val="00EB00D8"/>
    <w:rsid w:val="00EB2634"/>
    <w:rsid w:val="00EB44E5"/>
    <w:rsid w:val="00EB4A1C"/>
    <w:rsid w:val="00EB5BBD"/>
    <w:rsid w:val="00EC157B"/>
    <w:rsid w:val="00EC2FDC"/>
    <w:rsid w:val="00EC43F7"/>
    <w:rsid w:val="00EC63B7"/>
    <w:rsid w:val="00EC698E"/>
    <w:rsid w:val="00ED0AAF"/>
    <w:rsid w:val="00ED36E5"/>
    <w:rsid w:val="00ED6D0D"/>
    <w:rsid w:val="00EE3EAB"/>
    <w:rsid w:val="00EE6D61"/>
    <w:rsid w:val="00EF3178"/>
    <w:rsid w:val="00EF583C"/>
    <w:rsid w:val="00EF63DF"/>
    <w:rsid w:val="00EF79C9"/>
    <w:rsid w:val="00F03C45"/>
    <w:rsid w:val="00F04B0C"/>
    <w:rsid w:val="00F0734B"/>
    <w:rsid w:val="00F107C1"/>
    <w:rsid w:val="00F12BB7"/>
    <w:rsid w:val="00F16180"/>
    <w:rsid w:val="00F24FF4"/>
    <w:rsid w:val="00F257C5"/>
    <w:rsid w:val="00F32B45"/>
    <w:rsid w:val="00F3490C"/>
    <w:rsid w:val="00F364EE"/>
    <w:rsid w:val="00F36CD3"/>
    <w:rsid w:val="00F36FB3"/>
    <w:rsid w:val="00F41A06"/>
    <w:rsid w:val="00F42F4A"/>
    <w:rsid w:val="00F43173"/>
    <w:rsid w:val="00F51B20"/>
    <w:rsid w:val="00F52327"/>
    <w:rsid w:val="00F52898"/>
    <w:rsid w:val="00F5420A"/>
    <w:rsid w:val="00F5482C"/>
    <w:rsid w:val="00F55B01"/>
    <w:rsid w:val="00F5651D"/>
    <w:rsid w:val="00F60D17"/>
    <w:rsid w:val="00F71521"/>
    <w:rsid w:val="00F72CB4"/>
    <w:rsid w:val="00F73390"/>
    <w:rsid w:val="00F74D16"/>
    <w:rsid w:val="00F74F4D"/>
    <w:rsid w:val="00F77255"/>
    <w:rsid w:val="00F8275F"/>
    <w:rsid w:val="00F87B7C"/>
    <w:rsid w:val="00F9573D"/>
    <w:rsid w:val="00F966EE"/>
    <w:rsid w:val="00FA4694"/>
    <w:rsid w:val="00FA5A1C"/>
    <w:rsid w:val="00FA72F1"/>
    <w:rsid w:val="00FB3319"/>
    <w:rsid w:val="00FC5D3A"/>
    <w:rsid w:val="00FC73CF"/>
    <w:rsid w:val="00FD28A5"/>
    <w:rsid w:val="00FD29B3"/>
    <w:rsid w:val="00FD2FEE"/>
    <w:rsid w:val="00FD38E5"/>
    <w:rsid w:val="00FD3CA7"/>
    <w:rsid w:val="00FD3DCB"/>
    <w:rsid w:val="00FD4377"/>
    <w:rsid w:val="00FD6300"/>
    <w:rsid w:val="00FE1749"/>
    <w:rsid w:val="00FE2714"/>
    <w:rsid w:val="00FE5E1E"/>
    <w:rsid w:val="00FF14A7"/>
    <w:rsid w:val="00FF2AF3"/>
    <w:rsid w:val="00FF339C"/>
    <w:rsid w:val="00FF4A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1E288CE"/>
  <w15:docId w15:val="{8C89409B-1035-4AE7-9AA5-D7D257376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FF9"/>
    <w:pPr>
      <w:spacing w:after="160" w:line="259" w:lineRule="auto"/>
    </w:pPr>
    <w:rPr>
      <w:rFonts w:asciiTheme="minorHAnsi" w:eastAsiaTheme="minorHAnsi" w:hAnsiTheme="minorHAnsi" w:cstheme="minorBidi"/>
      <w:sz w:val="22"/>
      <w:szCs w:val="22"/>
      <w:lang w:val="en-GB"/>
    </w:rPr>
  </w:style>
  <w:style w:type="character" w:default="1" w:styleId="DefaultParagraphFont">
    <w:name w:val="Default Paragraph Font"/>
    <w:uiPriority w:val="1"/>
    <w:semiHidden/>
    <w:unhideWhenUsed/>
    <w:rsid w:val="003F7FF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F7FF9"/>
  </w:style>
  <w:style w:type="character" w:customStyle="1" w:styleId="WW8Num1z0">
    <w:name w:val="WW8Num1z0"/>
    <w:rPr>
      <w:rFonts w:hint="default"/>
    </w:rPr>
  </w:style>
  <w:style w:type="character" w:customStyle="1" w:styleId="WW8Num2z0">
    <w:name w:val="WW8Num2z0"/>
    <w:rPr>
      <w:rFonts w:hint="default"/>
    </w:rPr>
  </w:style>
  <w:style w:type="character" w:styleId="Hyperlink">
    <w:name w:val="Hyperlink"/>
    <w:rsid w:val="00E9057B"/>
    <w:rPr>
      <w:color w:val="0000FF"/>
      <w:u w:val="single"/>
    </w:rPr>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E9057B"/>
    <w:pPr>
      <w:jc w:val="center"/>
    </w:pPr>
    <w:rPr>
      <w:b/>
      <w:sz w:val="40"/>
    </w:rPr>
  </w:style>
  <w:style w:type="paragraph" w:styleId="List">
    <w:name w:val="List"/>
    <w:basedOn w:val="BodyText"/>
    <w:rPr>
      <w:rFonts w:cs="FreeSans"/>
    </w:rPr>
  </w:style>
  <w:style w:type="paragraph" w:styleId="Caption">
    <w:name w:val="caption"/>
    <w:basedOn w:val="Normal"/>
    <w:next w:val="Normal"/>
    <w:qFormat/>
    <w:rPr>
      <w:b/>
      <w:bCs/>
      <w:sz w:val="20"/>
    </w:rPr>
  </w:style>
  <w:style w:type="paragraph" w:customStyle="1" w:styleId="Index">
    <w:name w:val="Index"/>
    <w:basedOn w:val="Normal"/>
    <w:pPr>
      <w:suppressLineNumbers/>
    </w:pPr>
    <w:rPr>
      <w:rFonts w:cs="FreeSans"/>
    </w:rPr>
  </w:style>
  <w:style w:type="paragraph" w:styleId="ListParagraph">
    <w:name w:val="List Paragraph"/>
    <w:basedOn w:val="Normal"/>
    <w:qFormat/>
    <w:pPr>
      <w:ind w:left="720"/>
      <w:contextualSpacing/>
    </w:pPr>
  </w:style>
  <w:style w:type="character" w:styleId="CommentReference">
    <w:name w:val="annotation reference"/>
    <w:uiPriority w:val="99"/>
    <w:semiHidden/>
    <w:unhideWhenUsed/>
    <w:rsid w:val="00B43BA1"/>
    <w:rPr>
      <w:sz w:val="16"/>
      <w:szCs w:val="16"/>
    </w:rPr>
  </w:style>
  <w:style w:type="paragraph" w:styleId="CommentText">
    <w:name w:val="annotation text"/>
    <w:basedOn w:val="Normal"/>
    <w:link w:val="CommentTextChar"/>
    <w:uiPriority w:val="99"/>
    <w:semiHidden/>
    <w:unhideWhenUsed/>
    <w:rsid w:val="00B43BA1"/>
    <w:rPr>
      <w:sz w:val="20"/>
      <w:lang w:val="x-none"/>
    </w:rPr>
  </w:style>
  <w:style w:type="character" w:customStyle="1" w:styleId="CommentTextChar">
    <w:name w:val="Comment Text Char"/>
    <w:link w:val="CommentText"/>
    <w:uiPriority w:val="99"/>
    <w:semiHidden/>
    <w:rsid w:val="00B43BA1"/>
    <w:rPr>
      <w:rFonts w:ascii="Calibri" w:eastAsia="Calibri" w:hAnsi="Calibri"/>
      <w:lang w:eastAsia="zh-CN"/>
    </w:rPr>
  </w:style>
  <w:style w:type="paragraph" w:styleId="CommentSubject">
    <w:name w:val="annotation subject"/>
    <w:basedOn w:val="CommentText"/>
    <w:next w:val="CommentText"/>
    <w:link w:val="CommentSubjectChar"/>
    <w:uiPriority w:val="99"/>
    <w:semiHidden/>
    <w:unhideWhenUsed/>
    <w:rsid w:val="00B43BA1"/>
    <w:rPr>
      <w:b/>
      <w:bCs/>
    </w:rPr>
  </w:style>
  <w:style w:type="character" w:customStyle="1" w:styleId="CommentSubjectChar">
    <w:name w:val="Comment Subject Char"/>
    <w:link w:val="CommentSubject"/>
    <w:uiPriority w:val="99"/>
    <w:semiHidden/>
    <w:rsid w:val="00B43BA1"/>
    <w:rPr>
      <w:rFonts w:ascii="Calibri" w:eastAsia="Calibri" w:hAnsi="Calibri"/>
      <w:b/>
      <w:bCs/>
      <w:lang w:eastAsia="zh-CN"/>
    </w:rPr>
  </w:style>
  <w:style w:type="paragraph" w:styleId="BalloonText">
    <w:name w:val="Balloon Text"/>
    <w:basedOn w:val="Normal"/>
    <w:link w:val="BalloonTextChar"/>
    <w:semiHidden/>
    <w:rsid w:val="00E9057B"/>
    <w:rPr>
      <w:rFonts w:ascii="Tahoma" w:hAnsi="Tahoma" w:cs="Tahoma"/>
      <w:sz w:val="16"/>
      <w:szCs w:val="16"/>
    </w:rPr>
  </w:style>
  <w:style w:type="character" w:customStyle="1" w:styleId="BalloonTextChar">
    <w:name w:val="Balloon Text Char"/>
    <w:link w:val="BalloonText"/>
    <w:semiHidden/>
    <w:rsid w:val="00B43BA1"/>
    <w:rPr>
      <w:rFonts w:ascii="Tahoma" w:hAnsi="Tahoma" w:cs="Tahoma"/>
      <w:sz w:val="16"/>
      <w:szCs w:val="16"/>
    </w:rPr>
  </w:style>
  <w:style w:type="paragraph" w:customStyle="1" w:styleId="EndNoteBibliographyTitle">
    <w:name w:val="EndNote Bibliography Title"/>
    <w:basedOn w:val="Normal"/>
    <w:link w:val="EndNoteBibliographyTitleChar"/>
    <w:rsid w:val="005318E4"/>
    <w:pPr>
      <w:spacing w:after="0"/>
      <w:jc w:val="center"/>
    </w:pPr>
    <w:rPr>
      <w:noProof/>
    </w:rPr>
  </w:style>
  <w:style w:type="character" w:customStyle="1" w:styleId="EndNoteBibliographyTitleChar">
    <w:name w:val="EndNote Bibliography Title Char"/>
    <w:link w:val="EndNoteBibliographyTitle"/>
    <w:rsid w:val="005318E4"/>
    <w:rPr>
      <w:rFonts w:ascii="Times" w:hAnsi="Times"/>
      <w:noProof/>
      <w:sz w:val="24"/>
    </w:rPr>
  </w:style>
  <w:style w:type="paragraph" w:customStyle="1" w:styleId="EndNoteBibliography">
    <w:name w:val="EndNote Bibliography"/>
    <w:basedOn w:val="Normal"/>
    <w:link w:val="EndNoteBibliographyChar"/>
    <w:rsid w:val="005318E4"/>
    <w:pPr>
      <w:spacing w:line="360" w:lineRule="auto"/>
    </w:pPr>
    <w:rPr>
      <w:noProof/>
    </w:rPr>
  </w:style>
  <w:style w:type="character" w:customStyle="1" w:styleId="EndNoteBibliographyChar">
    <w:name w:val="EndNote Bibliography Char"/>
    <w:link w:val="EndNoteBibliography"/>
    <w:rsid w:val="005318E4"/>
    <w:rPr>
      <w:rFonts w:ascii="Times" w:hAnsi="Times"/>
      <w:noProof/>
      <w:sz w:val="24"/>
    </w:rPr>
  </w:style>
  <w:style w:type="character" w:styleId="FollowedHyperlink">
    <w:name w:val="FollowedHyperlink"/>
    <w:rsid w:val="00E9057B"/>
    <w:rPr>
      <w:color w:val="800080"/>
      <w:u w:val="single"/>
    </w:rPr>
  </w:style>
  <w:style w:type="character" w:styleId="LineNumber">
    <w:name w:val="line number"/>
    <w:uiPriority w:val="99"/>
    <w:semiHidden/>
    <w:unhideWhenUsed/>
    <w:rsid w:val="009025D2"/>
  </w:style>
  <w:style w:type="paragraph" w:styleId="FootnoteText">
    <w:name w:val="footnote text"/>
    <w:basedOn w:val="Normal"/>
    <w:next w:val="TFReferencesSection"/>
    <w:link w:val="FootnoteTextChar"/>
    <w:semiHidden/>
    <w:rsid w:val="00E9057B"/>
  </w:style>
  <w:style w:type="character" w:customStyle="1" w:styleId="FootnoteTextChar">
    <w:name w:val="Footnote Text Char"/>
    <w:link w:val="FootnoteText"/>
    <w:semiHidden/>
    <w:rsid w:val="0034352C"/>
    <w:rPr>
      <w:rFonts w:ascii="Times" w:hAnsi="Times"/>
      <w:sz w:val="24"/>
    </w:rPr>
  </w:style>
  <w:style w:type="paragraph" w:customStyle="1" w:styleId="TFReferencesSection">
    <w:name w:val="TF_References_Section"/>
    <w:basedOn w:val="Normal"/>
    <w:rsid w:val="00E9057B"/>
    <w:pPr>
      <w:spacing w:line="480" w:lineRule="auto"/>
      <w:ind w:firstLine="187"/>
    </w:pPr>
  </w:style>
  <w:style w:type="paragraph" w:customStyle="1" w:styleId="TAMainText">
    <w:name w:val="TA_Main_Text"/>
    <w:basedOn w:val="Normal"/>
    <w:rsid w:val="00E9057B"/>
    <w:pPr>
      <w:spacing w:after="0" w:line="480" w:lineRule="auto"/>
      <w:ind w:firstLine="202"/>
    </w:pPr>
  </w:style>
  <w:style w:type="paragraph" w:customStyle="1" w:styleId="BATitle">
    <w:name w:val="BA_Title"/>
    <w:basedOn w:val="Normal"/>
    <w:next w:val="BBAuthorName"/>
    <w:rsid w:val="00E9057B"/>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E9057B"/>
    <w:pPr>
      <w:spacing w:after="240" w:line="480" w:lineRule="auto"/>
      <w:jc w:val="center"/>
    </w:pPr>
    <w:rPr>
      <w:i/>
    </w:rPr>
  </w:style>
  <w:style w:type="paragraph" w:customStyle="1" w:styleId="BCAuthorAddress">
    <w:name w:val="BC_Author_Address"/>
    <w:basedOn w:val="Normal"/>
    <w:next w:val="BIEmailAddress"/>
    <w:rsid w:val="00E9057B"/>
    <w:pPr>
      <w:spacing w:after="240" w:line="480" w:lineRule="auto"/>
      <w:jc w:val="center"/>
    </w:pPr>
  </w:style>
  <w:style w:type="paragraph" w:customStyle="1" w:styleId="BIEmailAddress">
    <w:name w:val="BI_Email_Address"/>
    <w:basedOn w:val="Normal"/>
    <w:next w:val="AIReceivedDate"/>
    <w:rsid w:val="00E9057B"/>
    <w:pPr>
      <w:spacing w:line="480" w:lineRule="auto"/>
    </w:pPr>
  </w:style>
  <w:style w:type="paragraph" w:customStyle="1" w:styleId="AIReceivedDate">
    <w:name w:val="AI_Received_Date"/>
    <w:basedOn w:val="Normal"/>
    <w:next w:val="BDAbstract"/>
    <w:rsid w:val="00E9057B"/>
    <w:pPr>
      <w:spacing w:after="240" w:line="480" w:lineRule="auto"/>
    </w:pPr>
    <w:rPr>
      <w:b/>
    </w:rPr>
  </w:style>
  <w:style w:type="paragraph" w:customStyle="1" w:styleId="BDAbstract">
    <w:name w:val="BD_Abstract"/>
    <w:basedOn w:val="Normal"/>
    <w:next w:val="TAMainText"/>
    <w:rsid w:val="00E9057B"/>
    <w:pPr>
      <w:spacing w:before="360" w:after="360" w:line="480" w:lineRule="auto"/>
    </w:pPr>
  </w:style>
  <w:style w:type="paragraph" w:customStyle="1" w:styleId="TDAcknowledgments">
    <w:name w:val="TD_Acknowledgments"/>
    <w:basedOn w:val="Normal"/>
    <w:next w:val="Normal"/>
    <w:rsid w:val="00E9057B"/>
    <w:pPr>
      <w:spacing w:before="200" w:line="480" w:lineRule="auto"/>
      <w:ind w:firstLine="202"/>
    </w:pPr>
  </w:style>
  <w:style w:type="paragraph" w:customStyle="1" w:styleId="TESupportingInformation">
    <w:name w:val="TE_Supporting_Information"/>
    <w:basedOn w:val="Normal"/>
    <w:next w:val="Normal"/>
    <w:rsid w:val="00E9057B"/>
    <w:pPr>
      <w:spacing w:line="480" w:lineRule="auto"/>
      <w:ind w:firstLine="187"/>
    </w:pPr>
  </w:style>
  <w:style w:type="paragraph" w:customStyle="1" w:styleId="VCSchemeTitle">
    <w:name w:val="VC_Scheme_Title"/>
    <w:basedOn w:val="Normal"/>
    <w:next w:val="Normal"/>
    <w:rsid w:val="00E9057B"/>
    <w:pPr>
      <w:spacing w:line="480" w:lineRule="auto"/>
    </w:pPr>
  </w:style>
  <w:style w:type="paragraph" w:customStyle="1" w:styleId="VDTableTitle">
    <w:name w:val="VD_Table_Title"/>
    <w:basedOn w:val="Normal"/>
    <w:next w:val="Normal"/>
    <w:rsid w:val="00E9057B"/>
    <w:pPr>
      <w:spacing w:line="480" w:lineRule="auto"/>
    </w:pPr>
  </w:style>
  <w:style w:type="paragraph" w:customStyle="1" w:styleId="VAFigureCaption">
    <w:name w:val="VA_Figure_Caption"/>
    <w:basedOn w:val="Normal"/>
    <w:next w:val="Normal"/>
    <w:rsid w:val="00E9057B"/>
    <w:pPr>
      <w:spacing w:line="480" w:lineRule="auto"/>
    </w:pPr>
  </w:style>
  <w:style w:type="paragraph" w:customStyle="1" w:styleId="VBChartTitle">
    <w:name w:val="VB_Chart_Title"/>
    <w:basedOn w:val="Normal"/>
    <w:next w:val="Normal"/>
    <w:rsid w:val="00E9057B"/>
    <w:pPr>
      <w:spacing w:line="480" w:lineRule="auto"/>
    </w:pPr>
  </w:style>
  <w:style w:type="paragraph" w:customStyle="1" w:styleId="FETableFootnote">
    <w:name w:val="FE_Table_Footnote"/>
    <w:basedOn w:val="Normal"/>
    <w:next w:val="Normal"/>
    <w:rsid w:val="00E9057B"/>
    <w:pPr>
      <w:ind w:firstLine="187"/>
    </w:pPr>
  </w:style>
  <w:style w:type="paragraph" w:customStyle="1" w:styleId="FCChartFootnote">
    <w:name w:val="FC_Chart_Footnote"/>
    <w:basedOn w:val="Normal"/>
    <w:next w:val="Normal"/>
    <w:rsid w:val="00E9057B"/>
    <w:pPr>
      <w:ind w:firstLine="187"/>
    </w:pPr>
  </w:style>
  <w:style w:type="paragraph" w:customStyle="1" w:styleId="FDSchemeFootnote">
    <w:name w:val="FD_Scheme_Footnote"/>
    <w:basedOn w:val="Normal"/>
    <w:next w:val="Normal"/>
    <w:rsid w:val="00E9057B"/>
    <w:pPr>
      <w:ind w:firstLine="187"/>
    </w:pPr>
  </w:style>
  <w:style w:type="paragraph" w:customStyle="1" w:styleId="TCTableBody">
    <w:name w:val="TC_Table_Body"/>
    <w:basedOn w:val="Normal"/>
    <w:rsid w:val="00E9057B"/>
  </w:style>
  <w:style w:type="paragraph" w:customStyle="1" w:styleId="AFTitleRunningHead">
    <w:name w:val="AF_Title_Running_Head"/>
    <w:basedOn w:val="Normal"/>
    <w:next w:val="TAMainText"/>
    <w:rsid w:val="00E9057B"/>
    <w:pPr>
      <w:spacing w:line="480" w:lineRule="auto"/>
    </w:pPr>
  </w:style>
  <w:style w:type="paragraph" w:customStyle="1" w:styleId="BEAuthorBiography">
    <w:name w:val="BE_Author_Biography"/>
    <w:basedOn w:val="Normal"/>
    <w:rsid w:val="00E9057B"/>
    <w:pPr>
      <w:spacing w:line="480" w:lineRule="auto"/>
    </w:pPr>
  </w:style>
  <w:style w:type="paragraph" w:customStyle="1" w:styleId="FACorrespondingAuthorFootnote">
    <w:name w:val="FA_Corresponding_Author_Footnote"/>
    <w:basedOn w:val="Normal"/>
    <w:next w:val="TAMainText"/>
    <w:rsid w:val="00E9057B"/>
    <w:pPr>
      <w:spacing w:line="480" w:lineRule="auto"/>
    </w:pPr>
  </w:style>
  <w:style w:type="paragraph" w:customStyle="1" w:styleId="SNSynopsisTOC">
    <w:name w:val="SN_Synopsis_TOC"/>
    <w:basedOn w:val="Normal"/>
    <w:rsid w:val="00E9057B"/>
    <w:pPr>
      <w:spacing w:line="480" w:lineRule="auto"/>
    </w:pPr>
  </w:style>
  <w:style w:type="paragraph" w:styleId="Footer">
    <w:name w:val="footer"/>
    <w:basedOn w:val="Normal"/>
    <w:link w:val="FooterChar"/>
    <w:rsid w:val="00E9057B"/>
    <w:pPr>
      <w:tabs>
        <w:tab w:val="center" w:pos="4320"/>
        <w:tab w:val="right" w:pos="8640"/>
      </w:tabs>
    </w:pPr>
  </w:style>
  <w:style w:type="character" w:customStyle="1" w:styleId="FooterChar">
    <w:name w:val="Footer Char"/>
    <w:link w:val="Footer"/>
    <w:rsid w:val="0034352C"/>
    <w:rPr>
      <w:rFonts w:ascii="Times" w:hAnsi="Times"/>
      <w:sz w:val="24"/>
    </w:rPr>
  </w:style>
  <w:style w:type="paragraph" w:customStyle="1" w:styleId="BGKeywords">
    <w:name w:val="BG_Keywords"/>
    <w:basedOn w:val="Normal"/>
    <w:rsid w:val="00E9057B"/>
    <w:pPr>
      <w:spacing w:line="480" w:lineRule="auto"/>
    </w:pPr>
  </w:style>
  <w:style w:type="paragraph" w:customStyle="1" w:styleId="BHBriefs">
    <w:name w:val="BH_Briefs"/>
    <w:basedOn w:val="Normal"/>
    <w:rsid w:val="00E9057B"/>
    <w:pPr>
      <w:spacing w:line="480" w:lineRule="auto"/>
    </w:pPr>
  </w:style>
  <w:style w:type="character" w:styleId="PageNumber">
    <w:name w:val="page number"/>
    <w:basedOn w:val="DefaultParagraphFont"/>
    <w:rsid w:val="00E9057B"/>
  </w:style>
  <w:style w:type="paragraph" w:customStyle="1" w:styleId="StyleFACorrespondingAuthorFootnote7pt">
    <w:name w:val="Style FA_Corresponding_Author_Footnote + 7 pt"/>
    <w:basedOn w:val="Normal"/>
    <w:next w:val="BGKeywords"/>
    <w:link w:val="StyleFACorrespondingAuthorFootnote7ptChar"/>
    <w:autoRedefine/>
    <w:rsid w:val="00E9057B"/>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E9057B"/>
    <w:rPr>
      <w:rFonts w:ascii="Arno Pro" w:hAnsi="Arno Pro"/>
      <w:kern w:val="20"/>
      <w:sz w:val="18"/>
    </w:rPr>
  </w:style>
  <w:style w:type="paragraph" w:customStyle="1" w:styleId="FAAuthorInfoSubtitle">
    <w:name w:val="FA_Author_Info_Subtitle"/>
    <w:basedOn w:val="Normal"/>
    <w:link w:val="FAAuthorInfoSubtitleChar"/>
    <w:autoRedefine/>
    <w:rsid w:val="00E9057B"/>
    <w:pPr>
      <w:spacing w:before="120" w:after="60" w:line="480" w:lineRule="auto"/>
    </w:pPr>
    <w:rPr>
      <w:b/>
    </w:rPr>
  </w:style>
  <w:style w:type="character" w:customStyle="1" w:styleId="FAAuthorInfoSubtitleChar">
    <w:name w:val="FA_Author_Info_Subtitle Char"/>
    <w:link w:val="FAAuthorInfoSubtitle"/>
    <w:rsid w:val="00E9057B"/>
    <w:rPr>
      <w:rFonts w:ascii="Times" w:hAnsi="Times"/>
      <w:b/>
      <w:sz w:val="24"/>
    </w:rPr>
  </w:style>
  <w:style w:type="paragraph" w:customStyle="1" w:styleId="Default">
    <w:name w:val="Default"/>
    <w:rsid w:val="00E9057B"/>
    <w:pPr>
      <w:autoSpaceDE w:val="0"/>
      <w:autoSpaceDN w:val="0"/>
      <w:adjustRightInd w:val="0"/>
    </w:pPr>
    <w:rPr>
      <w:rFonts w:ascii="Symbol" w:hAnsi="Symbol" w:cs="Symbol"/>
      <w:color w:val="000000"/>
      <w:sz w:val="24"/>
      <w:szCs w:val="24"/>
    </w:rPr>
  </w:style>
  <w:style w:type="character" w:customStyle="1" w:styleId="BodyTextChar">
    <w:name w:val="Body Text Char"/>
    <w:basedOn w:val="DefaultParagraphFont"/>
    <w:link w:val="BodyText"/>
    <w:rsid w:val="00E9057B"/>
    <w:rPr>
      <w:rFonts w:ascii="Times" w:hAnsi="Times"/>
      <w:b/>
      <w:sz w:val="40"/>
    </w:rPr>
  </w:style>
  <w:style w:type="table" w:styleId="TableGrid">
    <w:name w:val="Table Grid"/>
    <w:basedOn w:val="TableNormal"/>
    <w:uiPriority w:val="39"/>
    <w:rsid w:val="00967A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E3732"/>
    <w:pPr>
      <w:spacing w:before="100" w:beforeAutospacing="1" w:after="100" w:afterAutospacing="1"/>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6500">
      <w:bodyDiv w:val="1"/>
      <w:marLeft w:val="0"/>
      <w:marRight w:val="0"/>
      <w:marTop w:val="0"/>
      <w:marBottom w:val="0"/>
      <w:divBdr>
        <w:top w:val="none" w:sz="0" w:space="0" w:color="auto"/>
        <w:left w:val="none" w:sz="0" w:space="0" w:color="auto"/>
        <w:bottom w:val="none" w:sz="0" w:space="0" w:color="auto"/>
        <w:right w:val="none" w:sz="0" w:space="0" w:color="auto"/>
      </w:divBdr>
      <w:divsChild>
        <w:div w:id="615062640">
          <w:marLeft w:val="0"/>
          <w:marRight w:val="0"/>
          <w:marTop w:val="0"/>
          <w:marBottom w:val="0"/>
          <w:divBdr>
            <w:top w:val="none" w:sz="0" w:space="0" w:color="auto"/>
            <w:left w:val="none" w:sz="0" w:space="0" w:color="auto"/>
            <w:bottom w:val="none" w:sz="0" w:space="0" w:color="auto"/>
            <w:right w:val="none" w:sz="0" w:space="0" w:color="auto"/>
          </w:divBdr>
          <w:divsChild>
            <w:div w:id="1634486078">
              <w:marLeft w:val="0"/>
              <w:marRight w:val="0"/>
              <w:marTop w:val="0"/>
              <w:marBottom w:val="0"/>
              <w:divBdr>
                <w:top w:val="none" w:sz="0" w:space="0" w:color="auto"/>
                <w:left w:val="none" w:sz="0" w:space="0" w:color="auto"/>
                <w:bottom w:val="none" w:sz="0" w:space="0" w:color="auto"/>
                <w:right w:val="none" w:sz="0" w:space="0" w:color="auto"/>
              </w:divBdr>
              <w:divsChild>
                <w:div w:id="178199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9807">
      <w:bodyDiv w:val="1"/>
      <w:marLeft w:val="0"/>
      <w:marRight w:val="0"/>
      <w:marTop w:val="0"/>
      <w:marBottom w:val="0"/>
      <w:divBdr>
        <w:top w:val="none" w:sz="0" w:space="0" w:color="auto"/>
        <w:left w:val="none" w:sz="0" w:space="0" w:color="auto"/>
        <w:bottom w:val="none" w:sz="0" w:space="0" w:color="auto"/>
        <w:right w:val="none" w:sz="0" w:space="0" w:color="auto"/>
      </w:divBdr>
      <w:divsChild>
        <w:div w:id="1139296958">
          <w:marLeft w:val="0"/>
          <w:marRight w:val="0"/>
          <w:marTop w:val="0"/>
          <w:marBottom w:val="0"/>
          <w:divBdr>
            <w:top w:val="none" w:sz="0" w:space="0" w:color="auto"/>
            <w:left w:val="none" w:sz="0" w:space="0" w:color="auto"/>
            <w:bottom w:val="none" w:sz="0" w:space="0" w:color="auto"/>
            <w:right w:val="none" w:sz="0" w:space="0" w:color="auto"/>
          </w:divBdr>
          <w:divsChild>
            <w:div w:id="796533587">
              <w:marLeft w:val="0"/>
              <w:marRight w:val="0"/>
              <w:marTop w:val="0"/>
              <w:marBottom w:val="0"/>
              <w:divBdr>
                <w:top w:val="none" w:sz="0" w:space="0" w:color="auto"/>
                <w:left w:val="none" w:sz="0" w:space="0" w:color="auto"/>
                <w:bottom w:val="none" w:sz="0" w:space="0" w:color="auto"/>
                <w:right w:val="none" w:sz="0" w:space="0" w:color="auto"/>
              </w:divBdr>
              <w:divsChild>
                <w:div w:id="156402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75427">
      <w:bodyDiv w:val="1"/>
      <w:marLeft w:val="0"/>
      <w:marRight w:val="0"/>
      <w:marTop w:val="0"/>
      <w:marBottom w:val="0"/>
      <w:divBdr>
        <w:top w:val="none" w:sz="0" w:space="0" w:color="auto"/>
        <w:left w:val="none" w:sz="0" w:space="0" w:color="auto"/>
        <w:bottom w:val="none" w:sz="0" w:space="0" w:color="auto"/>
        <w:right w:val="none" w:sz="0" w:space="0" w:color="auto"/>
      </w:divBdr>
      <w:divsChild>
        <w:div w:id="1161389190">
          <w:marLeft w:val="0"/>
          <w:marRight w:val="0"/>
          <w:marTop w:val="0"/>
          <w:marBottom w:val="0"/>
          <w:divBdr>
            <w:top w:val="none" w:sz="0" w:space="0" w:color="auto"/>
            <w:left w:val="none" w:sz="0" w:space="0" w:color="auto"/>
            <w:bottom w:val="none" w:sz="0" w:space="0" w:color="auto"/>
            <w:right w:val="none" w:sz="0" w:space="0" w:color="auto"/>
          </w:divBdr>
          <w:divsChild>
            <w:div w:id="827209680">
              <w:marLeft w:val="0"/>
              <w:marRight w:val="0"/>
              <w:marTop w:val="0"/>
              <w:marBottom w:val="0"/>
              <w:divBdr>
                <w:top w:val="none" w:sz="0" w:space="0" w:color="auto"/>
                <w:left w:val="none" w:sz="0" w:space="0" w:color="auto"/>
                <w:bottom w:val="none" w:sz="0" w:space="0" w:color="auto"/>
                <w:right w:val="none" w:sz="0" w:space="0" w:color="auto"/>
              </w:divBdr>
              <w:divsChild>
                <w:div w:id="111066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953970">
      <w:bodyDiv w:val="1"/>
      <w:marLeft w:val="0"/>
      <w:marRight w:val="0"/>
      <w:marTop w:val="0"/>
      <w:marBottom w:val="0"/>
      <w:divBdr>
        <w:top w:val="none" w:sz="0" w:space="0" w:color="auto"/>
        <w:left w:val="none" w:sz="0" w:space="0" w:color="auto"/>
        <w:bottom w:val="none" w:sz="0" w:space="0" w:color="auto"/>
        <w:right w:val="none" w:sz="0" w:space="0" w:color="auto"/>
      </w:divBdr>
    </w:div>
    <w:div w:id="748191387">
      <w:bodyDiv w:val="1"/>
      <w:marLeft w:val="0"/>
      <w:marRight w:val="0"/>
      <w:marTop w:val="0"/>
      <w:marBottom w:val="0"/>
      <w:divBdr>
        <w:top w:val="none" w:sz="0" w:space="0" w:color="auto"/>
        <w:left w:val="none" w:sz="0" w:space="0" w:color="auto"/>
        <w:bottom w:val="none" w:sz="0" w:space="0" w:color="auto"/>
        <w:right w:val="none" w:sz="0" w:space="0" w:color="auto"/>
      </w:divBdr>
    </w:div>
    <w:div w:id="1104690743">
      <w:bodyDiv w:val="1"/>
      <w:marLeft w:val="0"/>
      <w:marRight w:val="0"/>
      <w:marTop w:val="0"/>
      <w:marBottom w:val="0"/>
      <w:divBdr>
        <w:top w:val="none" w:sz="0" w:space="0" w:color="auto"/>
        <w:left w:val="none" w:sz="0" w:space="0" w:color="auto"/>
        <w:bottom w:val="none" w:sz="0" w:space="0" w:color="auto"/>
        <w:right w:val="none" w:sz="0" w:space="0" w:color="auto"/>
      </w:divBdr>
    </w:div>
    <w:div w:id="1587153932">
      <w:bodyDiv w:val="1"/>
      <w:marLeft w:val="0"/>
      <w:marRight w:val="0"/>
      <w:marTop w:val="0"/>
      <w:marBottom w:val="0"/>
      <w:divBdr>
        <w:top w:val="none" w:sz="0" w:space="0" w:color="auto"/>
        <w:left w:val="none" w:sz="0" w:space="0" w:color="auto"/>
        <w:bottom w:val="none" w:sz="0" w:space="0" w:color="auto"/>
        <w:right w:val="none" w:sz="0" w:space="0" w:color="auto"/>
      </w:divBdr>
      <w:divsChild>
        <w:div w:id="1052266477">
          <w:marLeft w:val="0"/>
          <w:marRight w:val="0"/>
          <w:marTop w:val="0"/>
          <w:marBottom w:val="0"/>
          <w:divBdr>
            <w:top w:val="none" w:sz="0" w:space="0" w:color="auto"/>
            <w:left w:val="none" w:sz="0" w:space="0" w:color="auto"/>
            <w:bottom w:val="none" w:sz="0" w:space="0" w:color="auto"/>
            <w:right w:val="none" w:sz="0" w:space="0" w:color="auto"/>
          </w:divBdr>
          <w:divsChild>
            <w:div w:id="418795691">
              <w:marLeft w:val="0"/>
              <w:marRight w:val="0"/>
              <w:marTop w:val="0"/>
              <w:marBottom w:val="0"/>
              <w:divBdr>
                <w:top w:val="none" w:sz="0" w:space="0" w:color="auto"/>
                <w:left w:val="none" w:sz="0" w:space="0" w:color="auto"/>
                <w:bottom w:val="none" w:sz="0" w:space="0" w:color="auto"/>
                <w:right w:val="none" w:sz="0" w:space="0" w:color="auto"/>
              </w:divBdr>
              <w:divsChild>
                <w:div w:id="1833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1103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21.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20.png"/><Relationship Id="rId33" Type="http://schemas.openxmlformats.org/officeDocument/2006/relationships/image" Target="media/image28.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jpeg"/><Relationship Id="rId37"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emf"/><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jpeg"/><Relationship Id="rId35"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272135-135B-4F0F-A92E-8CE35845C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7191</Words>
  <Characters>97993</Characters>
  <Application>Microsoft Office Word</Application>
  <DocSecurity>4</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114955</CharactersWithSpaces>
  <SharedDoc>false</SharedDoc>
  <HLinks>
    <vt:vector size="726" baseType="variant">
      <vt:variant>
        <vt:i4>7143476</vt:i4>
      </vt:variant>
      <vt:variant>
        <vt:i4>586</vt:i4>
      </vt:variant>
      <vt:variant>
        <vt:i4>0</vt:i4>
      </vt:variant>
      <vt:variant>
        <vt:i4>5</vt:i4>
      </vt:variant>
      <vt:variant>
        <vt:lpwstr>https://www.R-project.org/</vt:lpwstr>
      </vt:variant>
      <vt:variant>
        <vt:lpwstr/>
      </vt:variant>
      <vt:variant>
        <vt:i4>4718655</vt:i4>
      </vt:variant>
      <vt:variant>
        <vt:i4>578</vt:i4>
      </vt:variant>
      <vt:variant>
        <vt:i4>0</vt:i4>
      </vt:variant>
      <vt:variant>
        <vt:i4>5</vt:i4>
      </vt:variant>
      <vt:variant>
        <vt:lpwstr/>
      </vt:variant>
      <vt:variant>
        <vt:lpwstr>_ENREF_94</vt:lpwstr>
      </vt:variant>
      <vt:variant>
        <vt:i4>4718648</vt:i4>
      </vt:variant>
      <vt:variant>
        <vt:i4>570</vt:i4>
      </vt:variant>
      <vt:variant>
        <vt:i4>0</vt:i4>
      </vt:variant>
      <vt:variant>
        <vt:i4>5</vt:i4>
      </vt:variant>
      <vt:variant>
        <vt:lpwstr/>
      </vt:variant>
      <vt:variant>
        <vt:lpwstr>_ENREF_93</vt:lpwstr>
      </vt:variant>
      <vt:variant>
        <vt:i4>4587580</vt:i4>
      </vt:variant>
      <vt:variant>
        <vt:i4>564</vt:i4>
      </vt:variant>
      <vt:variant>
        <vt:i4>0</vt:i4>
      </vt:variant>
      <vt:variant>
        <vt:i4>5</vt:i4>
      </vt:variant>
      <vt:variant>
        <vt:lpwstr/>
      </vt:variant>
      <vt:variant>
        <vt:lpwstr>_ENREF_77</vt:lpwstr>
      </vt:variant>
      <vt:variant>
        <vt:i4>4587531</vt:i4>
      </vt:variant>
      <vt:variant>
        <vt:i4>560</vt:i4>
      </vt:variant>
      <vt:variant>
        <vt:i4>0</vt:i4>
      </vt:variant>
      <vt:variant>
        <vt:i4>5</vt:i4>
      </vt:variant>
      <vt:variant>
        <vt:lpwstr/>
      </vt:variant>
      <vt:variant>
        <vt:lpwstr>_ENREF_7</vt:lpwstr>
      </vt:variant>
      <vt:variant>
        <vt:i4>4653067</vt:i4>
      </vt:variant>
      <vt:variant>
        <vt:i4>557</vt:i4>
      </vt:variant>
      <vt:variant>
        <vt:i4>0</vt:i4>
      </vt:variant>
      <vt:variant>
        <vt:i4>5</vt:i4>
      </vt:variant>
      <vt:variant>
        <vt:lpwstr/>
      </vt:variant>
      <vt:variant>
        <vt:lpwstr>_ENREF_6</vt:lpwstr>
      </vt:variant>
      <vt:variant>
        <vt:i4>4718649</vt:i4>
      </vt:variant>
      <vt:variant>
        <vt:i4>547</vt:i4>
      </vt:variant>
      <vt:variant>
        <vt:i4>0</vt:i4>
      </vt:variant>
      <vt:variant>
        <vt:i4>5</vt:i4>
      </vt:variant>
      <vt:variant>
        <vt:lpwstr/>
      </vt:variant>
      <vt:variant>
        <vt:lpwstr>_ENREF_92</vt:lpwstr>
      </vt:variant>
      <vt:variant>
        <vt:i4>4784179</vt:i4>
      </vt:variant>
      <vt:variant>
        <vt:i4>541</vt:i4>
      </vt:variant>
      <vt:variant>
        <vt:i4>0</vt:i4>
      </vt:variant>
      <vt:variant>
        <vt:i4>5</vt:i4>
      </vt:variant>
      <vt:variant>
        <vt:lpwstr/>
      </vt:variant>
      <vt:variant>
        <vt:lpwstr>_ENREF_88</vt:lpwstr>
      </vt:variant>
      <vt:variant>
        <vt:i4>4718650</vt:i4>
      </vt:variant>
      <vt:variant>
        <vt:i4>537</vt:i4>
      </vt:variant>
      <vt:variant>
        <vt:i4>0</vt:i4>
      </vt:variant>
      <vt:variant>
        <vt:i4>5</vt:i4>
      </vt:variant>
      <vt:variant>
        <vt:lpwstr/>
      </vt:variant>
      <vt:variant>
        <vt:lpwstr>_ENREF_91</vt:lpwstr>
      </vt:variant>
      <vt:variant>
        <vt:i4>4718651</vt:i4>
      </vt:variant>
      <vt:variant>
        <vt:i4>534</vt:i4>
      </vt:variant>
      <vt:variant>
        <vt:i4>0</vt:i4>
      </vt:variant>
      <vt:variant>
        <vt:i4>5</vt:i4>
      </vt:variant>
      <vt:variant>
        <vt:lpwstr/>
      </vt:variant>
      <vt:variant>
        <vt:lpwstr>_ENREF_90</vt:lpwstr>
      </vt:variant>
      <vt:variant>
        <vt:i4>4784178</vt:i4>
      </vt:variant>
      <vt:variant>
        <vt:i4>526</vt:i4>
      </vt:variant>
      <vt:variant>
        <vt:i4>0</vt:i4>
      </vt:variant>
      <vt:variant>
        <vt:i4>5</vt:i4>
      </vt:variant>
      <vt:variant>
        <vt:lpwstr/>
      </vt:variant>
      <vt:variant>
        <vt:lpwstr>_ENREF_89</vt:lpwstr>
      </vt:variant>
      <vt:variant>
        <vt:i4>4325439</vt:i4>
      </vt:variant>
      <vt:variant>
        <vt:i4>523</vt:i4>
      </vt:variant>
      <vt:variant>
        <vt:i4>0</vt:i4>
      </vt:variant>
      <vt:variant>
        <vt:i4>5</vt:i4>
      </vt:variant>
      <vt:variant>
        <vt:lpwstr/>
      </vt:variant>
      <vt:variant>
        <vt:lpwstr>_ENREF_34</vt:lpwstr>
      </vt:variant>
      <vt:variant>
        <vt:i4>4784179</vt:i4>
      </vt:variant>
      <vt:variant>
        <vt:i4>513</vt:i4>
      </vt:variant>
      <vt:variant>
        <vt:i4>0</vt:i4>
      </vt:variant>
      <vt:variant>
        <vt:i4>5</vt:i4>
      </vt:variant>
      <vt:variant>
        <vt:lpwstr/>
      </vt:variant>
      <vt:variant>
        <vt:lpwstr>_ENREF_88</vt:lpwstr>
      </vt:variant>
      <vt:variant>
        <vt:i4>4390962</vt:i4>
      </vt:variant>
      <vt:variant>
        <vt:i4>507</vt:i4>
      </vt:variant>
      <vt:variant>
        <vt:i4>0</vt:i4>
      </vt:variant>
      <vt:variant>
        <vt:i4>5</vt:i4>
      </vt:variant>
      <vt:variant>
        <vt:lpwstr/>
      </vt:variant>
      <vt:variant>
        <vt:lpwstr>_ENREF_29</vt:lpwstr>
      </vt:variant>
      <vt:variant>
        <vt:i4>4784188</vt:i4>
      </vt:variant>
      <vt:variant>
        <vt:i4>501</vt:i4>
      </vt:variant>
      <vt:variant>
        <vt:i4>0</vt:i4>
      </vt:variant>
      <vt:variant>
        <vt:i4>5</vt:i4>
      </vt:variant>
      <vt:variant>
        <vt:lpwstr/>
      </vt:variant>
      <vt:variant>
        <vt:lpwstr>_ENREF_87</vt:lpwstr>
      </vt:variant>
      <vt:variant>
        <vt:i4>4784191</vt:i4>
      </vt:variant>
      <vt:variant>
        <vt:i4>497</vt:i4>
      </vt:variant>
      <vt:variant>
        <vt:i4>0</vt:i4>
      </vt:variant>
      <vt:variant>
        <vt:i4>5</vt:i4>
      </vt:variant>
      <vt:variant>
        <vt:lpwstr/>
      </vt:variant>
      <vt:variant>
        <vt:lpwstr>_ENREF_84</vt:lpwstr>
      </vt:variant>
      <vt:variant>
        <vt:i4>4587581</vt:i4>
      </vt:variant>
      <vt:variant>
        <vt:i4>494</vt:i4>
      </vt:variant>
      <vt:variant>
        <vt:i4>0</vt:i4>
      </vt:variant>
      <vt:variant>
        <vt:i4>5</vt:i4>
      </vt:variant>
      <vt:variant>
        <vt:lpwstr/>
      </vt:variant>
      <vt:variant>
        <vt:lpwstr>_ENREF_76</vt:lpwstr>
      </vt:variant>
      <vt:variant>
        <vt:i4>4390974</vt:i4>
      </vt:variant>
      <vt:variant>
        <vt:i4>491</vt:i4>
      </vt:variant>
      <vt:variant>
        <vt:i4>0</vt:i4>
      </vt:variant>
      <vt:variant>
        <vt:i4>5</vt:i4>
      </vt:variant>
      <vt:variant>
        <vt:lpwstr/>
      </vt:variant>
      <vt:variant>
        <vt:lpwstr>_ENREF_25</vt:lpwstr>
      </vt:variant>
      <vt:variant>
        <vt:i4>4784189</vt:i4>
      </vt:variant>
      <vt:variant>
        <vt:i4>481</vt:i4>
      </vt:variant>
      <vt:variant>
        <vt:i4>0</vt:i4>
      </vt:variant>
      <vt:variant>
        <vt:i4>5</vt:i4>
      </vt:variant>
      <vt:variant>
        <vt:lpwstr/>
      </vt:variant>
      <vt:variant>
        <vt:lpwstr>_ENREF_86</vt:lpwstr>
      </vt:variant>
      <vt:variant>
        <vt:i4>4784190</vt:i4>
      </vt:variant>
      <vt:variant>
        <vt:i4>475</vt:i4>
      </vt:variant>
      <vt:variant>
        <vt:i4>0</vt:i4>
      </vt:variant>
      <vt:variant>
        <vt:i4>5</vt:i4>
      </vt:variant>
      <vt:variant>
        <vt:lpwstr/>
      </vt:variant>
      <vt:variant>
        <vt:lpwstr>_ENREF_85</vt:lpwstr>
      </vt:variant>
      <vt:variant>
        <vt:i4>4390974</vt:i4>
      </vt:variant>
      <vt:variant>
        <vt:i4>469</vt:i4>
      </vt:variant>
      <vt:variant>
        <vt:i4>0</vt:i4>
      </vt:variant>
      <vt:variant>
        <vt:i4>5</vt:i4>
      </vt:variant>
      <vt:variant>
        <vt:lpwstr/>
      </vt:variant>
      <vt:variant>
        <vt:lpwstr>_ENREF_25</vt:lpwstr>
      </vt:variant>
      <vt:variant>
        <vt:i4>4784191</vt:i4>
      </vt:variant>
      <vt:variant>
        <vt:i4>461</vt:i4>
      </vt:variant>
      <vt:variant>
        <vt:i4>0</vt:i4>
      </vt:variant>
      <vt:variant>
        <vt:i4>5</vt:i4>
      </vt:variant>
      <vt:variant>
        <vt:lpwstr/>
      </vt:variant>
      <vt:variant>
        <vt:lpwstr>_ENREF_84</vt:lpwstr>
      </vt:variant>
      <vt:variant>
        <vt:i4>4784184</vt:i4>
      </vt:variant>
      <vt:variant>
        <vt:i4>455</vt:i4>
      </vt:variant>
      <vt:variant>
        <vt:i4>0</vt:i4>
      </vt:variant>
      <vt:variant>
        <vt:i4>5</vt:i4>
      </vt:variant>
      <vt:variant>
        <vt:lpwstr/>
      </vt:variant>
      <vt:variant>
        <vt:lpwstr>_ENREF_83</vt:lpwstr>
      </vt:variant>
      <vt:variant>
        <vt:i4>4784185</vt:i4>
      </vt:variant>
      <vt:variant>
        <vt:i4>449</vt:i4>
      </vt:variant>
      <vt:variant>
        <vt:i4>0</vt:i4>
      </vt:variant>
      <vt:variant>
        <vt:i4>5</vt:i4>
      </vt:variant>
      <vt:variant>
        <vt:lpwstr/>
      </vt:variant>
      <vt:variant>
        <vt:lpwstr>_ENREF_82</vt:lpwstr>
      </vt:variant>
      <vt:variant>
        <vt:i4>4587580</vt:i4>
      </vt:variant>
      <vt:variant>
        <vt:i4>443</vt:i4>
      </vt:variant>
      <vt:variant>
        <vt:i4>0</vt:i4>
      </vt:variant>
      <vt:variant>
        <vt:i4>5</vt:i4>
      </vt:variant>
      <vt:variant>
        <vt:lpwstr/>
      </vt:variant>
      <vt:variant>
        <vt:lpwstr>_ENREF_77</vt:lpwstr>
      </vt:variant>
      <vt:variant>
        <vt:i4>4784186</vt:i4>
      </vt:variant>
      <vt:variant>
        <vt:i4>437</vt:i4>
      </vt:variant>
      <vt:variant>
        <vt:i4>0</vt:i4>
      </vt:variant>
      <vt:variant>
        <vt:i4>5</vt:i4>
      </vt:variant>
      <vt:variant>
        <vt:lpwstr/>
      </vt:variant>
      <vt:variant>
        <vt:lpwstr>_ENREF_81</vt:lpwstr>
      </vt:variant>
      <vt:variant>
        <vt:i4>4587582</vt:i4>
      </vt:variant>
      <vt:variant>
        <vt:i4>433</vt:i4>
      </vt:variant>
      <vt:variant>
        <vt:i4>0</vt:i4>
      </vt:variant>
      <vt:variant>
        <vt:i4>5</vt:i4>
      </vt:variant>
      <vt:variant>
        <vt:lpwstr/>
      </vt:variant>
      <vt:variant>
        <vt:lpwstr>_ENREF_75</vt:lpwstr>
      </vt:variant>
      <vt:variant>
        <vt:i4>4390962</vt:i4>
      </vt:variant>
      <vt:variant>
        <vt:i4>430</vt:i4>
      </vt:variant>
      <vt:variant>
        <vt:i4>0</vt:i4>
      </vt:variant>
      <vt:variant>
        <vt:i4>5</vt:i4>
      </vt:variant>
      <vt:variant>
        <vt:lpwstr/>
      </vt:variant>
      <vt:variant>
        <vt:lpwstr>_ENREF_29</vt:lpwstr>
      </vt:variant>
      <vt:variant>
        <vt:i4>4587583</vt:i4>
      </vt:variant>
      <vt:variant>
        <vt:i4>420</vt:i4>
      </vt:variant>
      <vt:variant>
        <vt:i4>0</vt:i4>
      </vt:variant>
      <vt:variant>
        <vt:i4>5</vt:i4>
      </vt:variant>
      <vt:variant>
        <vt:lpwstr/>
      </vt:variant>
      <vt:variant>
        <vt:lpwstr>_ENREF_74</vt:lpwstr>
      </vt:variant>
      <vt:variant>
        <vt:i4>4587576</vt:i4>
      </vt:variant>
      <vt:variant>
        <vt:i4>414</vt:i4>
      </vt:variant>
      <vt:variant>
        <vt:i4>0</vt:i4>
      </vt:variant>
      <vt:variant>
        <vt:i4>5</vt:i4>
      </vt:variant>
      <vt:variant>
        <vt:lpwstr/>
      </vt:variant>
      <vt:variant>
        <vt:lpwstr>_ENREF_73</vt:lpwstr>
      </vt:variant>
      <vt:variant>
        <vt:i4>4653106</vt:i4>
      </vt:variant>
      <vt:variant>
        <vt:i4>410</vt:i4>
      </vt:variant>
      <vt:variant>
        <vt:i4>0</vt:i4>
      </vt:variant>
      <vt:variant>
        <vt:i4>5</vt:i4>
      </vt:variant>
      <vt:variant>
        <vt:lpwstr/>
      </vt:variant>
      <vt:variant>
        <vt:lpwstr>_ENREF_69</vt:lpwstr>
      </vt:variant>
      <vt:variant>
        <vt:i4>4325436</vt:i4>
      </vt:variant>
      <vt:variant>
        <vt:i4>407</vt:i4>
      </vt:variant>
      <vt:variant>
        <vt:i4>0</vt:i4>
      </vt:variant>
      <vt:variant>
        <vt:i4>5</vt:i4>
      </vt:variant>
      <vt:variant>
        <vt:lpwstr/>
      </vt:variant>
      <vt:variant>
        <vt:lpwstr>_ENREF_37</vt:lpwstr>
      </vt:variant>
      <vt:variant>
        <vt:i4>4653107</vt:i4>
      </vt:variant>
      <vt:variant>
        <vt:i4>397</vt:i4>
      </vt:variant>
      <vt:variant>
        <vt:i4>0</vt:i4>
      </vt:variant>
      <vt:variant>
        <vt:i4>5</vt:i4>
      </vt:variant>
      <vt:variant>
        <vt:lpwstr/>
      </vt:variant>
      <vt:variant>
        <vt:lpwstr>_ENREF_68</vt:lpwstr>
      </vt:variant>
      <vt:variant>
        <vt:i4>4653116</vt:i4>
      </vt:variant>
      <vt:variant>
        <vt:i4>393</vt:i4>
      </vt:variant>
      <vt:variant>
        <vt:i4>0</vt:i4>
      </vt:variant>
      <vt:variant>
        <vt:i4>5</vt:i4>
      </vt:variant>
      <vt:variant>
        <vt:lpwstr/>
      </vt:variant>
      <vt:variant>
        <vt:lpwstr>_ENREF_67</vt:lpwstr>
      </vt:variant>
      <vt:variant>
        <vt:i4>4194365</vt:i4>
      </vt:variant>
      <vt:variant>
        <vt:i4>390</vt:i4>
      </vt:variant>
      <vt:variant>
        <vt:i4>0</vt:i4>
      </vt:variant>
      <vt:variant>
        <vt:i4>5</vt:i4>
      </vt:variant>
      <vt:variant>
        <vt:lpwstr/>
      </vt:variant>
      <vt:variant>
        <vt:lpwstr>_ENREF_16</vt:lpwstr>
      </vt:variant>
      <vt:variant>
        <vt:i4>4653117</vt:i4>
      </vt:variant>
      <vt:variant>
        <vt:i4>384</vt:i4>
      </vt:variant>
      <vt:variant>
        <vt:i4>0</vt:i4>
      </vt:variant>
      <vt:variant>
        <vt:i4>5</vt:i4>
      </vt:variant>
      <vt:variant>
        <vt:lpwstr/>
      </vt:variant>
      <vt:variant>
        <vt:lpwstr>_ENREF_66</vt:lpwstr>
      </vt:variant>
      <vt:variant>
        <vt:i4>4325438</vt:i4>
      </vt:variant>
      <vt:variant>
        <vt:i4>381</vt:i4>
      </vt:variant>
      <vt:variant>
        <vt:i4>0</vt:i4>
      </vt:variant>
      <vt:variant>
        <vt:i4>5</vt:i4>
      </vt:variant>
      <vt:variant>
        <vt:lpwstr/>
      </vt:variant>
      <vt:variant>
        <vt:lpwstr>_ENREF_35</vt:lpwstr>
      </vt:variant>
      <vt:variant>
        <vt:i4>4325438</vt:i4>
      </vt:variant>
      <vt:variant>
        <vt:i4>371</vt:i4>
      </vt:variant>
      <vt:variant>
        <vt:i4>0</vt:i4>
      </vt:variant>
      <vt:variant>
        <vt:i4>5</vt:i4>
      </vt:variant>
      <vt:variant>
        <vt:lpwstr/>
      </vt:variant>
      <vt:variant>
        <vt:lpwstr>_ENREF_35</vt:lpwstr>
      </vt:variant>
      <vt:variant>
        <vt:i4>4653118</vt:i4>
      </vt:variant>
      <vt:variant>
        <vt:i4>367</vt:i4>
      </vt:variant>
      <vt:variant>
        <vt:i4>0</vt:i4>
      </vt:variant>
      <vt:variant>
        <vt:i4>5</vt:i4>
      </vt:variant>
      <vt:variant>
        <vt:lpwstr/>
      </vt:variant>
      <vt:variant>
        <vt:lpwstr>_ENREF_65</vt:lpwstr>
      </vt:variant>
      <vt:variant>
        <vt:i4>4653119</vt:i4>
      </vt:variant>
      <vt:variant>
        <vt:i4>364</vt:i4>
      </vt:variant>
      <vt:variant>
        <vt:i4>0</vt:i4>
      </vt:variant>
      <vt:variant>
        <vt:i4>5</vt:i4>
      </vt:variant>
      <vt:variant>
        <vt:lpwstr/>
      </vt:variant>
      <vt:variant>
        <vt:lpwstr>_ENREF_64</vt:lpwstr>
      </vt:variant>
      <vt:variant>
        <vt:i4>4653112</vt:i4>
      </vt:variant>
      <vt:variant>
        <vt:i4>356</vt:i4>
      </vt:variant>
      <vt:variant>
        <vt:i4>0</vt:i4>
      </vt:variant>
      <vt:variant>
        <vt:i4>5</vt:i4>
      </vt:variant>
      <vt:variant>
        <vt:lpwstr/>
      </vt:variant>
      <vt:variant>
        <vt:lpwstr>_ENREF_63</vt:lpwstr>
      </vt:variant>
      <vt:variant>
        <vt:i4>4653113</vt:i4>
      </vt:variant>
      <vt:variant>
        <vt:i4>353</vt:i4>
      </vt:variant>
      <vt:variant>
        <vt:i4>0</vt:i4>
      </vt:variant>
      <vt:variant>
        <vt:i4>5</vt:i4>
      </vt:variant>
      <vt:variant>
        <vt:lpwstr/>
      </vt:variant>
      <vt:variant>
        <vt:lpwstr>_ENREF_62</vt:lpwstr>
      </vt:variant>
      <vt:variant>
        <vt:i4>4456499</vt:i4>
      </vt:variant>
      <vt:variant>
        <vt:i4>345</vt:i4>
      </vt:variant>
      <vt:variant>
        <vt:i4>0</vt:i4>
      </vt:variant>
      <vt:variant>
        <vt:i4>5</vt:i4>
      </vt:variant>
      <vt:variant>
        <vt:lpwstr/>
      </vt:variant>
      <vt:variant>
        <vt:lpwstr>_ENREF_58</vt:lpwstr>
      </vt:variant>
      <vt:variant>
        <vt:i4>4390970</vt:i4>
      </vt:variant>
      <vt:variant>
        <vt:i4>342</vt:i4>
      </vt:variant>
      <vt:variant>
        <vt:i4>0</vt:i4>
      </vt:variant>
      <vt:variant>
        <vt:i4>5</vt:i4>
      </vt:variant>
      <vt:variant>
        <vt:lpwstr/>
      </vt:variant>
      <vt:variant>
        <vt:lpwstr>_ENREF_21</vt:lpwstr>
      </vt:variant>
      <vt:variant>
        <vt:i4>4456510</vt:i4>
      </vt:variant>
      <vt:variant>
        <vt:i4>330</vt:i4>
      </vt:variant>
      <vt:variant>
        <vt:i4>0</vt:i4>
      </vt:variant>
      <vt:variant>
        <vt:i4>5</vt:i4>
      </vt:variant>
      <vt:variant>
        <vt:lpwstr/>
      </vt:variant>
      <vt:variant>
        <vt:lpwstr>_ENREF_55</vt:lpwstr>
      </vt:variant>
      <vt:variant>
        <vt:i4>4456511</vt:i4>
      </vt:variant>
      <vt:variant>
        <vt:i4>324</vt:i4>
      </vt:variant>
      <vt:variant>
        <vt:i4>0</vt:i4>
      </vt:variant>
      <vt:variant>
        <vt:i4>5</vt:i4>
      </vt:variant>
      <vt:variant>
        <vt:lpwstr/>
      </vt:variant>
      <vt:variant>
        <vt:lpwstr>_ENREF_54</vt:lpwstr>
      </vt:variant>
      <vt:variant>
        <vt:i4>4456504</vt:i4>
      </vt:variant>
      <vt:variant>
        <vt:i4>318</vt:i4>
      </vt:variant>
      <vt:variant>
        <vt:i4>0</vt:i4>
      </vt:variant>
      <vt:variant>
        <vt:i4>5</vt:i4>
      </vt:variant>
      <vt:variant>
        <vt:lpwstr/>
      </vt:variant>
      <vt:variant>
        <vt:lpwstr>_ENREF_53</vt:lpwstr>
      </vt:variant>
      <vt:variant>
        <vt:i4>4456505</vt:i4>
      </vt:variant>
      <vt:variant>
        <vt:i4>312</vt:i4>
      </vt:variant>
      <vt:variant>
        <vt:i4>0</vt:i4>
      </vt:variant>
      <vt:variant>
        <vt:i4>5</vt:i4>
      </vt:variant>
      <vt:variant>
        <vt:lpwstr/>
      </vt:variant>
      <vt:variant>
        <vt:lpwstr>_ENREF_52</vt:lpwstr>
      </vt:variant>
      <vt:variant>
        <vt:i4>4456506</vt:i4>
      </vt:variant>
      <vt:variant>
        <vt:i4>306</vt:i4>
      </vt:variant>
      <vt:variant>
        <vt:i4>0</vt:i4>
      </vt:variant>
      <vt:variant>
        <vt:i4>5</vt:i4>
      </vt:variant>
      <vt:variant>
        <vt:lpwstr/>
      </vt:variant>
      <vt:variant>
        <vt:lpwstr>_ENREF_51</vt:lpwstr>
      </vt:variant>
      <vt:variant>
        <vt:i4>4456507</vt:i4>
      </vt:variant>
      <vt:variant>
        <vt:i4>300</vt:i4>
      </vt:variant>
      <vt:variant>
        <vt:i4>0</vt:i4>
      </vt:variant>
      <vt:variant>
        <vt:i4>5</vt:i4>
      </vt:variant>
      <vt:variant>
        <vt:lpwstr/>
      </vt:variant>
      <vt:variant>
        <vt:lpwstr>_ENREF_50</vt:lpwstr>
      </vt:variant>
      <vt:variant>
        <vt:i4>4522046</vt:i4>
      </vt:variant>
      <vt:variant>
        <vt:i4>296</vt:i4>
      </vt:variant>
      <vt:variant>
        <vt:i4>0</vt:i4>
      </vt:variant>
      <vt:variant>
        <vt:i4>5</vt:i4>
      </vt:variant>
      <vt:variant>
        <vt:lpwstr/>
      </vt:variant>
      <vt:variant>
        <vt:lpwstr>_ENREF_45</vt:lpwstr>
      </vt:variant>
      <vt:variant>
        <vt:i4>4522047</vt:i4>
      </vt:variant>
      <vt:variant>
        <vt:i4>293</vt:i4>
      </vt:variant>
      <vt:variant>
        <vt:i4>0</vt:i4>
      </vt:variant>
      <vt:variant>
        <vt:i4>5</vt:i4>
      </vt:variant>
      <vt:variant>
        <vt:lpwstr/>
      </vt:variant>
      <vt:variant>
        <vt:lpwstr>_ENREF_44</vt:lpwstr>
      </vt:variant>
      <vt:variant>
        <vt:i4>4522040</vt:i4>
      </vt:variant>
      <vt:variant>
        <vt:i4>285</vt:i4>
      </vt:variant>
      <vt:variant>
        <vt:i4>0</vt:i4>
      </vt:variant>
      <vt:variant>
        <vt:i4>5</vt:i4>
      </vt:variant>
      <vt:variant>
        <vt:lpwstr/>
      </vt:variant>
      <vt:variant>
        <vt:lpwstr>_ENREF_43</vt:lpwstr>
      </vt:variant>
      <vt:variant>
        <vt:i4>4456507</vt:i4>
      </vt:variant>
      <vt:variant>
        <vt:i4>282</vt:i4>
      </vt:variant>
      <vt:variant>
        <vt:i4>0</vt:i4>
      </vt:variant>
      <vt:variant>
        <vt:i4>5</vt:i4>
      </vt:variant>
      <vt:variant>
        <vt:lpwstr/>
      </vt:variant>
      <vt:variant>
        <vt:lpwstr>_ENREF_50</vt:lpwstr>
      </vt:variant>
      <vt:variant>
        <vt:i4>4522046</vt:i4>
      </vt:variant>
      <vt:variant>
        <vt:i4>279</vt:i4>
      </vt:variant>
      <vt:variant>
        <vt:i4>0</vt:i4>
      </vt:variant>
      <vt:variant>
        <vt:i4>5</vt:i4>
      </vt:variant>
      <vt:variant>
        <vt:lpwstr/>
      </vt:variant>
      <vt:variant>
        <vt:lpwstr>_ENREF_45</vt:lpwstr>
      </vt:variant>
      <vt:variant>
        <vt:i4>4522034</vt:i4>
      </vt:variant>
      <vt:variant>
        <vt:i4>275</vt:i4>
      </vt:variant>
      <vt:variant>
        <vt:i4>0</vt:i4>
      </vt:variant>
      <vt:variant>
        <vt:i4>5</vt:i4>
      </vt:variant>
      <vt:variant>
        <vt:lpwstr/>
      </vt:variant>
      <vt:variant>
        <vt:lpwstr>_ENREF_49</vt:lpwstr>
      </vt:variant>
      <vt:variant>
        <vt:i4>4522046</vt:i4>
      </vt:variant>
      <vt:variant>
        <vt:i4>272</vt:i4>
      </vt:variant>
      <vt:variant>
        <vt:i4>0</vt:i4>
      </vt:variant>
      <vt:variant>
        <vt:i4>5</vt:i4>
      </vt:variant>
      <vt:variant>
        <vt:lpwstr/>
      </vt:variant>
      <vt:variant>
        <vt:lpwstr>_ENREF_45</vt:lpwstr>
      </vt:variant>
      <vt:variant>
        <vt:i4>4522047</vt:i4>
      </vt:variant>
      <vt:variant>
        <vt:i4>269</vt:i4>
      </vt:variant>
      <vt:variant>
        <vt:i4>0</vt:i4>
      </vt:variant>
      <vt:variant>
        <vt:i4>5</vt:i4>
      </vt:variant>
      <vt:variant>
        <vt:lpwstr/>
      </vt:variant>
      <vt:variant>
        <vt:lpwstr>_ENREF_44</vt:lpwstr>
      </vt:variant>
      <vt:variant>
        <vt:i4>4522040</vt:i4>
      </vt:variant>
      <vt:variant>
        <vt:i4>259</vt:i4>
      </vt:variant>
      <vt:variant>
        <vt:i4>0</vt:i4>
      </vt:variant>
      <vt:variant>
        <vt:i4>5</vt:i4>
      </vt:variant>
      <vt:variant>
        <vt:lpwstr/>
      </vt:variant>
      <vt:variant>
        <vt:lpwstr>_ENREF_43</vt:lpwstr>
      </vt:variant>
      <vt:variant>
        <vt:i4>4522035</vt:i4>
      </vt:variant>
      <vt:variant>
        <vt:i4>253</vt:i4>
      </vt:variant>
      <vt:variant>
        <vt:i4>0</vt:i4>
      </vt:variant>
      <vt:variant>
        <vt:i4>5</vt:i4>
      </vt:variant>
      <vt:variant>
        <vt:lpwstr/>
      </vt:variant>
      <vt:variant>
        <vt:lpwstr>_ENREF_48</vt:lpwstr>
      </vt:variant>
      <vt:variant>
        <vt:i4>4587531</vt:i4>
      </vt:variant>
      <vt:variant>
        <vt:i4>247</vt:i4>
      </vt:variant>
      <vt:variant>
        <vt:i4>0</vt:i4>
      </vt:variant>
      <vt:variant>
        <vt:i4>5</vt:i4>
      </vt:variant>
      <vt:variant>
        <vt:lpwstr/>
      </vt:variant>
      <vt:variant>
        <vt:lpwstr>_ENREF_7</vt:lpwstr>
      </vt:variant>
      <vt:variant>
        <vt:i4>4587531</vt:i4>
      </vt:variant>
      <vt:variant>
        <vt:i4>241</vt:i4>
      </vt:variant>
      <vt:variant>
        <vt:i4>0</vt:i4>
      </vt:variant>
      <vt:variant>
        <vt:i4>5</vt:i4>
      </vt:variant>
      <vt:variant>
        <vt:lpwstr/>
      </vt:variant>
      <vt:variant>
        <vt:lpwstr>_ENREF_7</vt:lpwstr>
      </vt:variant>
      <vt:variant>
        <vt:i4>4522044</vt:i4>
      </vt:variant>
      <vt:variant>
        <vt:i4>237</vt:i4>
      </vt:variant>
      <vt:variant>
        <vt:i4>0</vt:i4>
      </vt:variant>
      <vt:variant>
        <vt:i4>5</vt:i4>
      </vt:variant>
      <vt:variant>
        <vt:lpwstr/>
      </vt:variant>
      <vt:variant>
        <vt:lpwstr>_ENREF_47</vt:lpwstr>
      </vt:variant>
      <vt:variant>
        <vt:i4>4522045</vt:i4>
      </vt:variant>
      <vt:variant>
        <vt:i4>234</vt:i4>
      </vt:variant>
      <vt:variant>
        <vt:i4>0</vt:i4>
      </vt:variant>
      <vt:variant>
        <vt:i4>5</vt:i4>
      </vt:variant>
      <vt:variant>
        <vt:lpwstr/>
      </vt:variant>
      <vt:variant>
        <vt:lpwstr>_ENREF_46</vt:lpwstr>
      </vt:variant>
      <vt:variant>
        <vt:i4>4522046</vt:i4>
      </vt:variant>
      <vt:variant>
        <vt:i4>226</vt:i4>
      </vt:variant>
      <vt:variant>
        <vt:i4>0</vt:i4>
      </vt:variant>
      <vt:variant>
        <vt:i4>5</vt:i4>
      </vt:variant>
      <vt:variant>
        <vt:lpwstr/>
      </vt:variant>
      <vt:variant>
        <vt:lpwstr>_ENREF_45</vt:lpwstr>
      </vt:variant>
      <vt:variant>
        <vt:i4>4522047</vt:i4>
      </vt:variant>
      <vt:variant>
        <vt:i4>223</vt:i4>
      </vt:variant>
      <vt:variant>
        <vt:i4>0</vt:i4>
      </vt:variant>
      <vt:variant>
        <vt:i4>5</vt:i4>
      </vt:variant>
      <vt:variant>
        <vt:lpwstr/>
      </vt:variant>
      <vt:variant>
        <vt:lpwstr>_ENREF_44</vt:lpwstr>
      </vt:variant>
      <vt:variant>
        <vt:i4>4522040</vt:i4>
      </vt:variant>
      <vt:variant>
        <vt:i4>215</vt:i4>
      </vt:variant>
      <vt:variant>
        <vt:i4>0</vt:i4>
      </vt:variant>
      <vt:variant>
        <vt:i4>5</vt:i4>
      </vt:variant>
      <vt:variant>
        <vt:lpwstr/>
      </vt:variant>
      <vt:variant>
        <vt:lpwstr>_ENREF_43</vt:lpwstr>
      </vt:variant>
      <vt:variant>
        <vt:i4>4653067</vt:i4>
      </vt:variant>
      <vt:variant>
        <vt:i4>209</vt:i4>
      </vt:variant>
      <vt:variant>
        <vt:i4>0</vt:i4>
      </vt:variant>
      <vt:variant>
        <vt:i4>5</vt:i4>
      </vt:variant>
      <vt:variant>
        <vt:lpwstr/>
      </vt:variant>
      <vt:variant>
        <vt:lpwstr>_ENREF_6</vt:lpwstr>
      </vt:variant>
      <vt:variant>
        <vt:i4>4522041</vt:i4>
      </vt:variant>
      <vt:variant>
        <vt:i4>203</vt:i4>
      </vt:variant>
      <vt:variant>
        <vt:i4>0</vt:i4>
      </vt:variant>
      <vt:variant>
        <vt:i4>5</vt:i4>
      </vt:variant>
      <vt:variant>
        <vt:lpwstr/>
      </vt:variant>
      <vt:variant>
        <vt:lpwstr>_ENREF_42</vt:lpwstr>
      </vt:variant>
      <vt:variant>
        <vt:i4>4522042</vt:i4>
      </vt:variant>
      <vt:variant>
        <vt:i4>197</vt:i4>
      </vt:variant>
      <vt:variant>
        <vt:i4>0</vt:i4>
      </vt:variant>
      <vt:variant>
        <vt:i4>5</vt:i4>
      </vt:variant>
      <vt:variant>
        <vt:lpwstr/>
      </vt:variant>
      <vt:variant>
        <vt:lpwstr>_ENREF_41</vt:lpwstr>
      </vt:variant>
      <vt:variant>
        <vt:i4>4522043</vt:i4>
      </vt:variant>
      <vt:variant>
        <vt:i4>191</vt:i4>
      </vt:variant>
      <vt:variant>
        <vt:i4>0</vt:i4>
      </vt:variant>
      <vt:variant>
        <vt:i4>5</vt:i4>
      </vt:variant>
      <vt:variant>
        <vt:lpwstr/>
      </vt:variant>
      <vt:variant>
        <vt:lpwstr>_ENREF_40</vt:lpwstr>
      </vt:variant>
      <vt:variant>
        <vt:i4>4653067</vt:i4>
      </vt:variant>
      <vt:variant>
        <vt:i4>185</vt:i4>
      </vt:variant>
      <vt:variant>
        <vt:i4>0</vt:i4>
      </vt:variant>
      <vt:variant>
        <vt:i4>5</vt:i4>
      </vt:variant>
      <vt:variant>
        <vt:lpwstr/>
      </vt:variant>
      <vt:variant>
        <vt:lpwstr>_ENREF_6</vt:lpwstr>
      </vt:variant>
      <vt:variant>
        <vt:i4>4325426</vt:i4>
      </vt:variant>
      <vt:variant>
        <vt:i4>179</vt:i4>
      </vt:variant>
      <vt:variant>
        <vt:i4>0</vt:i4>
      </vt:variant>
      <vt:variant>
        <vt:i4>5</vt:i4>
      </vt:variant>
      <vt:variant>
        <vt:lpwstr/>
      </vt:variant>
      <vt:variant>
        <vt:lpwstr>_ENREF_39</vt:lpwstr>
      </vt:variant>
      <vt:variant>
        <vt:i4>4325426</vt:i4>
      </vt:variant>
      <vt:variant>
        <vt:i4>175</vt:i4>
      </vt:variant>
      <vt:variant>
        <vt:i4>0</vt:i4>
      </vt:variant>
      <vt:variant>
        <vt:i4>5</vt:i4>
      </vt:variant>
      <vt:variant>
        <vt:lpwstr/>
      </vt:variant>
      <vt:variant>
        <vt:lpwstr>_ENREF_39</vt:lpwstr>
      </vt:variant>
      <vt:variant>
        <vt:i4>4325427</vt:i4>
      </vt:variant>
      <vt:variant>
        <vt:i4>172</vt:i4>
      </vt:variant>
      <vt:variant>
        <vt:i4>0</vt:i4>
      </vt:variant>
      <vt:variant>
        <vt:i4>5</vt:i4>
      </vt:variant>
      <vt:variant>
        <vt:lpwstr/>
      </vt:variant>
      <vt:variant>
        <vt:lpwstr>_ENREF_38</vt:lpwstr>
      </vt:variant>
      <vt:variant>
        <vt:i4>4325436</vt:i4>
      </vt:variant>
      <vt:variant>
        <vt:i4>160</vt:i4>
      </vt:variant>
      <vt:variant>
        <vt:i4>0</vt:i4>
      </vt:variant>
      <vt:variant>
        <vt:i4>5</vt:i4>
      </vt:variant>
      <vt:variant>
        <vt:lpwstr/>
      </vt:variant>
      <vt:variant>
        <vt:lpwstr>_ENREF_37</vt:lpwstr>
      </vt:variant>
      <vt:variant>
        <vt:i4>4325437</vt:i4>
      </vt:variant>
      <vt:variant>
        <vt:i4>154</vt:i4>
      </vt:variant>
      <vt:variant>
        <vt:i4>0</vt:i4>
      </vt:variant>
      <vt:variant>
        <vt:i4>5</vt:i4>
      </vt:variant>
      <vt:variant>
        <vt:lpwstr/>
      </vt:variant>
      <vt:variant>
        <vt:lpwstr>_ENREF_36</vt:lpwstr>
      </vt:variant>
      <vt:variant>
        <vt:i4>4325438</vt:i4>
      </vt:variant>
      <vt:variant>
        <vt:i4>148</vt:i4>
      </vt:variant>
      <vt:variant>
        <vt:i4>0</vt:i4>
      </vt:variant>
      <vt:variant>
        <vt:i4>5</vt:i4>
      </vt:variant>
      <vt:variant>
        <vt:lpwstr/>
      </vt:variant>
      <vt:variant>
        <vt:lpwstr>_ENREF_35</vt:lpwstr>
      </vt:variant>
      <vt:variant>
        <vt:i4>4587531</vt:i4>
      </vt:variant>
      <vt:variant>
        <vt:i4>144</vt:i4>
      </vt:variant>
      <vt:variant>
        <vt:i4>0</vt:i4>
      </vt:variant>
      <vt:variant>
        <vt:i4>5</vt:i4>
      </vt:variant>
      <vt:variant>
        <vt:lpwstr/>
      </vt:variant>
      <vt:variant>
        <vt:lpwstr>_ENREF_7</vt:lpwstr>
      </vt:variant>
      <vt:variant>
        <vt:i4>4653067</vt:i4>
      </vt:variant>
      <vt:variant>
        <vt:i4>141</vt:i4>
      </vt:variant>
      <vt:variant>
        <vt:i4>0</vt:i4>
      </vt:variant>
      <vt:variant>
        <vt:i4>5</vt:i4>
      </vt:variant>
      <vt:variant>
        <vt:lpwstr/>
      </vt:variant>
      <vt:variant>
        <vt:lpwstr>_ENREF_6</vt:lpwstr>
      </vt:variant>
      <vt:variant>
        <vt:i4>4325439</vt:i4>
      </vt:variant>
      <vt:variant>
        <vt:i4>133</vt:i4>
      </vt:variant>
      <vt:variant>
        <vt:i4>0</vt:i4>
      </vt:variant>
      <vt:variant>
        <vt:i4>5</vt:i4>
      </vt:variant>
      <vt:variant>
        <vt:lpwstr/>
      </vt:variant>
      <vt:variant>
        <vt:lpwstr>_ENREF_34</vt:lpwstr>
      </vt:variant>
      <vt:variant>
        <vt:i4>4325432</vt:i4>
      </vt:variant>
      <vt:variant>
        <vt:i4>130</vt:i4>
      </vt:variant>
      <vt:variant>
        <vt:i4>0</vt:i4>
      </vt:variant>
      <vt:variant>
        <vt:i4>5</vt:i4>
      </vt:variant>
      <vt:variant>
        <vt:lpwstr/>
      </vt:variant>
      <vt:variant>
        <vt:lpwstr>_ENREF_33</vt:lpwstr>
      </vt:variant>
      <vt:variant>
        <vt:i4>4325433</vt:i4>
      </vt:variant>
      <vt:variant>
        <vt:i4>122</vt:i4>
      </vt:variant>
      <vt:variant>
        <vt:i4>0</vt:i4>
      </vt:variant>
      <vt:variant>
        <vt:i4>5</vt:i4>
      </vt:variant>
      <vt:variant>
        <vt:lpwstr/>
      </vt:variant>
      <vt:variant>
        <vt:lpwstr>_ENREF_32</vt:lpwstr>
      </vt:variant>
      <vt:variant>
        <vt:i4>4325434</vt:i4>
      </vt:variant>
      <vt:variant>
        <vt:i4>119</vt:i4>
      </vt:variant>
      <vt:variant>
        <vt:i4>0</vt:i4>
      </vt:variant>
      <vt:variant>
        <vt:i4>5</vt:i4>
      </vt:variant>
      <vt:variant>
        <vt:lpwstr/>
      </vt:variant>
      <vt:variant>
        <vt:lpwstr>_ENREF_31</vt:lpwstr>
      </vt:variant>
      <vt:variant>
        <vt:i4>4325435</vt:i4>
      </vt:variant>
      <vt:variant>
        <vt:i4>109</vt:i4>
      </vt:variant>
      <vt:variant>
        <vt:i4>0</vt:i4>
      </vt:variant>
      <vt:variant>
        <vt:i4>5</vt:i4>
      </vt:variant>
      <vt:variant>
        <vt:lpwstr/>
      </vt:variant>
      <vt:variant>
        <vt:lpwstr>_ENREF_30</vt:lpwstr>
      </vt:variant>
      <vt:variant>
        <vt:i4>4390968</vt:i4>
      </vt:variant>
      <vt:variant>
        <vt:i4>105</vt:i4>
      </vt:variant>
      <vt:variant>
        <vt:i4>0</vt:i4>
      </vt:variant>
      <vt:variant>
        <vt:i4>5</vt:i4>
      </vt:variant>
      <vt:variant>
        <vt:lpwstr/>
      </vt:variant>
      <vt:variant>
        <vt:lpwstr>_ENREF_23</vt:lpwstr>
      </vt:variant>
      <vt:variant>
        <vt:i4>4194367</vt:i4>
      </vt:variant>
      <vt:variant>
        <vt:i4>102</vt:i4>
      </vt:variant>
      <vt:variant>
        <vt:i4>0</vt:i4>
      </vt:variant>
      <vt:variant>
        <vt:i4>5</vt:i4>
      </vt:variant>
      <vt:variant>
        <vt:lpwstr/>
      </vt:variant>
      <vt:variant>
        <vt:lpwstr>_ENREF_14</vt:lpwstr>
      </vt:variant>
      <vt:variant>
        <vt:i4>4390975</vt:i4>
      </vt:variant>
      <vt:variant>
        <vt:i4>94</vt:i4>
      </vt:variant>
      <vt:variant>
        <vt:i4>0</vt:i4>
      </vt:variant>
      <vt:variant>
        <vt:i4>5</vt:i4>
      </vt:variant>
      <vt:variant>
        <vt:lpwstr/>
      </vt:variant>
      <vt:variant>
        <vt:lpwstr>_ENREF_24</vt:lpwstr>
      </vt:variant>
      <vt:variant>
        <vt:i4>4194367</vt:i4>
      </vt:variant>
      <vt:variant>
        <vt:i4>91</vt:i4>
      </vt:variant>
      <vt:variant>
        <vt:i4>0</vt:i4>
      </vt:variant>
      <vt:variant>
        <vt:i4>5</vt:i4>
      </vt:variant>
      <vt:variant>
        <vt:lpwstr/>
      </vt:variant>
      <vt:variant>
        <vt:lpwstr>_ENREF_14</vt:lpwstr>
      </vt:variant>
      <vt:variant>
        <vt:i4>4390968</vt:i4>
      </vt:variant>
      <vt:variant>
        <vt:i4>81</vt:i4>
      </vt:variant>
      <vt:variant>
        <vt:i4>0</vt:i4>
      </vt:variant>
      <vt:variant>
        <vt:i4>5</vt:i4>
      </vt:variant>
      <vt:variant>
        <vt:lpwstr/>
      </vt:variant>
      <vt:variant>
        <vt:lpwstr>_ENREF_23</vt:lpwstr>
      </vt:variant>
      <vt:variant>
        <vt:i4>4390969</vt:i4>
      </vt:variant>
      <vt:variant>
        <vt:i4>77</vt:i4>
      </vt:variant>
      <vt:variant>
        <vt:i4>0</vt:i4>
      </vt:variant>
      <vt:variant>
        <vt:i4>5</vt:i4>
      </vt:variant>
      <vt:variant>
        <vt:lpwstr/>
      </vt:variant>
      <vt:variant>
        <vt:lpwstr>_ENREF_22</vt:lpwstr>
      </vt:variant>
      <vt:variant>
        <vt:i4>4390970</vt:i4>
      </vt:variant>
      <vt:variant>
        <vt:i4>74</vt:i4>
      </vt:variant>
      <vt:variant>
        <vt:i4>0</vt:i4>
      </vt:variant>
      <vt:variant>
        <vt:i4>5</vt:i4>
      </vt:variant>
      <vt:variant>
        <vt:lpwstr/>
      </vt:variant>
      <vt:variant>
        <vt:lpwstr>_ENREF_21</vt:lpwstr>
      </vt:variant>
      <vt:variant>
        <vt:i4>4390971</vt:i4>
      </vt:variant>
      <vt:variant>
        <vt:i4>66</vt:i4>
      </vt:variant>
      <vt:variant>
        <vt:i4>0</vt:i4>
      </vt:variant>
      <vt:variant>
        <vt:i4>5</vt:i4>
      </vt:variant>
      <vt:variant>
        <vt:lpwstr/>
      </vt:variant>
      <vt:variant>
        <vt:lpwstr>_ENREF_20</vt:lpwstr>
      </vt:variant>
      <vt:variant>
        <vt:i4>4194354</vt:i4>
      </vt:variant>
      <vt:variant>
        <vt:i4>63</vt:i4>
      </vt:variant>
      <vt:variant>
        <vt:i4>0</vt:i4>
      </vt:variant>
      <vt:variant>
        <vt:i4>5</vt:i4>
      </vt:variant>
      <vt:variant>
        <vt:lpwstr/>
      </vt:variant>
      <vt:variant>
        <vt:lpwstr>_ENREF_19</vt:lpwstr>
      </vt:variant>
      <vt:variant>
        <vt:i4>4194355</vt:i4>
      </vt:variant>
      <vt:variant>
        <vt:i4>57</vt:i4>
      </vt:variant>
      <vt:variant>
        <vt:i4>0</vt:i4>
      </vt:variant>
      <vt:variant>
        <vt:i4>5</vt:i4>
      </vt:variant>
      <vt:variant>
        <vt:lpwstr/>
      </vt:variant>
      <vt:variant>
        <vt:lpwstr>_ENREF_18</vt:lpwstr>
      </vt:variant>
      <vt:variant>
        <vt:i4>4194364</vt:i4>
      </vt:variant>
      <vt:variant>
        <vt:i4>54</vt:i4>
      </vt:variant>
      <vt:variant>
        <vt:i4>0</vt:i4>
      </vt:variant>
      <vt:variant>
        <vt:i4>5</vt:i4>
      </vt:variant>
      <vt:variant>
        <vt:lpwstr/>
      </vt:variant>
      <vt:variant>
        <vt:lpwstr>_ENREF_17</vt:lpwstr>
      </vt:variant>
      <vt:variant>
        <vt:i4>4194365</vt:i4>
      </vt:variant>
      <vt:variant>
        <vt:i4>46</vt:i4>
      </vt:variant>
      <vt:variant>
        <vt:i4>0</vt:i4>
      </vt:variant>
      <vt:variant>
        <vt:i4>5</vt:i4>
      </vt:variant>
      <vt:variant>
        <vt:lpwstr/>
      </vt:variant>
      <vt:variant>
        <vt:lpwstr>_ENREF_16</vt:lpwstr>
      </vt:variant>
      <vt:variant>
        <vt:i4>4194366</vt:i4>
      </vt:variant>
      <vt:variant>
        <vt:i4>43</vt:i4>
      </vt:variant>
      <vt:variant>
        <vt:i4>0</vt:i4>
      </vt:variant>
      <vt:variant>
        <vt:i4>5</vt:i4>
      </vt:variant>
      <vt:variant>
        <vt:lpwstr/>
      </vt:variant>
      <vt:variant>
        <vt:lpwstr>_ENREF_15</vt:lpwstr>
      </vt:variant>
      <vt:variant>
        <vt:i4>4390923</vt:i4>
      </vt:variant>
      <vt:variant>
        <vt:i4>40</vt:i4>
      </vt:variant>
      <vt:variant>
        <vt:i4>0</vt:i4>
      </vt:variant>
      <vt:variant>
        <vt:i4>5</vt:i4>
      </vt:variant>
      <vt:variant>
        <vt:lpwstr/>
      </vt:variant>
      <vt:variant>
        <vt:lpwstr>_ENREF_2</vt:lpwstr>
      </vt:variant>
      <vt:variant>
        <vt:i4>4194367</vt:i4>
      </vt:variant>
      <vt:variant>
        <vt:i4>30</vt:i4>
      </vt:variant>
      <vt:variant>
        <vt:i4>0</vt:i4>
      </vt:variant>
      <vt:variant>
        <vt:i4>5</vt:i4>
      </vt:variant>
      <vt:variant>
        <vt:lpwstr/>
      </vt:variant>
      <vt:variant>
        <vt:lpwstr>_ENREF_14</vt:lpwstr>
      </vt:variant>
      <vt:variant>
        <vt:i4>4194362</vt:i4>
      </vt:variant>
      <vt:variant>
        <vt:i4>22</vt:i4>
      </vt:variant>
      <vt:variant>
        <vt:i4>0</vt:i4>
      </vt:variant>
      <vt:variant>
        <vt:i4>5</vt:i4>
      </vt:variant>
      <vt:variant>
        <vt:lpwstr/>
      </vt:variant>
      <vt:variant>
        <vt:lpwstr>_ENREF_11</vt:lpwstr>
      </vt:variant>
      <vt:variant>
        <vt:i4>4653067</vt:i4>
      </vt:variant>
      <vt:variant>
        <vt:i4>14</vt:i4>
      </vt:variant>
      <vt:variant>
        <vt:i4>0</vt:i4>
      </vt:variant>
      <vt:variant>
        <vt:i4>5</vt:i4>
      </vt:variant>
      <vt:variant>
        <vt:lpwstr/>
      </vt:variant>
      <vt:variant>
        <vt:lpwstr>_ENREF_6</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ariant>
        <vt:i4>7340115</vt:i4>
      </vt:variant>
      <vt:variant>
        <vt:i4>56410</vt:i4>
      </vt:variant>
      <vt:variant>
        <vt:i4>1026</vt:i4>
      </vt:variant>
      <vt:variant>
        <vt:i4>1</vt:i4>
      </vt:variant>
      <vt:variant>
        <vt:lpwstr>Both shell condition graphs</vt:lpwstr>
      </vt:variant>
      <vt:variant>
        <vt:lpwstr/>
      </vt:variant>
      <vt:variant>
        <vt:i4>721008</vt:i4>
      </vt:variant>
      <vt:variant>
        <vt:i4>61504</vt:i4>
      </vt:variant>
      <vt:variant>
        <vt:i4>1025</vt:i4>
      </vt:variant>
      <vt:variant>
        <vt:i4>1</vt:i4>
      </vt:variant>
      <vt:variant>
        <vt:lpwstr>Both species averages</vt:lpwstr>
      </vt:variant>
      <vt:variant>
        <vt:lpwstr/>
      </vt:variant>
      <vt:variant>
        <vt:i4>108</vt:i4>
      </vt:variant>
      <vt:variant>
        <vt:i4>-1</vt:i4>
      </vt:variant>
      <vt:variant>
        <vt:i4>1220</vt:i4>
      </vt:variant>
      <vt:variant>
        <vt:i4>1</vt:i4>
      </vt:variant>
      <vt:variant>
        <vt:lpwstr>L</vt:lpwstr>
      </vt:variant>
      <vt:variant>
        <vt:lpwstr/>
      </vt:variant>
      <vt:variant>
        <vt:i4>108</vt:i4>
      </vt:variant>
      <vt:variant>
        <vt:i4>-1</vt:i4>
      </vt:variant>
      <vt:variant>
        <vt:i4>1226</vt:i4>
      </vt:variant>
      <vt:variant>
        <vt:i4>1</vt:i4>
      </vt:variant>
      <vt:variant>
        <vt:lpwstr>L</vt:lpwstr>
      </vt:variant>
      <vt:variant>
        <vt:lpwstr/>
      </vt:variant>
      <vt:variant>
        <vt:i4>108</vt:i4>
      </vt:variant>
      <vt:variant>
        <vt:i4>-1</vt:i4>
      </vt:variant>
      <vt:variant>
        <vt:i4>1232</vt:i4>
      </vt:variant>
      <vt:variant>
        <vt:i4>1</vt:i4>
      </vt:variant>
      <vt:variant>
        <vt:lpwstr>L</vt:lpwstr>
      </vt:variant>
      <vt:variant>
        <vt:lpwstr/>
      </vt:variant>
      <vt:variant>
        <vt:i4>108</vt:i4>
      </vt:variant>
      <vt:variant>
        <vt:i4>-1</vt:i4>
      </vt:variant>
      <vt:variant>
        <vt:i4>1238</vt:i4>
      </vt:variant>
      <vt:variant>
        <vt:i4>1</vt:i4>
      </vt:variant>
      <vt:variant>
        <vt:lpwstr>L</vt:lpwstr>
      </vt:variant>
      <vt:variant>
        <vt:lpwstr/>
      </vt:variant>
      <vt:variant>
        <vt:i4>108</vt:i4>
      </vt:variant>
      <vt:variant>
        <vt:i4>-1</vt:i4>
      </vt:variant>
      <vt:variant>
        <vt:i4>1245</vt:i4>
      </vt:variant>
      <vt:variant>
        <vt:i4>1</vt:i4>
      </vt:variant>
      <vt:variant>
        <vt:lpwstr>L</vt:lpwstr>
      </vt:variant>
      <vt:variant>
        <vt:lpwstr/>
      </vt:variant>
      <vt:variant>
        <vt:i4>108</vt:i4>
      </vt:variant>
      <vt:variant>
        <vt:i4>-1</vt:i4>
      </vt:variant>
      <vt:variant>
        <vt:i4>1252</vt:i4>
      </vt:variant>
      <vt:variant>
        <vt:i4>1</vt:i4>
      </vt:variant>
      <vt:variant>
        <vt:lpwstr>L</vt:lpwstr>
      </vt:variant>
      <vt:variant>
        <vt:lpwstr/>
      </vt:variant>
      <vt:variant>
        <vt:i4>108</vt:i4>
      </vt:variant>
      <vt:variant>
        <vt:i4>-1</vt:i4>
      </vt:variant>
      <vt:variant>
        <vt:i4>1259</vt:i4>
      </vt:variant>
      <vt:variant>
        <vt:i4>1</vt:i4>
      </vt:variant>
      <vt:variant>
        <vt:lpwstr>L</vt:lpwstr>
      </vt:variant>
      <vt:variant>
        <vt:lpwstr/>
      </vt:variant>
      <vt:variant>
        <vt:i4>108</vt:i4>
      </vt:variant>
      <vt:variant>
        <vt:i4>-1</vt:i4>
      </vt:variant>
      <vt:variant>
        <vt:i4>1266</vt:i4>
      </vt:variant>
      <vt:variant>
        <vt:i4>1</vt:i4>
      </vt:variant>
      <vt:variant>
        <vt:lpwstr>L</vt:lpwstr>
      </vt:variant>
      <vt:variant>
        <vt:lpwstr/>
      </vt:variant>
      <vt:variant>
        <vt:i4>3473410</vt:i4>
      </vt:variant>
      <vt:variant>
        <vt:i4>-1</vt:i4>
      </vt:variant>
      <vt:variant>
        <vt:i4>1286</vt:i4>
      </vt:variant>
      <vt:variant>
        <vt:i4>1</vt:i4>
      </vt:variant>
      <vt:variant>
        <vt:lpwstr>pH7p8_n8_3000x_area5</vt:lpwstr>
      </vt:variant>
      <vt:variant>
        <vt:lpwstr/>
      </vt:variant>
      <vt:variant>
        <vt:i4>4063262</vt:i4>
      </vt:variant>
      <vt:variant>
        <vt:i4>-1</vt:i4>
      </vt:variant>
      <vt:variant>
        <vt:i4>1290</vt:i4>
      </vt:variant>
      <vt:variant>
        <vt:i4>1</vt:i4>
      </vt:variant>
      <vt:variant>
        <vt:lpwstr>pHcontrol_n1_3000x_area3</vt:lpwstr>
      </vt:variant>
      <vt:variant>
        <vt:lpwstr/>
      </vt:variant>
      <vt:variant>
        <vt:i4>6553724</vt:i4>
      </vt:variant>
      <vt:variant>
        <vt:i4>-1</vt:i4>
      </vt:variant>
      <vt:variant>
        <vt:i4>1295</vt:i4>
      </vt:variant>
      <vt:variant>
        <vt:i4>1</vt:i4>
      </vt:variant>
      <vt:variant>
        <vt:lpwstr>pHcontrol_n49_3000x_area7</vt:lpwstr>
      </vt:variant>
      <vt:variant>
        <vt:lpwstr/>
      </vt:variant>
      <vt:variant>
        <vt:i4>6291554</vt:i4>
      </vt:variant>
      <vt:variant>
        <vt:i4>-1</vt:i4>
      </vt:variant>
      <vt:variant>
        <vt:i4>1300</vt:i4>
      </vt:variant>
      <vt:variant>
        <vt:i4>1</vt:i4>
      </vt:variant>
      <vt:variant>
        <vt:lpwstr>pH7p6_n40_3000x_area2</vt:lpwstr>
      </vt:variant>
      <vt:variant>
        <vt:lpwstr/>
      </vt:variant>
      <vt:variant>
        <vt:i4>6291559</vt:i4>
      </vt:variant>
      <vt:variant>
        <vt:i4>-1</vt:i4>
      </vt:variant>
      <vt:variant>
        <vt:i4>1305</vt:i4>
      </vt:variant>
      <vt:variant>
        <vt:i4>1</vt:i4>
      </vt:variant>
      <vt:variant>
        <vt:lpwstr>pH7p6_n40_3000x_area7</vt:lpwstr>
      </vt:variant>
      <vt:variant>
        <vt:lpwstr/>
      </vt:variant>
      <vt:variant>
        <vt:i4>3670032</vt:i4>
      </vt:variant>
      <vt:variant>
        <vt:i4>-1</vt:i4>
      </vt:variant>
      <vt:variant>
        <vt:i4>1308</vt:i4>
      </vt:variant>
      <vt:variant>
        <vt:i4>1</vt:i4>
      </vt:variant>
      <vt:variant>
        <vt:lpwstr>pH7p8_n3_3000x_area2 (2)</vt:lpwstr>
      </vt:variant>
      <vt:variant>
        <vt:lpwstr/>
      </vt:variant>
      <vt:variant>
        <vt:i4>2687074</vt:i4>
      </vt:variant>
      <vt:variant>
        <vt:i4>-1</vt:i4>
      </vt:variant>
      <vt:variant>
        <vt:i4>1343</vt:i4>
      </vt:variant>
      <vt:variant>
        <vt:i4>1</vt:i4>
      </vt:variant>
      <vt:variant>
        <vt:lpwstr>Graphical abstra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c:creator>
  <cp:keywords/>
  <cp:lastModifiedBy>Ager, Beverley J.</cp:lastModifiedBy>
  <cp:revision>2</cp:revision>
  <cp:lastPrinted>2019-02-02T01:41:00Z</cp:lastPrinted>
  <dcterms:created xsi:type="dcterms:W3CDTF">2019-04-02T13:07:00Z</dcterms:created>
  <dcterms:modified xsi:type="dcterms:W3CDTF">2019-04-02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Suspended&gt;0&lt;/Suspended&gt;&lt;/ENInstantFormat&gt;</vt:lpwstr>
  </property>
  <property fmtid="{D5CDD505-2E9C-101B-9397-08002B2CF9AE}" pid="3" name="EN.Layout">
    <vt:lpwstr>&lt;ENLayout&gt;&lt;Style&gt;Nature Climate Change &lt;/Style&gt;&lt;LeftDelim&gt;{&lt;/LeftDelim&gt;&lt;RightDelim&gt;}&lt;/RightDelim&gt;&lt;FontName&gt;Times New Roman&lt;/FontName&gt;&lt;FontSize&gt;10&lt;/FontSize&gt;&lt;ReflistTitle&gt;&lt;/ReflistTitle&gt;&lt;StartingRefnum&gt;1&lt;/StartingRefnum&gt;&lt;FirstLineIndent&gt;0&lt;/FirstLineIndent&gt;</vt:lpwstr>
  </property>
  <property fmtid="{D5CDD505-2E9C-101B-9397-08002B2CF9AE}" pid="4" name="EN.Libraries">
    <vt:lpwstr>&lt;Libraries&gt;&lt;item db-id="aa5wf2v5npws2fea5dz5e0ddsrzfw55rdavr"&gt;Master EndNote Library&lt;record-ids&gt;&lt;item&gt;30&lt;/item&gt;&lt;item&gt;44&lt;/item&gt;&lt;item&gt;45&lt;/item&gt;&lt;item&gt;47&lt;/item&gt;&lt;item&gt;48&lt;/item&gt;&lt;item&gt;78&lt;/item&gt;&lt;item&gt;79&lt;/item&gt;&lt;item&gt;119&lt;/item&gt;&lt;item&gt;120&lt;/item&gt;&lt;item&gt;137&lt;/item&gt;&lt;item&gt;</vt:lpwstr>
  </property>
</Properties>
</file>